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header4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header5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C466A" w14:textId="2F9E81F2" w:rsidR="003D5590" w:rsidRPr="00D5379C" w:rsidRDefault="003D5590" w:rsidP="00D5379C">
      <w:pPr>
        <w:pStyle w:val="PrefaceTitle"/>
        <w:rPr>
          <w:color w:val="FFFFFF" w:themeColor="background1"/>
        </w:rPr>
      </w:pPr>
      <w:bookmarkStart w:id="0" w:name="_Toc162794571"/>
      <w:bookmarkStart w:id="1" w:name="_Toc162204945"/>
      <w:r w:rsidRPr="00D5379C">
        <w:rPr>
          <w:color w:val="FFFFFF" w:themeColor="background1"/>
        </w:rPr>
        <w:t>Title Page</w:t>
      </w:r>
      <w:bookmarkEnd w:id="0"/>
    </w:p>
    <w:p w14:paraId="328C9A83" w14:textId="7FCEEC92" w:rsidR="00B22722" w:rsidRPr="003D5590" w:rsidRDefault="00B22722" w:rsidP="003D5590">
      <w:pPr>
        <w:pStyle w:val="SectionText0"/>
        <w:jc w:val="center"/>
        <w:rPr>
          <w:b/>
          <w:bCs/>
          <w:sz w:val="32"/>
          <w:szCs w:val="32"/>
          <w:u w:val="single"/>
        </w:rPr>
      </w:pPr>
      <w:r w:rsidRPr="003D5590">
        <w:rPr>
          <w:b/>
          <w:bCs/>
          <w:sz w:val="32"/>
          <w:szCs w:val="32"/>
          <w:u w:val="single"/>
        </w:rPr>
        <w:t xml:space="preserve">Sentinel behaviour and urban environments: A corvid’s </w:t>
      </w:r>
      <w:proofErr w:type="gramStart"/>
      <w:r w:rsidRPr="003D5590">
        <w:rPr>
          <w:b/>
          <w:bCs/>
          <w:sz w:val="32"/>
          <w:szCs w:val="32"/>
          <w:u w:val="single"/>
        </w:rPr>
        <w:t>perspective</w:t>
      </w:r>
      <w:bookmarkEnd w:id="1"/>
      <w:proofErr w:type="gramEnd"/>
    </w:p>
    <w:p w14:paraId="5710681C" w14:textId="77777777" w:rsidR="00B22722" w:rsidRDefault="00B22722" w:rsidP="00B8527A">
      <w:pPr>
        <w:pStyle w:val="SectionText"/>
        <w:jc w:val="center"/>
      </w:pPr>
    </w:p>
    <w:p w14:paraId="2B76CFD1" w14:textId="77777777" w:rsidR="00B22722" w:rsidRDefault="00B22722" w:rsidP="00B8527A">
      <w:pPr>
        <w:pStyle w:val="SectionText"/>
        <w:jc w:val="center"/>
      </w:pPr>
    </w:p>
    <w:p w14:paraId="080F5002" w14:textId="77777777" w:rsidR="00B22722" w:rsidRDefault="00B22722" w:rsidP="00B8527A">
      <w:pPr>
        <w:pStyle w:val="SectionText"/>
        <w:jc w:val="center"/>
      </w:pPr>
      <w:r>
        <w:t>By</w:t>
      </w:r>
    </w:p>
    <w:p w14:paraId="4E7D105A" w14:textId="77777777" w:rsidR="00B22722" w:rsidRDefault="00B22722" w:rsidP="00B8527A">
      <w:pPr>
        <w:pStyle w:val="SectionText"/>
        <w:jc w:val="center"/>
      </w:pPr>
      <w:r>
        <w:t>Alex Popescu. B.Sc.</w:t>
      </w:r>
    </w:p>
    <w:p w14:paraId="2EE92C4E" w14:textId="77777777" w:rsidR="00B22722" w:rsidRDefault="00B22722" w:rsidP="00B8527A">
      <w:pPr>
        <w:pStyle w:val="SectionText"/>
        <w:jc w:val="center"/>
      </w:pPr>
      <w:r>
        <w:t>Biological Sciences (Ecology &amp; Evolution)</w:t>
      </w:r>
    </w:p>
    <w:p w14:paraId="42557D7C" w14:textId="77777777" w:rsidR="00B22722" w:rsidRDefault="00B22722" w:rsidP="00B8527A">
      <w:pPr>
        <w:pStyle w:val="SectionText"/>
        <w:jc w:val="center"/>
      </w:pPr>
    </w:p>
    <w:p w14:paraId="64BBCD05" w14:textId="77777777" w:rsidR="00B22722" w:rsidRDefault="00B22722" w:rsidP="00B8527A">
      <w:pPr>
        <w:pStyle w:val="SectionText"/>
        <w:jc w:val="center"/>
      </w:pPr>
    </w:p>
    <w:p w14:paraId="13B523E4" w14:textId="77777777" w:rsidR="00B22722" w:rsidRDefault="00B22722" w:rsidP="00B8527A">
      <w:pPr>
        <w:pStyle w:val="SectionText"/>
        <w:jc w:val="center"/>
      </w:pPr>
      <w:r w:rsidRPr="00514AFC">
        <w:t>A thesis</w:t>
      </w:r>
    </w:p>
    <w:p w14:paraId="272EAAF6" w14:textId="77777777" w:rsidR="00B22722" w:rsidRDefault="00B22722" w:rsidP="00B8527A">
      <w:pPr>
        <w:pStyle w:val="SectionText"/>
        <w:jc w:val="center"/>
      </w:pPr>
      <w:r w:rsidRPr="00514AFC">
        <w:t xml:space="preserve">submitted in partial </w:t>
      </w:r>
      <w:proofErr w:type="gramStart"/>
      <w:r w:rsidRPr="00514AFC">
        <w:t>fulfillment</w:t>
      </w:r>
      <w:proofErr w:type="gramEnd"/>
    </w:p>
    <w:p w14:paraId="44615DA2" w14:textId="77777777" w:rsidR="00B22722" w:rsidRDefault="00B22722" w:rsidP="00B8527A">
      <w:pPr>
        <w:pStyle w:val="SectionText"/>
        <w:jc w:val="center"/>
      </w:pPr>
      <w:r w:rsidRPr="00514AFC">
        <w:t>of the requirements for the degree of</w:t>
      </w:r>
    </w:p>
    <w:p w14:paraId="6651E784" w14:textId="77777777" w:rsidR="00B22722" w:rsidRPr="00B22722" w:rsidRDefault="00B22722" w:rsidP="00B8527A">
      <w:pPr>
        <w:pStyle w:val="SectionText"/>
        <w:jc w:val="center"/>
      </w:pPr>
    </w:p>
    <w:p w14:paraId="6F2BA0B8" w14:textId="77777777" w:rsidR="00B22722" w:rsidRDefault="00B22722" w:rsidP="00B8527A">
      <w:pPr>
        <w:pStyle w:val="SectionText"/>
        <w:jc w:val="center"/>
      </w:pPr>
      <w:r w:rsidRPr="00514AFC">
        <w:t>Master of Science</w:t>
      </w:r>
    </w:p>
    <w:p w14:paraId="77C1B704" w14:textId="77777777" w:rsidR="00B22722" w:rsidRPr="00B22722" w:rsidRDefault="00B22722" w:rsidP="00B8527A">
      <w:pPr>
        <w:pStyle w:val="SectionText"/>
        <w:jc w:val="center"/>
      </w:pPr>
    </w:p>
    <w:p w14:paraId="5D96FE2D" w14:textId="77777777" w:rsidR="00B22722" w:rsidRPr="00B22722" w:rsidRDefault="00B22722" w:rsidP="00B8527A">
      <w:pPr>
        <w:pStyle w:val="SectionText"/>
        <w:jc w:val="center"/>
      </w:pPr>
    </w:p>
    <w:p w14:paraId="04A1E994" w14:textId="77777777" w:rsidR="00B22722" w:rsidRDefault="00B22722" w:rsidP="00B8527A">
      <w:pPr>
        <w:pStyle w:val="SectionText"/>
        <w:jc w:val="center"/>
      </w:pPr>
      <w:r>
        <w:t>Faculty of Mathematics and Sciences,</w:t>
      </w:r>
    </w:p>
    <w:p w14:paraId="528A9573" w14:textId="77777777" w:rsidR="00B22722" w:rsidRDefault="00B22722" w:rsidP="00B8527A">
      <w:pPr>
        <w:pStyle w:val="SectionText"/>
        <w:jc w:val="center"/>
      </w:pPr>
      <w:r>
        <w:t>Brock University</w:t>
      </w:r>
    </w:p>
    <w:p w14:paraId="29944FF2" w14:textId="77777777" w:rsidR="00B22722" w:rsidRDefault="00B22722" w:rsidP="00B8527A">
      <w:pPr>
        <w:pStyle w:val="SectionText"/>
        <w:jc w:val="center"/>
      </w:pPr>
      <w:r>
        <w:t>St. Catharines, Ontario, Canada</w:t>
      </w:r>
    </w:p>
    <w:p w14:paraId="39CBB15C" w14:textId="77777777" w:rsidR="00B22722" w:rsidRPr="00B22722" w:rsidRDefault="00B22722" w:rsidP="00B8527A">
      <w:pPr>
        <w:pStyle w:val="SectionText"/>
        <w:jc w:val="center"/>
      </w:pPr>
    </w:p>
    <w:p w14:paraId="565FE3F9" w14:textId="77777777" w:rsidR="00B22722" w:rsidRPr="00514AFC" w:rsidRDefault="00B22722" w:rsidP="00B8527A">
      <w:pPr>
        <w:pStyle w:val="SectionText"/>
        <w:jc w:val="center"/>
        <w:sectPr w:rsidR="00B22722" w:rsidRPr="00514AFC" w:rsidSect="00C47D23">
          <w:headerReference w:type="default" r:id="rId11"/>
          <w:pgSz w:w="12240" w:h="15840"/>
          <w:pgMar w:top="1440" w:right="1440" w:bottom="1440" w:left="1440" w:header="720" w:footer="720" w:gutter="0"/>
          <w:pgNumType w:fmt="upperRoman" w:start="1"/>
          <w:cols w:space="720"/>
          <w:titlePg/>
          <w:docGrid w:linePitch="299"/>
        </w:sectPr>
      </w:pPr>
      <w:r w:rsidRPr="00B22722">
        <w:t>© 20</w:t>
      </w:r>
      <w:r>
        <w:t>23</w:t>
      </w:r>
    </w:p>
    <w:p w14:paraId="01F02319" w14:textId="77777777" w:rsidR="00B22722" w:rsidRPr="00D5379C" w:rsidRDefault="00B22722" w:rsidP="00D5379C">
      <w:pPr>
        <w:pStyle w:val="PrefaceTitle"/>
      </w:pPr>
      <w:bookmarkStart w:id="2" w:name="_Toc162204946"/>
      <w:bookmarkStart w:id="3" w:name="_Toc162794572"/>
      <w:r w:rsidRPr="00D5379C">
        <w:lastRenderedPageBreak/>
        <w:t>Abstract</w:t>
      </w:r>
      <w:bookmarkEnd w:id="2"/>
      <w:bookmarkEnd w:id="3"/>
    </w:p>
    <w:p w14:paraId="7DCA9980" w14:textId="04841B08" w:rsidR="00E772EE" w:rsidRDefault="00FC7976" w:rsidP="00FC7976">
      <w:pPr>
        <w:pStyle w:val="SectionText0"/>
        <w:spacing w:line="480" w:lineRule="auto"/>
      </w:pPr>
      <w:r>
        <w:t>American crows</w:t>
      </w:r>
      <w:ins w:id="4" w:author="Author">
        <w:r w:rsidR="00373186">
          <w:t xml:space="preserve"> (</w:t>
        </w:r>
        <w:r w:rsidR="00373186" w:rsidRPr="00071F8A">
          <w:rPr>
            <w:i/>
            <w:iCs w:val="0"/>
            <w:rPrChange w:id="5" w:author="Author">
              <w:rPr/>
            </w:rPrChange>
          </w:rPr>
          <w:t xml:space="preserve">Corvus </w:t>
        </w:r>
        <w:proofErr w:type="spellStart"/>
        <w:r w:rsidR="00373186" w:rsidRPr="00071F8A">
          <w:rPr>
            <w:i/>
            <w:iCs w:val="0"/>
            <w:rPrChange w:id="6" w:author="Author">
              <w:rPr/>
            </w:rPrChange>
          </w:rPr>
          <w:t>brach</w:t>
        </w:r>
        <w:r w:rsidR="00373186">
          <w:rPr>
            <w:i/>
            <w:iCs w:val="0"/>
          </w:rPr>
          <w:t>y</w:t>
        </w:r>
        <w:r w:rsidR="00373186" w:rsidRPr="00071F8A">
          <w:rPr>
            <w:i/>
            <w:iCs w:val="0"/>
            <w:rPrChange w:id="7" w:author="Author">
              <w:rPr/>
            </w:rPrChange>
          </w:rPr>
          <w:t>rhynchos</w:t>
        </w:r>
        <w:proofErr w:type="spellEnd"/>
        <w:r w:rsidR="00373186">
          <w:t>)</w:t>
        </w:r>
      </w:ins>
      <w:r>
        <w:t xml:space="preserve"> are the black-clad rulers of a city’s skies and can be spotted in most North American cities. </w:t>
      </w:r>
      <w:r w:rsidRPr="00EF0877">
        <w:rPr>
          <w:highlight w:val="yellow"/>
        </w:rPr>
        <w:t>Over the</w:t>
      </w:r>
      <w:ins w:id="8" w:author="Author">
        <w:r w:rsidR="00EF0877">
          <w:rPr>
            <w:highlight w:val="yellow"/>
          </w:rPr>
          <w:t xml:space="preserve"> 5 decades (1960-2010) since they first began breeding in cities</w:t>
        </w:r>
      </w:ins>
      <w:r w:rsidRPr="00EF0877">
        <w:rPr>
          <w:highlight w:val="yellow"/>
        </w:rPr>
        <w:t xml:space="preserve"> </w:t>
      </w:r>
      <w:commentRangeStart w:id="9"/>
      <w:r w:rsidRPr="00EF0877">
        <w:rPr>
          <w:highlight w:val="yellow"/>
        </w:rPr>
        <w:t>years</w:t>
      </w:r>
      <w:commentRangeEnd w:id="9"/>
      <w:r w:rsidR="00EF0877">
        <w:rPr>
          <w:rStyle w:val="CommentReference"/>
          <w:rFonts w:ascii="Arial" w:hAnsi="Arial" w:cs="Arial"/>
          <w:iCs w:val="0"/>
        </w:rPr>
        <w:commentReference w:id="9"/>
      </w:r>
      <w:r>
        <w:t xml:space="preserve">, the abundance of these city-dwelling birds has increased, suggesting they benefit from living near humans. Recent literature shows that </w:t>
      </w:r>
      <w:del w:id="10" w:author="Author">
        <w:r w:rsidDel="00EF0877">
          <w:delText xml:space="preserve">these </w:delText>
        </w:r>
      </w:del>
      <w:ins w:id="11" w:author="Author">
        <w:r w:rsidR="00EF0877">
          <w:t>th</w:t>
        </w:r>
        <w:r w:rsidR="00EF0877">
          <w:t>is?</w:t>
        </w:r>
        <w:r w:rsidR="00EF0877">
          <w:t xml:space="preserve"> </w:t>
        </w:r>
      </w:ins>
      <w:r>
        <w:t xml:space="preserve">urbanized species can behaviourally adapt to exploit anthropogenic resources and </w:t>
      </w:r>
      <w:commentRangeStart w:id="12"/>
      <w:r>
        <w:t>maximize their benefits and fitness in urban areas</w:t>
      </w:r>
      <w:commentRangeEnd w:id="12"/>
      <w:r w:rsidR="00EF0877">
        <w:rPr>
          <w:rStyle w:val="CommentReference"/>
          <w:rFonts w:ascii="Arial" w:hAnsi="Arial" w:cs="Arial"/>
          <w:iCs w:val="0"/>
        </w:rPr>
        <w:commentReference w:id="12"/>
      </w:r>
      <w:r>
        <w:t xml:space="preserve">. While individual-level behavioural adaptations are an active area of research, adaptations of social behaviours and their contribution to the success of urbanized species are underexplored. </w:t>
      </w:r>
    </w:p>
    <w:p w14:paraId="6478C1FE" w14:textId="52B679B3" w:rsidR="00FC7976" w:rsidRDefault="00EF0877" w:rsidP="00FC7976">
      <w:pPr>
        <w:pStyle w:val="SectionText0"/>
        <w:spacing w:line="480" w:lineRule="auto"/>
      </w:pPr>
      <w:ins w:id="13" w:author="Author">
        <w:r>
          <w:t xml:space="preserve">Sentinel behavior is one group-oriented behavior that may increase survival of group members. </w:t>
        </w:r>
      </w:ins>
      <w:del w:id="14" w:author="Author">
        <w:r w:rsidR="00FC7976" w:rsidDel="00373186">
          <w:delText>We sought</w:delText>
        </w:r>
      </w:del>
      <w:ins w:id="15" w:author="Author">
        <w:r w:rsidR="00373186">
          <w:t>Using a scoping review approach, we first</w:t>
        </w:r>
      </w:ins>
      <w:r w:rsidR="00FC7976">
        <w:t xml:space="preserve"> </w:t>
      </w:r>
      <w:del w:id="16" w:author="Author">
        <w:r w:rsidR="00FC7976" w:rsidDel="00373186">
          <w:delText xml:space="preserve">to identify the factors involved in sentinel decision-making by performing a scoping review on the subject and </w:delText>
        </w:r>
      </w:del>
      <w:r w:rsidR="00FC7976">
        <w:t xml:space="preserve">identified several intrinsic and extrinsic factors that can alter the sentinel behaviour of mammal and avian species. </w:t>
      </w:r>
      <w:del w:id="17" w:author="Author">
        <w:r w:rsidR="00FC7976" w:rsidDel="00373186">
          <w:delText>We found that</w:delText>
        </w:r>
      </w:del>
      <w:ins w:id="18" w:author="Author">
        <w:r w:rsidR="00373186">
          <w:t>Specifically,</w:t>
        </w:r>
      </w:ins>
      <w:r w:rsidR="00FC7976">
        <w:t xml:space="preserve"> factors altering the energetic resources of individuals and risk-related factors can have profound impacts on an individual’s propensity to engage in sentinel behaviour</w:t>
      </w:r>
      <w:r w:rsidR="00E772EE">
        <w:t>.</w:t>
      </w:r>
    </w:p>
    <w:p w14:paraId="0253EA8C" w14:textId="67BBD3C3" w:rsidR="00FC7976" w:rsidRDefault="00FC7976" w:rsidP="00FC7976">
      <w:pPr>
        <w:pStyle w:val="SectionText0"/>
        <w:spacing w:line="480" w:lineRule="auto"/>
      </w:pPr>
      <w:r>
        <w:t xml:space="preserve">During summer 2022, we also </w:t>
      </w:r>
      <w:del w:id="19" w:author="Author">
        <w:r w:rsidDel="00373186">
          <w:delText>performed observational trials</w:delText>
        </w:r>
      </w:del>
      <w:ins w:id="20" w:author="Author">
        <w:r w:rsidR="00373186">
          <w:t>made an observational study of American Crow sentinel behavior</w:t>
        </w:r>
      </w:ins>
      <w:r>
        <w:t xml:space="preserve"> in </w:t>
      </w:r>
      <w:ins w:id="21" w:author="Author">
        <w:r w:rsidR="00373186">
          <w:t xml:space="preserve">both </w:t>
        </w:r>
      </w:ins>
      <w:r>
        <w:t>green and commercial areas</w:t>
      </w:r>
      <w:ins w:id="22" w:author="Author">
        <w:r w:rsidR="00373186">
          <w:t xml:space="preserve"> of </w:t>
        </w:r>
        <w:proofErr w:type="spellStart"/>
        <w:r w:rsidR="00373186">
          <w:t>xxxcity</w:t>
        </w:r>
        <w:proofErr w:type="spellEnd"/>
        <w:r w:rsidR="00373186">
          <w:t>/location</w:t>
        </w:r>
      </w:ins>
      <w:r>
        <w:t xml:space="preserve"> selected from a Brock community science initiative and found that American crows have </w:t>
      </w:r>
      <w:r w:rsidRPr="00071F8A">
        <w:rPr>
          <w:highlight w:val="yellow"/>
          <w:rPrChange w:id="23" w:author="Author">
            <w:rPr/>
          </w:rPrChange>
        </w:rPr>
        <w:t>adapted</w:t>
      </w:r>
      <w:ins w:id="24" w:author="Author">
        <w:r w:rsidR="00373186">
          <w:t>? their</w:t>
        </w:r>
      </w:ins>
      <w:r>
        <w:t xml:space="preserve"> social foraging behaviour </w:t>
      </w:r>
      <w:del w:id="25" w:author="Author">
        <w:r w:rsidDel="00373186">
          <w:delText xml:space="preserve">in </w:delText>
        </w:r>
      </w:del>
      <w:ins w:id="26" w:author="Author">
        <w:r w:rsidR="00373186">
          <w:t>to?</w:t>
        </w:r>
        <w:r w:rsidR="00373186">
          <w:t xml:space="preserve"> </w:t>
        </w:r>
      </w:ins>
      <w:r>
        <w:t xml:space="preserve">urban settings. We found that the type of environment in which they forage had a significant effect on the duration of behaviours performed by foragers. We observed few changes in behaviour in response to the presence of a sentinel, </w:t>
      </w:r>
      <w:commentRangeStart w:id="27"/>
      <w:r>
        <w:t>suggesting more subtle and indirect benefits are provided to foragers</w:t>
      </w:r>
      <w:commentRangeEnd w:id="27"/>
      <w:r w:rsidR="00373186">
        <w:rPr>
          <w:rStyle w:val="CommentReference"/>
          <w:rFonts w:ascii="Arial" w:hAnsi="Arial" w:cs="Arial"/>
          <w:iCs w:val="0"/>
        </w:rPr>
        <w:commentReference w:id="27"/>
      </w:r>
      <w:r>
        <w:t xml:space="preserve">. A significant </w:t>
      </w:r>
      <w:r>
        <w:lastRenderedPageBreak/>
        <w:t xml:space="preserve">interaction between sentinel presence and generalized environment was also observed, reinforcing the need to consider both intrinsic and extrinsic motivators when studying social behaviours. Our results </w:t>
      </w:r>
      <w:del w:id="28" w:author="Author">
        <w:r w:rsidDel="00373186">
          <w:delText xml:space="preserve">demonstrate </w:delText>
        </w:r>
      </w:del>
      <w:ins w:id="29" w:author="Author">
        <w:r w:rsidR="00373186">
          <w:t>suggest</w:t>
        </w:r>
        <w:r w:rsidR="00373186">
          <w:t xml:space="preserve"> </w:t>
        </w:r>
      </w:ins>
      <w:r>
        <w:t xml:space="preserve">that sentinel behaviour can be affected by both intrinsic and extrinsic factors which, in turn, could be affected by urbanization. These findings highlight the need to continue </w:t>
      </w:r>
      <w:del w:id="30" w:author="Author">
        <w:r w:rsidDel="00373186">
          <w:delText xml:space="preserve">researching </w:delText>
        </w:r>
      </w:del>
      <w:ins w:id="31" w:author="Author">
        <w:r w:rsidR="00373186">
          <w:t>studying</w:t>
        </w:r>
        <w:r w:rsidR="00373186">
          <w:t xml:space="preserve"> </w:t>
        </w:r>
      </w:ins>
      <w:r>
        <w:t xml:space="preserve">the effects of urbanization on social behaviours. </w:t>
      </w:r>
      <w:commentRangeStart w:id="32"/>
      <w:r>
        <w:t xml:space="preserve">By taking a holistic approach to studying social behaviours </w:t>
      </w:r>
      <w:commentRangeEnd w:id="32"/>
      <w:r w:rsidR="00373186">
        <w:rPr>
          <w:rStyle w:val="CommentReference"/>
          <w:rFonts w:ascii="Arial" w:hAnsi="Arial" w:cs="Arial"/>
          <w:iCs w:val="0"/>
        </w:rPr>
        <w:commentReference w:id="32"/>
      </w:r>
      <w:r>
        <w:t>in urban environments, we could unearth the complex mechanisms behind the evolution of social behaviours and help predict how they could change in an ever-urbanizing future.</w:t>
      </w:r>
    </w:p>
    <w:p w14:paraId="204B0B5D" w14:textId="0EC260FB" w:rsidR="00B22722" w:rsidRDefault="00B22722" w:rsidP="00FD273E">
      <w:pPr>
        <w:pStyle w:val="SectionTitle"/>
        <w:spacing w:after="0" w:line="480" w:lineRule="auto"/>
        <w:sectPr w:rsidR="00B22722" w:rsidSect="00C47D23">
          <w:headerReference w:type="default" r:id="rId15"/>
          <w:pgSz w:w="12240" w:h="15840"/>
          <w:pgMar w:top="1440" w:right="1440" w:bottom="1440" w:left="1440" w:header="720" w:footer="720" w:gutter="0"/>
          <w:pgNumType w:fmt="upperRoman"/>
          <w:cols w:space="720"/>
          <w:docGrid w:linePitch="299"/>
        </w:sectPr>
      </w:pPr>
    </w:p>
    <w:p w14:paraId="6E15F0D7" w14:textId="77777777" w:rsidR="00B22722" w:rsidRDefault="00B22722" w:rsidP="00D5379C">
      <w:pPr>
        <w:pStyle w:val="PrefaceTitle"/>
      </w:pPr>
      <w:bookmarkStart w:id="33" w:name="_Toc162204947"/>
      <w:bookmarkStart w:id="34" w:name="_Toc162794573"/>
      <w:r>
        <w:lastRenderedPageBreak/>
        <w:t>Acknowledgements</w:t>
      </w:r>
      <w:bookmarkEnd w:id="33"/>
      <w:bookmarkEnd w:id="34"/>
    </w:p>
    <w:p w14:paraId="3C3C7941" w14:textId="11FC94CC" w:rsidR="001668EA" w:rsidRDefault="0033662F" w:rsidP="0002591E">
      <w:pPr>
        <w:pStyle w:val="SectionText0"/>
        <w:spacing w:line="480" w:lineRule="auto"/>
      </w:pPr>
      <w:r>
        <w:t xml:space="preserve">I’d like to thank Dr. Kiyoko </w:t>
      </w:r>
      <w:proofErr w:type="spellStart"/>
      <w:r>
        <w:t>Gotanda</w:t>
      </w:r>
      <w:proofErr w:type="spellEnd"/>
      <w:r>
        <w:t xml:space="preserve">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02591E">
      <w:pPr>
        <w:pStyle w:val="SectionText"/>
        <w:spacing w:line="480" w:lineRule="auto"/>
      </w:pPr>
      <w:r>
        <w:t xml:space="preserve">Next. I would like to thank my other committee members Dr. </w:t>
      </w:r>
      <w:proofErr w:type="spellStart"/>
      <w:r>
        <w:t>Liette</w:t>
      </w:r>
      <w:proofErr w:type="spellEnd"/>
      <w:r>
        <w:t xml:space="preserve"> </w:t>
      </w:r>
      <w:proofErr w:type="spellStart"/>
      <w:r>
        <w:t>Vasseur</w:t>
      </w:r>
      <w:proofErr w:type="spellEnd"/>
      <w:r>
        <w:t xml:space="preserve"> and Dr. Anne Clark for their wealth of knowledge and the guidance they have given me throughout my thesis.</w:t>
      </w:r>
    </w:p>
    <w:p w14:paraId="4AB757A6" w14:textId="7444A075" w:rsidR="003C73D2" w:rsidRDefault="003C73D2" w:rsidP="0002591E">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w:t>
      </w:r>
      <w:proofErr w:type="gramStart"/>
      <w:r w:rsidR="000F2B9F">
        <w:t>Biology</w:t>
      </w:r>
      <w:proofErr w:type="gramEnd"/>
      <w:r w:rsidR="000F2B9F">
        <w:t xml:space="preserve"> department for the unforgettable time at Brock University.</w:t>
      </w:r>
    </w:p>
    <w:p w14:paraId="58128647" w14:textId="65D55083" w:rsidR="003C73D2" w:rsidRDefault="003C73D2" w:rsidP="0002591E">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improve </w:t>
      </w:r>
      <w:r w:rsidR="009B1137">
        <w:t>is</w:t>
      </w:r>
      <w:r w:rsidR="0023763D">
        <w:t xml:space="preserve"> the reason I undertook this monumental task, and I would like to thank them for helping me achieve my full potential.</w:t>
      </w:r>
    </w:p>
    <w:p w14:paraId="715D5028" w14:textId="3B39572F" w:rsidR="0023763D" w:rsidRPr="001668EA" w:rsidRDefault="0023763D" w:rsidP="0002591E">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w:t>
      </w:r>
      <w:proofErr w:type="gramStart"/>
      <w:r w:rsidR="0002591E">
        <w:t>amount</w:t>
      </w:r>
      <w:proofErr w:type="gramEnd"/>
      <w:r w:rsidR="0002591E">
        <w:t xml:space="preserve"> of dishes. We have lived through so much, and I can’t see myself living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C47D23">
          <w:headerReference w:type="default" r:id="rId16"/>
          <w:pgSz w:w="12240" w:h="15840"/>
          <w:pgMar w:top="1440" w:right="1440" w:bottom="1440" w:left="1440" w:header="720" w:footer="720" w:gutter="0"/>
          <w:pgNumType w:fmt="upperRoman"/>
          <w:cols w:space="720"/>
          <w:docGrid w:linePitch="299"/>
        </w:sectPr>
      </w:pPr>
    </w:p>
    <w:bookmarkStart w:id="35" w:name="_Toc162204948" w:displacedByCustomXml="next"/>
    <w:bookmarkStart w:id="36" w:name="_Toc162794574" w:displacedByCustomXml="next"/>
    <w:sdt>
      <w:sdtPr>
        <w:rPr>
          <w:rFonts w:ascii="Arial" w:hAnsi="Arial" w:cs="Arial"/>
          <w:b w:val="0"/>
          <w:noProof w:val="0"/>
          <w:sz w:val="22"/>
          <w:szCs w:val="22"/>
          <w:u w:val="none"/>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36"/>
          <w:bookmarkEnd w:id="35"/>
        </w:p>
        <w:p w14:paraId="25B13375" w14:textId="6A5F6E97" w:rsidR="007C3CC1" w:rsidRPr="007C3CC1" w:rsidRDefault="009D170B">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h \n 1-1 \z \t "Section Title,2,Section Subtitle,3,Chapter Title B,1,Preface Title,1" </w:instrText>
          </w:r>
          <w:r>
            <w:rPr>
              <w:rFonts w:cs="Times New Roman"/>
              <w:szCs w:val="24"/>
              <w:u w:val="single"/>
            </w:rPr>
            <w:fldChar w:fldCharType="separate"/>
          </w:r>
          <w:hyperlink w:anchor="_Toc162794571" w:history="1">
            <w:r w:rsidR="007C3CC1" w:rsidRPr="007C3CC1">
              <w:rPr>
                <w:rStyle w:val="Hyperlink"/>
                <w:b w:val="0"/>
                <w:bCs/>
                <w:noProof/>
              </w:rPr>
              <w:t>Title Page</w:t>
            </w:r>
          </w:hyperlink>
        </w:p>
        <w:p w14:paraId="1A0FC66E" w14:textId="4AE7992F"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2" w:history="1">
            <w:r w:rsidR="007C3CC1" w:rsidRPr="007C3CC1">
              <w:rPr>
                <w:rStyle w:val="Hyperlink"/>
                <w:b w:val="0"/>
                <w:bCs/>
                <w:noProof/>
              </w:rPr>
              <w:t>Abstract</w:t>
            </w:r>
          </w:hyperlink>
        </w:p>
        <w:p w14:paraId="6A3C22E7" w14:textId="571F426A"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3" w:history="1">
            <w:r w:rsidR="007C3CC1" w:rsidRPr="007C3CC1">
              <w:rPr>
                <w:rStyle w:val="Hyperlink"/>
                <w:b w:val="0"/>
                <w:bCs/>
                <w:noProof/>
              </w:rPr>
              <w:t>Acknowledgements</w:t>
            </w:r>
          </w:hyperlink>
        </w:p>
        <w:p w14:paraId="2013F9EC" w14:textId="712A6C57"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4" w:history="1">
            <w:r w:rsidR="007C3CC1" w:rsidRPr="007C3CC1">
              <w:rPr>
                <w:rStyle w:val="Hyperlink"/>
                <w:b w:val="0"/>
                <w:bCs/>
                <w:noProof/>
              </w:rPr>
              <w:t>Table of Contents</w:t>
            </w:r>
          </w:hyperlink>
        </w:p>
        <w:p w14:paraId="39678BD5" w14:textId="0CB4F968" w:rsidR="007C3CC1" w:rsidRPr="007C3CC1" w:rsidRDefault="00000000">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5" w:history="1">
            <w:r w:rsidR="007C3CC1" w:rsidRPr="007C3CC1">
              <w:rPr>
                <w:rStyle w:val="Hyperlink"/>
                <w:b w:val="0"/>
                <w:bCs/>
                <w:noProof/>
              </w:rPr>
              <w:t>List of Tables</w:t>
            </w:r>
          </w:hyperlink>
        </w:p>
        <w:p w14:paraId="546C2D97" w14:textId="04E052FD"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76" w:history="1">
            <w:r w:rsidR="007C3CC1" w:rsidRPr="007C3CC1">
              <w:rPr>
                <w:rStyle w:val="Hyperlink"/>
                <w:b w:val="0"/>
                <w:bCs/>
                <w:noProof/>
              </w:rPr>
              <w:t>List of Figures</w:t>
            </w:r>
          </w:hyperlink>
        </w:p>
        <w:p w14:paraId="551DD112" w14:textId="1D43807A"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77" w:history="1">
            <w:r w:rsidR="007C3CC1" w:rsidRPr="0064231B">
              <w:rPr>
                <w:rStyle w:val="Hyperlink"/>
                <w:noProof/>
              </w:rPr>
              <w:t>General Introduction</w:t>
            </w:r>
          </w:hyperlink>
        </w:p>
        <w:p w14:paraId="73EA89DC" w14:textId="0E83870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78"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578 \h </w:instrText>
            </w:r>
            <w:r w:rsidR="007C3CC1">
              <w:rPr>
                <w:noProof/>
                <w:webHidden/>
              </w:rPr>
            </w:r>
            <w:r w:rsidR="007C3CC1">
              <w:rPr>
                <w:noProof/>
                <w:webHidden/>
              </w:rPr>
              <w:fldChar w:fldCharType="separate"/>
            </w:r>
            <w:r w:rsidR="007C3CC1">
              <w:rPr>
                <w:noProof/>
                <w:webHidden/>
              </w:rPr>
              <w:t>1</w:t>
            </w:r>
            <w:r w:rsidR="007C3CC1">
              <w:rPr>
                <w:noProof/>
                <w:webHidden/>
              </w:rPr>
              <w:fldChar w:fldCharType="end"/>
            </w:r>
          </w:hyperlink>
        </w:p>
        <w:p w14:paraId="07B7B376" w14:textId="38DEEEC1"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79" w:history="1">
            <w:r w:rsidR="007C3CC1" w:rsidRPr="0064231B">
              <w:rPr>
                <w:rStyle w:val="Hyperlink"/>
                <w:noProof/>
              </w:rPr>
              <w:t>Urbanization</w:t>
            </w:r>
            <w:r w:rsidR="007C3CC1">
              <w:rPr>
                <w:noProof/>
                <w:webHidden/>
              </w:rPr>
              <w:tab/>
            </w:r>
            <w:r w:rsidR="007C3CC1">
              <w:rPr>
                <w:noProof/>
                <w:webHidden/>
              </w:rPr>
              <w:fldChar w:fldCharType="begin"/>
            </w:r>
            <w:r w:rsidR="007C3CC1">
              <w:rPr>
                <w:noProof/>
                <w:webHidden/>
              </w:rPr>
              <w:instrText xml:space="preserve"> PAGEREF _Toc162794579 \h </w:instrText>
            </w:r>
            <w:r w:rsidR="007C3CC1">
              <w:rPr>
                <w:noProof/>
                <w:webHidden/>
              </w:rPr>
            </w:r>
            <w:r w:rsidR="007C3CC1">
              <w:rPr>
                <w:noProof/>
                <w:webHidden/>
              </w:rPr>
              <w:fldChar w:fldCharType="separate"/>
            </w:r>
            <w:r w:rsidR="007C3CC1">
              <w:rPr>
                <w:noProof/>
                <w:webHidden/>
              </w:rPr>
              <w:t>3</w:t>
            </w:r>
            <w:r w:rsidR="007C3CC1">
              <w:rPr>
                <w:noProof/>
                <w:webHidden/>
              </w:rPr>
              <w:fldChar w:fldCharType="end"/>
            </w:r>
          </w:hyperlink>
        </w:p>
        <w:p w14:paraId="2D6C7722" w14:textId="3E7E77C9"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0" w:history="1">
            <w:r w:rsidR="007C3CC1" w:rsidRPr="0064231B">
              <w:rPr>
                <w:rStyle w:val="Hyperlink"/>
                <w:noProof/>
              </w:rPr>
              <w:t xml:space="preserve">The American crow, </w:t>
            </w:r>
            <w:r w:rsidR="007C3CC1" w:rsidRPr="0064231B">
              <w:rPr>
                <w:rStyle w:val="Hyperlink"/>
                <w:noProof/>
              </w:rPr>
              <w:t>C</w:t>
            </w:r>
            <w:r w:rsidR="007C3CC1" w:rsidRPr="0064231B">
              <w:rPr>
                <w:rStyle w:val="Hyperlink"/>
                <w:noProof/>
              </w:rPr>
              <w:t>orvus brachyrhynchos</w:t>
            </w:r>
            <w:r w:rsidR="007C3CC1">
              <w:rPr>
                <w:noProof/>
                <w:webHidden/>
              </w:rPr>
              <w:tab/>
            </w:r>
            <w:r w:rsidR="007C3CC1">
              <w:rPr>
                <w:noProof/>
                <w:webHidden/>
              </w:rPr>
              <w:fldChar w:fldCharType="begin"/>
            </w:r>
            <w:r w:rsidR="007C3CC1">
              <w:rPr>
                <w:noProof/>
                <w:webHidden/>
              </w:rPr>
              <w:instrText xml:space="preserve"> PAGEREF _Toc162794580 \h </w:instrText>
            </w:r>
            <w:r w:rsidR="007C3CC1">
              <w:rPr>
                <w:noProof/>
                <w:webHidden/>
              </w:rPr>
            </w:r>
            <w:r w:rsidR="007C3CC1">
              <w:rPr>
                <w:noProof/>
                <w:webHidden/>
              </w:rPr>
              <w:fldChar w:fldCharType="separate"/>
            </w:r>
            <w:r w:rsidR="007C3CC1">
              <w:rPr>
                <w:noProof/>
                <w:webHidden/>
              </w:rPr>
              <w:t>5</w:t>
            </w:r>
            <w:r w:rsidR="007C3CC1">
              <w:rPr>
                <w:noProof/>
                <w:webHidden/>
              </w:rPr>
              <w:fldChar w:fldCharType="end"/>
            </w:r>
          </w:hyperlink>
        </w:p>
        <w:p w14:paraId="35230ED8" w14:textId="3BE024F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1" w:history="1">
            <w:r w:rsidR="007C3CC1" w:rsidRPr="0064231B">
              <w:rPr>
                <w:rStyle w:val="Hyperlink"/>
                <w:noProof/>
              </w:rPr>
              <w:t>Research Objectives</w:t>
            </w:r>
            <w:r w:rsidR="007C3CC1">
              <w:rPr>
                <w:noProof/>
                <w:webHidden/>
              </w:rPr>
              <w:tab/>
            </w:r>
            <w:r w:rsidR="007C3CC1">
              <w:rPr>
                <w:noProof/>
                <w:webHidden/>
              </w:rPr>
              <w:fldChar w:fldCharType="begin"/>
            </w:r>
            <w:r w:rsidR="007C3CC1">
              <w:rPr>
                <w:noProof/>
                <w:webHidden/>
              </w:rPr>
              <w:instrText xml:space="preserve"> PAGEREF _Toc162794581 \h </w:instrText>
            </w:r>
            <w:r w:rsidR="007C3CC1">
              <w:rPr>
                <w:noProof/>
                <w:webHidden/>
              </w:rPr>
            </w:r>
            <w:r w:rsidR="007C3CC1">
              <w:rPr>
                <w:noProof/>
                <w:webHidden/>
              </w:rPr>
              <w:fldChar w:fldCharType="separate"/>
            </w:r>
            <w:r w:rsidR="007C3CC1">
              <w:rPr>
                <w:noProof/>
                <w:webHidden/>
              </w:rPr>
              <w:t>5</w:t>
            </w:r>
            <w:r w:rsidR="007C3CC1">
              <w:rPr>
                <w:noProof/>
                <w:webHidden/>
              </w:rPr>
              <w:fldChar w:fldCharType="end"/>
            </w:r>
          </w:hyperlink>
        </w:p>
        <w:p w14:paraId="1CFD56DA"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82" w:history="1">
            <w:r w:rsidR="007C3CC1" w:rsidRPr="0064231B">
              <w:rPr>
                <w:rStyle w:val="Hyperlink"/>
                <w:noProof/>
              </w:rPr>
              <w:t>Chapter 1: Sentinel behaviour in mammal and avian species</w:t>
            </w:r>
          </w:hyperlink>
        </w:p>
        <w:p w14:paraId="3DF9AFA1" w14:textId="727D136B"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3" w:history="1">
            <w:r w:rsidR="007C3CC1" w:rsidRPr="0064231B">
              <w:rPr>
                <w:rStyle w:val="Hyperlink"/>
                <w:noProof/>
              </w:rPr>
              <w:t>Introduction</w:t>
            </w:r>
            <w:r w:rsidR="007C3CC1">
              <w:rPr>
                <w:noProof/>
                <w:webHidden/>
              </w:rPr>
              <w:tab/>
            </w:r>
            <w:r w:rsidR="007C3CC1">
              <w:rPr>
                <w:noProof/>
                <w:webHidden/>
              </w:rPr>
              <w:fldChar w:fldCharType="begin"/>
            </w:r>
            <w:r w:rsidR="007C3CC1">
              <w:rPr>
                <w:noProof/>
                <w:webHidden/>
              </w:rPr>
              <w:instrText xml:space="preserve"> PAGEREF _Toc162794583 \h </w:instrText>
            </w:r>
            <w:r w:rsidR="007C3CC1">
              <w:rPr>
                <w:noProof/>
                <w:webHidden/>
              </w:rPr>
            </w:r>
            <w:r w:rsidR="007C3CC1">
              <w:rPr>
                <w:noProof/>
                <w:webHidden/>
              </w:rPr>
              <w:fldChar w:fldCharType="separate"/>
            </w:r>
            <w:r w:rsidR="007C3CC1">
              <w:rPr>
                <w:noProof/>
                <w:webHidden/>
              </w:rPr>
              <w:t>7</w:t>
            </w:r>
            <w:r w:rsidR="007C3CC1">
              <w:rPr>
                <w:noProof/>
                <w:webHidden/>
              </w:rPr>
              <w:fldChar w:fldCharType="end"/>
            </w:r>
          </w:hyperlink>
        </w:p>
        <w:p w14:paraId="2ED38370" w14:textId="176DF9BE"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4" w:history="1">
            <w:r w:rsidR="007C3CC1" w:rsidRPr="0064231B">
              <w:rPr>
                <w:rStyle w:val="Hyperlink"/>
                <w:noProof/>
              </w:rPr>
              <w:t>Methods</w:t>
            </w:r>
            <w:r w:rsidR="007C3CC1">
              <w:rPr>
                <w:noProof/>
                <w:webHidden/>
              </w:rPr>
              <w:tab/>
            </w:r>
            <w:r w:rsidR="007C3CC1">
              <w:rPr>
                <w:noProof/>
                <w:webHidden/>
              </w:rPr>
              <w:fldChar w:fldCharType="begin"/>
            </w:r>
            <w:r w:rsidR="007C3CC1">
              <w:rPr>
                <w:noProof/>
                <w:webHidden/>
              </w:rPr>
              <w:instrText xml:space="preserve"> PAGEREF _Toc162794584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03663243" w14:textId="0DB608F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5" w:history="1">
            <w:r w:rsidR="007C3CC1" w:rsidRPr="0064231B">
              <w:rPr>
                <w:rStyle w:val="Hyperlink"/>
                <w:rFonts w:cs="Times New Roman"/>
                <w:noProof/>
              </w:rPr>
              <w:t>Selection criteria</w:t>
            </w:r>
            <w:r w:rsidR="007C3CC1">
              <w:rPr>
                <w:noProof/>
                <w:webHidden/>
              </w:rPr>
              <w:tab/>
            </w:r>
            <w:r w:rsidR="007C3CC1">
              <w:rPr>
                <w:noProof/>
                <w:webHidden/>
              </w:rPr>
              <w:fldChar w:fldCharType="begin"/>
            </w:r>
            <w:r w:rsidR="007C3CC1">
              <w:rPr>
                <w:noProof/>
                <w:webHidden/>
              </w:rPr>
              <w:instrText xml:space="preserve"> PAGEREF _Toc162794585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02A2EE43" w14:textId="6BDFD33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6" w:history="1">
            <w:r w:rsidR="007C3CC1" w:rsidRPr="0064231B">
              <w:rPr>
                <w:rStyle w:val="Hyperlink"/>
                <w:rFonts w:cs="Times New Roman"/>
                <w:noProof/>
              </w:rPr>
              <w:t>Search strategy</w:t>
            </w:r>
            <w:r w:rsidR="007C3CC1">
              <w:rPr>
                <w:noProof/>
                <w:webHidden/>
              </w:rPr>
              <w:tab/>
            </w:r>
            <w:r w:rsidR="007C3CC1">
              <w:rPr>
                <w:noProof/>
                <w:webHidden/>
              </w:rPr>
              <w:fldChar w:fldCharType="begin"/>
            </w:r>
            <w:r w:rsidR="007C3CC1">
              <w:rPr>
                <w:noProof/>
                <w:webHidden/>
              </w:rPr>
              <w:instrText xml:space="preserve"> PAGEREF _Toc162794586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3F9B437A" w14:textId="50FB345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7" w:history="1">
            <w:r w:rsidR="007C3CC1" w:rsidRPr="0064231B">
              <w:rPr>
                <w:rStyle w:val="Hyperlink"/>
                <w:rFonts w:cs="Times New Roman"/>
                <w:noProof/>
              </w:rPr>
              <w:t>Data collection &amp; analysis</w:t>
            </w:r>
            <w:r w:rsidR="007C3CC1">
              <w:rPr>
                <w:noProof/>
                <w:webHidden/>
              </w:rPr>
              <w:tab/>
            </w:r>
            <w:r w:rsidR="007C3CC1">
              <w:rPr>
                <w:noProof/>
                <w:webHidden/>
              </w:rPr>
              <w:fldChar w:fldCharType="begin"/>
            </w:r>
            <w:r w:rsidR="007C3CC1">
              <w:rPr>
                <w:noProof/>
                <w:webHidden/>
              </w:rPr>
              <w:instrText xml:space="preserve"> PAGEREF _Toc162794587 \h </w:instrText>
            </w:r>
            <w:r w:rsidR="007C3CC1">
              <w:rPr>
                <w:noProof/>
                <w:webHidden/>
              </w:rPr>
            </w:r>
            <w:r w:rsidR="007C3CC1">
              <w:rPr>
                <w:noProof/>
                <w:webHidden/>
              </w:rPr>
              <w:fldChar w:fldCharType="separate"/>
            </w:r>
            <w:r w:rsidR="007C3CC1">
              <w:rPr>
                <w:noProof/>
                <w:webHidden/>
              </w:rPr>
              <w:t>12</w:t>
            </w:r>
            <w:r w:rsidR="007C3CC1">
              <w:rPr>
                <w:noProof/>
                <w:webHidden/>
              </w:rPr>
              <w:fldChar w:fldCharType="end"/>
            </w:r>
          </w:hyperlink>
        </w:p>
        <w:p w14:paraId="42786F92" w14:textId="1308DE2A"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8" w:history="1">
            <w:r w:rsidR="007C3CC1" w:rsidRPr="0064231B">
              <w:rPr>
                <w:rStyle w:val="Hyperlink"/>
                <w:noProof/>
              </w:rPr>
              <w:t>Results</w:t>
            </w:r>
            <w:r w:rsidR="007C3CC1">
              <w:rPr>
                <w:noProof/>
                <w:webHidden/>
              </w:rPr>
              <w:tab/>
            </w:r>
            <w:r w:rsidR="007C3CC1">
              <w:rPr>
                <w:noProof/>
                <w:webHidden/>
              </w:rPr>
              <w:fldChar w:fldCharType="begin"/>
            </w:r>
            <w:r w:rsidR="007C3CC1">
              <w:rPr>
                <w:noProof/>
                <w:webHidden/>
              </w:rPr>
              <w:instrText xml:space="preserve"> PAGEREF _Toc162794588 \h </w:instrText>
            </w:r>
            <w:r w:rsidR="007C3CC1">
              <w:rPr>
                <w:noProof/>
                <w:webHidden/>
              </w:rPr>
            </w:r>
            <w:r w:rsidR="007C3CC1">
              <w:rPr>
                <w:noProof/>
                <w:webHidden/>
              </w:rPr>
              <w:fldChar w:fldCharType="separate"/>
            </w:r>
            <w:r w:rsidR="007C3CC1">
              <w:rPr>
                <w:noProof/>
                <w:webHidden/>
              </w:rPr>
              <w:t>14</w:t>
            </w:r>
            <w:r w:rsidR="007C3CC1">
              <w:rPr>
                <w:noProof/>
                <w:webHidden/>
              </w:rPr>
              <w:fldChar w:fldCharType="end"/>
            </w:r>
          </w:hyperlink>
        </w:p>
        <w:p w14:paraId="215D1320" w14:textId="187E8FD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9" w:history="1">
            <w:r w:rsidR="007C3CC1" w:rsidRPr="0064231B">
              <w:rPr>
                <w:rStyle w:val="Hyperlink"/>
                <w:rFonts w:cs="Times New Roman"/>
                <w:noProof/>
              </w:rPr>
              <w:t>Trends observed</w:t>
            </w:r>
            <w:r w:rsidR="007C3CC1">
              <w:rPr>
                <w:noProof/>
                <w:webHidden/>
              </w:rPr>
              <w:tab/>
            </w:r>
            <w:r w:rsidR="007C3CC1">
              <w:rPr>
                <w:noProof/>
                <w:webHidden/>
              </w:rPr>
              <w:fldChar w:fldCharType="begin"/>
            </w:r>
            <w:r w:rsidR="007C3CC1">
              <w:rPr>
                <w:noProof/>
                <w:webHidden/>
              </w:rPr>
              <w:instrText xml:space="preserve"> PAGEREF _Toc162794589 \h </w:instrText>
            </w:r>
            <w:r w:rsidR="007C3CC1">
              <w:rPr>
                <w:noProof/>
                <w:webHidden/>
              </w:rPr>
            </w:r>
            <w:r w:rsidR="007C3CC1">
              <w:rPr>
                <w:noProof/>
                <w:webHidden/>
              </w:rPr>
              <w:fldChar w:fldCharType="separate"/>
            </w:r>
            <w:r w:rsidR="007C3CC1">
              <w:rPr>
                <w:noProof/>
                <w:webHidden/>
              </w:rPr>
              <w:t>17</w:t>
            </w:r>
            <w:r w:rsidR="007C3CC1">
              <w:rPr>
                <w:noProof/>
                <w:webHidden/>
              </w:rPr>
              <w:fldChar w:fldCharType="end"/>
            </w:r>
          </w:hyperlink>
        </w:p>
        <w:p w14:paraId="0AB3795C" w14:textId="23C140D5"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0" w:history="1">
            <w:r w:rsidR="007C3CC1" w:rsidRPr="0064231B">
              <w:rPr>
                <w:rStyle w:val="Hyperlink"/>
                <w:noProof/>
              </w:rPr>
              <w:t>Discussion</w:t>
            </w:r>
            <w:r w:rsidR="007C3CC1">
              <w:rPr>
                <w:noProof/>
                <w:webHidden/>
              </w:rPr>
              <w:tab/>
            </w:r>
            <w:r w:rsidR="007C3CC1">
              <w:rPr>
                <w:noProof/>
                <w:webHidden/>
              </w:rPr>
              <w:fldChar w:fldCharType="begin"/>
            </w:r>
            <w:r w:rsidR="007C3CC1">
              <w:rPr>
                <w:noProof/>
                <w:webHidden/>
              </w:rPr>
              <w:instrText xml:space="preserve"> PAGEREF _Toc162794590 \h </w:instrText>
            </w:r>
            <w:r w:rsidR="007C3CC1">
              <w:rPr>
                <w:noProof/>
                <w:webHidden/>
              </w:rPr>
            </w:r>
            <w:r w:rsidR="007C3CC1">
              <w:rPr>
                <w:noProof/>
                <w:webHidden/>
              </w:rPr>
              <w:fldChar w:fldCharType="separate"/>
            </w:r>
            <w:r w:rsidR="007C3CC1">
              <w:rPr>
                <w:noProof/>
                <w:webHidden/>
              </w:rPr>
              <w:t>18</w:t>
            </w:r>
            <w:r w:rsidR="007C3CC1">
              <w:rPr>
                <w:noProof/>
                <w:webHidden/>
              </w:rPr>
              <w:fldChar w:fldCharType="end"/>
            </w:r>
          </w:hyperlink>
        </w:p>
        <w:p w14:paraId="224383E2" w14:textId="5F946FED"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1" w:history="1">
            <w:r w:rsidR="007C3CC1" w:rsidRPr="0064231B">
              <w:rPr>
                <w:rStyle w:val="Hyperlink"/>
                <w:noProof/>
              </w:rPr>
              <w:t>Intrinsic Factors</w:t>
            </w:r>
            <w:r w:rsidR="007C3CC1">
              <w:rPr>
                <w:noProof/>
                <w:webHidden/>
              </w:rPr>
              <w:tab/>
            </w:r>
            <w:r w:rsidR="007C3CC1">
              <w:rPr>
                <w:noProof/>
                <w:webHidden/>
              </w:rPr>
              <w:fldChar w:fldCharType="begin"/>
            </w:r>
            <w:r w:rsidR="007C3CC1">
              <w:rPr>
                <w:noProof/>
                <w:webHidden/>
              </w:rPr>
              <w:instrText xml:space="preserve"> PAGEREF _Toc162794591 \h </w:instrText>
            </w:r>
            <w:r w:rsidR="007C3CC1">
              <w:rPr>
                <w:noProof/>
                <w:webHidden/>
              </w:rPr>
            </w:r>
            <w:r w:rsidR="007C3CC1">
              <w:rPr>
                <w:noProof/>
                <w:webHidden/>
              </w:rPr>
              <w:fldChar w:fldCharType="separate"/>
            </w:r>
            <w:r w:rsidR="007C3CC1">
              <w:rPr>
                <w:noProof/>
                <w:webHidden/>
              </w:rPr>
              <w:t>18</w:t>
            </w:r>
            <w:r w:rsidR="007C3CC1">
              <w:rPr>
                <w:noProof/>
                <w:webHidden/>
              </w:rPr>
              <w:fldChar w:fldCharType="end"/>
            </w:r>
          </w:hyperlink>
        </w:p>
        <w:p w14:paraId="13273731" w14:textId="4BE21EB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2" w:history="1">
            <w:r w:rsidR="007C3CC1" w:rsidRPr="0064231B">
              <w:rPr>
                <w:rStyle w:val="Hyperlink"/>
                <w:noProof/>
              </w:rPr>
              <w:t>Extrinsic Factors:</w:t>
            </w:r>
            <w:r w:rsidR="007C3CC1">
              <w:rPr>
                <w:noProof/>
                <w:webHidden/>
              </w:rPr>
              <w:tab/>
            </w:r>
            <w:r w:rsidR="007C3CC1">
              <w:rPr>
                <w:noProof/>
                <w:webHidden/>
              </w:rPr>
              <w:fldChar w:fldCharType="begin"/>
            </w:r>
            <w:r w:rsidR="007C3CC1">
              <w:rPr>
                <w:noProof/>
                <w:webHidden/>
              </w:rPr>
              <w:instrText xml:space="preserve"> PAGEREF _Toc162794592 \h </w:instrText>
            </w:r>
            <w:r w:rsidR="007C3CC1">
              <w:rPr>
                <w:noProof/>
                <w:webHidden/>
              </w:rPr>
            </w:r>
            <w:r w:rsidR="007C3CC1">
              <w:rPr>
                <w:noProof/>
                <w:webHidden/>
              </w:rPr>
              <w:fldChar w:fldCharType="separate"/>
            </w:r>
            <w:r w:rsidR="007C3CC1">
              <w:rPr>
                <w:noProof/>
                <w:webHidden/>
              </w:rPr>
              <w:t>22</w:t>
            </w:r>
            <w:r w:rsidR="007C3CC1">
              <w:rPr>
                <w:noProof/>
                <w:webHidden/>
              </w:rPr>
              <w:fldChar w:fldCharType="end"/>
            </w:r>
          </w:hyperlink>
        </w:p>
        <w:p w14:paraId="627D0E38" w14:textId="5E20F97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3" w:history="1">
            <w:r w:rsidR="007C3CC1" w:rsidRPr="0064231B">
              <w:rPr>
                <w:rStyle w:val="Hyperlink"/>
                <w:noProof/>
              </w:rPr>
              <w:t>Coordination</w:t>
            </w:r>
            <w:r w:rsidR="007C3CC1">
              <w:rPr>
                <w:noProof/>
                <w:webHidden/>
              </w:rPr>
              <w:tab/>
            </w:r>
            <w:r w:rsidR="007C3CC1">
              <w:rPr>
                <w:noProof/>
                <w:webHidden/>
              </w:rPr>
              <w:fldChar w:fldCharType="begin"/>
            </w:r>
            <w:r w:rsidR="007C3CC1">
              <w:rPr>
                <w:noProof/>
                <w:webHidden/>
              </w:rPr>
              <w:instrText xml:space="preserve"> PAGEREF _Toc162794593 \h </w:instrText>
            </w:r>
            <w:r w:rsidR="007C3CC1">
              <w:rPr>
                <w:noProof/>
                <w:webHidden/>
              </w:rPr>
            </w:r>
            <w:r w:rsidR="007C3CC1">
              <w:rPr>
                <w:noProof/>
                <w:webHidden/>
              </w:rPr>
              <w:fldChar w:fldCharType="separate"/>
            </w:r>
            <w:r w:rsidR="007C3CC1">
              <w:rPr>
                <w:noProof/>
                <w:webHidden/>
              </w:rPr>
              <w:t>24</w:t>
            </w:r>
            <w:r w:rsidR="007C3CC1">
              <w:rPr>
                <w:noProof/>
                <w:webHidden/>
              </w:rPr>
              <w:fldChar w:fldCharType="end"/>
            </w:r>
          </w:hyperlink>
        </w:p>
        <w:p w14:paraId="729755C1" w14:textId="302B925C"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4" w:history="1">
            <w:r w:rsidR="007C3CC1" w:rsidRPr="0064231B">
              <w:rPr>
                <w:rStyle w:val="Hyperlink"/>
                <w:noProof/>
              </w:rPr>
              <w:t>Urbanization</w:t>
            </w:r>
            <w:r w:rsidR="007C3CC1">
              <w:rPr>
                <w:noProof/>
                <w:webHidden/>
              </w:rPr>
              <w:tab/>
            </w:r>
            <w:r w:rsidR="007C3CC1">
              <w:rPr>
                <w:noProof/>
                <w:webHidden/>
              </w:rPr>
              <w:fldChar w:fldCharType="begin"/>
            </w:r>
            <w:r w:rsidR="007C3CC1">
              <w:rPr>
                <w:noProof/>
                <w:webHidden/>
              </w:rPr>
              <w:instrText xml:space="preserve"> PAGEREF _Toc162794594 \h </w:instrText>
            </w:r>
            <w:r w:rsidR="007C3CC1">
              <w:rPr>
                <w:noProof/>
                <w:webHidden/>
              </w:rPr>
            </w:r>
            <w:r w:rsidR="007C3CC1">
              <w:rPr>
                <w:noProof/>
                <w:webHidden/>
              </w:rPr>
              <w:fldChar w:fldCharType="separate"/>
            </w:r>
            <w:r w:rsidR="007C3CC1">
              <w:rPr>
                <w:noProof/>
                <w:webHidden/>
              </w:rPr>
              <w:t>25</w:t>
            </w:r>
            <w:r w:rsidR="007C3CC1">
              <w:rPr>
                <w:noProof/>
                <w:webHidden/>
              </w:rPr>
              <w:fldChar w:fldCharType="end"/>
            </w:r>
          </w:hyperlink>
        </w:p>
        <w:p w14:paraId="32C1BE08" w14:textId="614ECEB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5" w:history="1">
            <w:r w:rsidR="007C3CC1" w:rsidRPr="0064231B">
              <w:rPr>
                <w:rStyle w:val="Hyperlink"/>
                <w:noProof/>
              </w:rPr>
              <w:t>Implications and Future Directions</w:t>
            </w:r>
            <w:r w:rsidR="007C3CC1">
              <w:rPr>
                <w:noProof/>
                <w:webHidden/>
              </w:rPr>
              <w:tab/>
            </w:r>
            <w:r w:rsidR="007C3CC1">
              <w:rPr>
                <w:noProof/>
                <w:webHidden/>
              </w:rPr>
              <w:fldChar w:fldCharType="begin"/>
            </w:r>
            <w:r w:rsidR="007C3CC1">
              <w:rPr>
                <w:noProof/>
                <w:webHidden/>
              </w:rPr>
              <w:instrText xml:space="preserve"> PAGEREF _Toc162794595 \h </w:instrText>
            </w:r>
            <w:r w:rsidR="007C3CC1">
              <w:rPr>
                <w:noProof/>
                <w:webHidden/>
              </w:rPr>
            </w:r>
            <w:r w:rsidR="007C3CC1">
              <w:rPr>
                <w:noProof/>
                <w:webHidden/>
              </w:rPr>
              <w:fldChar w:fldCharType="separate"/>
            </w:r>
            <w:r w:rsidR="007C3CC1">
              <w:rPr>
                <w:noProof/>
                <w:webHidden/>
              </w:rPr>
              <w:t>27</w:t>
            </w:r>
            <w:r w:rsidR="007C3CC1">
              <w:rPr>
                <w:noProof/>
                <w:webHidden/>
              </w:rPr>
              <w:fldChar w:fldCharType="end"/>
            </w:r>
          </w:hyperlink>
        </w:p>
        <w:p w14:paraId="4DA4088E" w14:textId="5EF55CC4"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6" w:history="1">
            <w:r w:rsidR="007C3CC1" w:rsidRPr="0064231B">
              <w:rPr>
                <w:rStyle w:val="Hyperlink"/>
                <w:noProof/>
              </w:rPr>
              <w:t>References</w:t>
            </w:r>
            <w:r w:rsidR="007C3CC1">
              <w:rPr>
                <w:noProof/>
                <w:webHidden/>
              </w:rPr>
              <w:tab/>
            </w:r>
            <w:r w:rsidR="007C3CC1">
              <w:rPr>
                <w:noProof/>
                <w:webHidden/>
              </w:rPr>
              <w:fldChar w:fldCharType="begin"/>
            </w:r>
            <w:r w:rsidR="007C3CC1">
              <w:rPr>
                <w:noProof/>
                <w:webHidden/>
              </w:rPr>
              <w:instrText xml:space="preserve"> PAGEREF _Toc162794596 \h </w:instrText>
            </w:r>
            <w:r w:rsidR="007C3CC1">
              <w:rPr>
                <w:noProof/>
                <w:webHidden/>
              </w:rPr>
            </w:r>
            <w:r w:rsidR="007C3CC1">
              <w:rPr>
                <w:noProof/>
                <w:webHidden/>
              </w:rPr>
              <w:fldChar w:fldCharType="separate"/>
            </w:r>
            <w:r w:rsidR="007C3CC1">
              <w:rPr>
                <w:noProof/>
                <w:webHidden/>
              </w:rPr>
              <w:t>30</w:t>
            </w:r>
            <w:r w:rsidR="007C3CC1">
              <w:rPr>
                <w:noProof/>
                <w:webHidden/>
              </w:rPr>
              <w:fldChar w:fldCharType="end"/>
            </w:r>
          </w:hyperlink>
        </w:p>
        <w:p w14:paraId="28E90CA6"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97" w:history="1">
            <w:r w:rsidR="007C3CC1" w:rsidRPr="0064231B">
              <w:rPr>
                <w:rStyle w:val="Hyperlink"/>
                <w:noProof/>
              </w:rPr>
              <w:t>Chapter 2: Heads up! Social vigilance behaviour in urban American crows</w:t>
            </w:r>
          </w:hyperlink>
        </w:p>
        <w:p w14:paraId="0F9706B6" w14:textId="1691A34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8" w:history="1">
            <w:r w:rsidR="007C3CC1" w:rsidRPr="0064231B">
              <w:rPr>
                <w:rStyle w:val="Hyperlink"/>
                <w:noProof/>
              </w:rPr>
              <w:t>Introduction</w:t>
            </w:r>
            <w:r w:rsidR="007C3CC1">
              <w:rPr>
                <w:noProof/>
                <w:webHidden/>
              </w:rPr>
              <w:tab/>
            </w:r>
            <w:r w:rsidR="007C3CC1">
              <w:rPr>
                <w:noProof/>
                <w:webHidden/>
              </w:rPr>
              <w:fldChar w:fldCharType="begin"/>
            </w:r>
            <w:r w:rsidR="007C3CC1">
              <w:rPr>
                <w:noProof/>
                <w:webHidden/>
              </w:rPr>
              <w:instrText xml:space="preserve"> PAGEREF _Toc162794598 \h </w:instrText>
            </w:r>
            <w:r w:rsidR="007C3CC1">
              <w:rPr>
                <w:noProof/>
                <w:webHidden/>
              </w:rPr>
            </w:r>
            <w:r w:rsidR="007C3CC1">
              <w:rPr>
                <w:noProof/>
                <w:webHidden/>
              </w:rPr>
              <w:fldChar w:fldCharType="separate"/>
            </w:r>
            <w:r w:rsidR="007C3CC1">
              <w:rPr>
                <w:noProof/>
                <w:webHidden/>
              </w:rPr>
              <w:t>35</w:t>
            </w:r>
            <w:r w:rsidR="007C3CC1">
              <w:rPr>
                <w:noProof/>
                <w:webHidden/>
              </w:rPr>
              <w:fldChar w:fldCharType="end"/>
            </w:r>
          </w:hyperlink>
        </w:p>
        <w:p w14:paraId="2FE935C1" w14:textId="7C22A5C2"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9"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599 \h </w:instrText>
            </w:r>
            <w:r w:rsidR="007C3CC1">
              <w:rPr>
                <w:noProof/>
                <w:webHidden/>
              </w:rPr>
            </w:r>
            <w:r w:rsidR="007C3CC1">
              <w:rPr>
                <w:noProof/>
                <w:webHidden/>
              </w:rPr>
              <w:fldChar w:fldCharType="separate"/>
            </w:r>
            <w:r w:rsidR="007C3CC1">
              <w:rPr>
                <w:noProof/>
                <w:webHidden/>
              </w:rPr>
              <w:t>36</w:t>
            </w:r>
            <w:r w:rsidR="007C3CC1">
              <w:rPr>
                <w:noProof/>
                <w:webHidden/>
              </w:rPr>
              <w:fldChar w:fldCharType="end"/>
            </w:r>
          </w:hyperlink>
        </w:p>
        <w:p w14:paraId="20C00B73" w14:textId="4B7E8B85"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0" w:history="1">
            <w:r w:rsidR="007C3CC1" w:rsidRPr="0064231B">
              <w:rPr>
                <w:rStyle w:val="Hyperlink"/>
                <w:noProof/>
              </w:rPr>
              <w:t>Urban Environments</w:t>
            </w:r>
            <w:r w:rsidR="007C3CC1">
              <w:rPr>
                <w:noProof/>
                <w:webHidden/>
              </w:rPr>
              <w:tab/>
            </w:r>
            <w:r w:rsidR="007C3CC1">
              <w:rPr>
                <w:noProof/>
                <w:webHidden/>
              </w:rPr>
              <w:fldChar w:fldCharType="begin"/>
            </w:r>
            <w:r w:rsidR="007C3CC1">
              <w:rPr>
                <w:noProof/>
                <w:webHidden/>
              </w:rPr>
              <w:instrText xml:space="preserve"> PAGEREF _Toc162794600 \h </w:instrText>
            </w:r>
            <w:r w:rsidR="007C3CC1">
              <w:rPr>
                <w:noProof/>
                <w:webHidden/>
              </w:rPr>
            </w:r>
            <w:r w:rsidR="007C3CC1">
              <w:rPr>
                <w:noProof/>
                <w:webHidden/>
              </w:rPr>
              <w:fldChar w:fldCharType="separate"/>
            </w:r>
            <w:r w:rsidR="007C3CC1">
              <w:rPr>
                <w:noProof/>
                <w:webHidden/>
              </w:rPr>
              <w:t>36</w:t>
            </w:r>
            <w:r w:rsidR="007C3CC1">
              <w:rPr>
                <w:noProof/>
                <w:webHidden/>
              </w:rPr>
              <w:fldChar w:fldCharType="end"/>
            </w:r>
          </w:hyperlink>
        </w:p>
        <w:p w14:paraId="0284088F" w14:textId="17E928C2"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1" w:history="1">
            <w:r w:rsidR="007C3CC1" w:rsidRPr="0064231B">
              <w:rPr>
                <w:rStyle w:val="Hyperlink"/>
                <w:noProof/>
              </w:rPr>
              <w:t>Study Objectives</w:t>
            </w:r>
            <w:r w:rsidR="007C3CC1">
              <w:rPr>
                <w:noProof/>
                <w:webHidden/>
              </w:rPr>
              <w:tab/>
            </w:r>
            <w:r w:rsidR="007C3CC1">
              <w:rPr>
                <w:noProof/>
                <w:webHidden/>
              </w:rPr>
              <w:fldChar w:fldCharType="begin"/>
            </w:r>
            <w:r w:rsidR="007C3CC1">
              <w:rPr>
                <w:noProof/>
                <w:webHidden/>
              </w:rPr>
              <w:instrText xml:space="preserve"> PAGEREF _Toc162794601 \h </w:instrText>
            </w:r>
            <w:r w:rsidR="007C3CC1">
              <w:rPr>
                <w:noProof/>
                <w:webHidden/>
              </w:rPr>
            </w:r>
            <w:r w:rsidR="007C3CC1">
              <w:rPr>
                <w:noProof/>
                <w:webHidden/>
              </w:rPr>
              <w:fldChar w:fldCharType="separate"/>
            </w:r>
            <w:r w:rsidR="007C3CC1">
              <w:rPr>
                <w:noProof/>
                <w:webHidden/>
              </w:rPr>
              <w:t>38</w:t>
            </w:r>
            <w:r w:rsidR="007C3CC1">
              <w:rPr>
                <w:noProof/>
                <w:webHidden/>
              </w:rPr>
              <w:fldChar w:fldCharType="end"/>
            </w:r>
          </w:hyperlink>
        </w:p>
        <w:p w14:paraId="1E48F7E5" w14:textId="6A780BC3"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2" w:history="1">
            <w:r w:rsidR="007C3CC1" w:rsidRPr="0064231B">
              <w:rPr>
                <w:rStyle w:val="Hyperlink"/>
                <w:noProof/>
              </w:rPr>
              <w:t>Methods</w:t>
            </w:r>
            <w:r w:rsidR="007C3CC1">
              <w:rPr>
                <w:noProof/>
                <w:webHidden/>
              </w:rPr>
              <w:tab/>
            </w:r>
            <w:r w:rsidR="007C3CC1">
              <w:rPr>
                <w:noProof/>
                <w:webHidden/>
              </w:rPr>
              <w:fldChar w:fldCharType="begin"/>
            </w:r>
            <w:r w:rsidR="007C3CC1">
              <w:rPr>
                <w:noProof/>
                <w:webHidden/>
              </w:rPr>
              <w:instrText xml:space="preserve"> PAGEREF _Toc162794602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705ACA88" w14:textId="67852EE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3" w:history="1">
            <w:r w:rsidR="007C3CC1" w:rsidRPr="0064231B">
              <w:rPr>
                <w:rStyle w:val="Hyperlink"/>
                <w:noProof/>
              </w:rPr>
              <w:t>Site Selection</w:t>
            </w:r>
            <w:r w:rsidR="007C3CC1">
              <w:rPr>
                <w:noProof/>
                <w:webHidden/>
              </w:rPr>
              <w:tab/>
            </w:r>
            <w:r w:rsidR="007C3CC1">
              <w:rPr>
                <w:noProof/>
                <w:webHidden/>
              </w:rPr>
              <w:fldChar w:fldCharType="begin"/>
            </w:r>
            <w:r w:rsidR="007C3CC1">
              <w:rPr>
                <w:noProof/>
                <w:webHidden/>
              </w:rPr>
              <w:instrText xml:space="preserve"> PAGEREF _Toc162794603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6618B90B" w14:textId="007C8391"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4" w:history="1">
            <w:r w:rsidR="007C3CC1" w:rsidRPr="0064231B">
              <w:rPr>
                <w:rStyle w:val="Hyperlink"/>
                <w:noProof/>
              </w:rPr>
              <w:t>Field observation</w:t>
            </w:r>
            <w:r w:rsidR="007C3CC1">
              <w:rPr>
                <w:noProof/>
                <w:webHidden/>
              </w:rPr>
              <w:tab/>
            </w:r>
            <w:r w:rsidR="007C3CC1">
              <w:rPr>
                <w:noProof/>
                <w:webHidden/>
              </w:rPr>
              <w:fldChar w:fldCharType="begin"/>
            </w:r>
            <w:r w:rsidR="007C3CC1">
              <w:rPr>
                <w:noProof/>
                <w:webHidden/>
              </w:rPr>
              <w:instrText xml:space="preserve"> PAGEREF _Toc162794604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5D7FBBBA" w14:textId="60325D7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5" w:history="1">
            <w:r w:rsidR="007C3CC1" w:rsidRPr="0064231B">
              <w:rPr>
                <w:rStyle w:val="Hyperlink"/>
                <w:noProof/>
              </w:rPr>
              <w:t>Video Analysis</w:t>
            </w:r>
            <w:r w:rsidR="007C3CC1">
              <w:rPr>
                <w:noProof/>
                <w:webHidden/>
              </w:rPr>
              <w:tab/>
            </w:r>
            <w:r w:rsidR="007C3CC1">
              <w:rPr>
                <w:noProof/>
                <w:webHidden/>
              </w:rPr>
              <w:fldChar w:fldCharType="begin"/>
            </w:r>
            <w:r w:rsidR="007C3CC1">
              <w:rPr>
                <w:noProof/>
                <w:webHidden/>
              </w:rPr>
              <w:instrText xml:space="preserve"> PAGEREF _Toc162794605 \h </w:instrText>
            </w:r>
            <w:r w:rsidR="007C3CC1">
              <w:rPr>
                <w:noProof/>
                <w:webHidden/>
              </w:rPr>
            </w:r>
            <w:r w:rsidR="007C3CC1">
              <w:rPr>
                <w:noProof/>
                <w:webHidden/>
              </w:rPr>
              <w:fldChar w:fldCharType="separate"/>
            </w:r>
            <w:r w:rsidR="007C3CC1">
              <w:rPr>
                <w:noProof/>
                <w:webHidden/>
              </w:rPr>
              <w:t>42</w:t>
            </w:r>
            <w:r w:rsidR="007C3CC1">
              <w:rPr>
                <w:noProof/>
                <w:webHidden/>
              </w:rPr>
              <w:fldChar w:fldCharType="end"/>
            </w:r>
          </w:hyperlink>
        </w:p>
        <w:p w14:paraId="0851BB85" w14:textId="16B97E05"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6" w:history="1">
            <w:r w:rsidR="007C3CC1" w:rsidRPr="0064231B">
              <w:rPr>
                <w:rStyle w:val="Hyperlink"/>
                <w:noProof/>
              </w:rPr>
              <w:t>Statistical Analysis</w:t>
            </w:r>
            <w:r w:rsidR="007C3CC1">
              <w:rPr>
                <w:noProof/>
                <w:webHidden/>
              </w:rPr>
              <w:tab/>
            </w:r>
            <w:r w:rsidR="007C3CC1">
              <w:rPr>
                <w:noProof/>
                <w:webHidden/>
              </w:rPr>
              <w:fldChar w:fldCharType="begin"/>
            </w:r>
            <w:r w:rsidR="007C3CC1">
              <w:rPr>
                <w:noProof/>
                <w:webHidden/>
              </w:rPr>
              <w:instrText xml:space="preserve"> PAGEREF _Toc162794606 \h </w:instrText>
            </w:r>
            <w:r w:rsidR="007C3CC1">
              <w:rPr>
                <w:noProof/>
                <w:webHidden/>
              </w:rPr>
            </w:r>
            <w:r w:rsidR="007C3CC1">
              <w:rPr>
                <w:noProof/>
                <w:webHidden/>
              </w:rPr>
              <w:fldChar w:fldCharType="separate"/>
            </w:r>
            <w:r w:rsidR="007C3CC1">
              <w:rPr>
                <w:noProof/>
                <w:webHidden/>
              </w:rPr>
              <w:t>42</w:t>
            </w:r>
            <w:r w:rsidR="007C3CC1">
              <w:rPr>
                <w:noProof/>
                <w:webHidden/>
              </w:rPr>
              <w:fldChar w:fldCharType="end"/>
            </w:r>
          </w:hyperlink>
        </w:p>
        <w:p w14:paraId="429394D7" w14:textId="2131C01E"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7" w:history="1">
            <w:r w:rsidR="007C3CC1" w:rsidRPr="0064231B">
              <w:rPr>
                <w:rStyle w:val="Hyperlink"/>
                <w:noProof/>
              </w:rPr>
              <w:t>Results</w:t>
            </w:r>
            <w:r w:rsidR="007C3CC1">
              <w:rPr>
                <w:noProof/>
                <w:webHidden/>
              </w:rPr>
              <w:tab/>
            </w:r>
            <w:r w:rsidR="007C3CC1">
              <w:rPr>
                <w:noProof/>
                <w:webHidden/>
              </w:rPr>
              <w:fldChar w:fldCharType="begin"/>
            </w:r>
            <w:r w:rsidR="007C3CC1">
              <w:rPr>
                <w:noProof/>
                <w:webHidden/>
              </w:rPr>
              <w:instrText xml:space="preserve"> PAGEREF _Toc162794607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32C1C66F" w14:textId="482B46F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8" w:history="1">
            <w:r w:rsidR="007C3CC1" w:rsidRPr="0064231B">
              <w:rPr>
                <w:rStyle w:val="Hyperlink"/>
                <w:noProof/>
              </w:rPr>
              <w:t>Sentinel presence</w:t>
            </w:r>
            <w:r w:rsidR="007C3CC1">
              <w:rPr>
                <w:noProof/>
                <w:webHidden/>
              </w:rPr>
              <w:tab/>
            </w:r>
            <w:r w:rsidR="007C3CC1">
              <w:rPr>
                <w:noProof/>
                <w:webHidden/>
              </w:rPr>
              <w:fldChar w:fldCharType="begin"/>
            </w:r>
            <w:r w:rsidR="007C3CC1">
              <w:rPr>
                <w:noProof/>
                <w:webHidden/>
              </w:rPr>
              <w:instrText xml:space="preserve"> PAGEREF _Toc162794608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4EE6715B" w14:textId="2089B6B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9" w:history="1">
            <w:r w:rsidR="007C3CC1" w:rsidRPr="0064231B">
              <w:rPr>
                <w:rStyle w:val="Hyperlink"/>
                <w:noProof/>
              </w:rPr>
              <w:t>Proportion of time allocated to each behaviour</w:t>
            </w:r>
            <w:r w:rsidR="007C3CC1">
              <w:rPr>
                <w:noProof/>
                <w:webHidden/>
              </w:rPr>
              <w:tab/>
            </w:r>
            <w:r w:rsidR="007C3CC1">
              <w:rPr>
                <w:noProof/>
                <w:webHidden/>
              </w:rPr>
              <w:fldChar w:fldCharType="begin"/>
            </w:r>
            <w:r w:rsidR="007C3CC1">
              <w:rPr>
                <w:noProof/>
                <w:webHidden/>
              </w:rPr>
              <w:instrText xml:space="preserve"> PAGEREF _Toc162794609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79979283" w14:textId="04B009A0"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0" w:history="1">
            <w:r w:rsidR="007C3CC1" w:rsidRPr="0064231B">
              <w:rPr>
                <w:rStyle w:val="Hyperlink"/>
                <w:noProof/>
              </w:rPr>
              <w:t>Duration of bouts of all behaviours</w:t>
            </w:r>
            <w:r w:rsidR="007C3CC1">
              <w:rPr>
                <w:noProof/>
                <w:webHidden/>
              </w:rPr>
              <w:tab/>
            </w:r>
            <w:r w:rsidR="007C3CC1">
              <w:rPr>
                <w:noProof/>
                <w:webHidden/>
              </w:rPr>
              <w:fldChar w:fldCharType="begin"/>
            </w:r>
            <w:r w:rsidR="007C3CC1">
              <w:rPr>
                <w:noProof/>
                <w:webHidden/>
              </w:rPr>
              <w:instrText xml:space="preserve"> PAGEREF _Toc162794610 \h </w:instrText>
            </w:r>
            <w:r w:rsidR="007C3CC1">
              <w:rPr>
                <w:noProof/>
                <w:webHidden/>
              </w:rPr>
            </w:r>
            <w:r w:rsidR="007C3CC1">
              <w:rPr>
                <w:noProof/>
                <w:webHidden/>
              </w:rPr>
              <w:fldChar w:fldCharType="separate"/>
            </w:r>
            <w:r w:rsidR="007C3CC1">
              <w:rPr>
                <w:noProof/>
                <w:webHidden/>
              </w:rPr>
              <w:t>47</w:t>
            </w:r>
            <w:r w:rsidR="007C3CC1">
              <w:rPr>
                <w:noProof/>
                <w:webHidden/>
              </w:rPr>
              <w:fldChar w:fldCharType="end"/>
            </w:r>
          </w:hyperlink>
        </w:p>
        <w:p w14:paraId="46DC9F5B" w14:textId="201AFD51"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1" w:history="1">
            <w:r w:rsidR="007C3CC1" w:rsidRPr="0064231B">
              <w:rPr>
                <w:rStyle w:val="Hyperlink"/>
                <w:noProof/>
              </w:rPr>
              <w:t>Duration of bouts of “foraging” behaviour</w:t>
            </w:r>
            <w:r w:rsidR="007C3CC1">
              <w:rPr>
                <w:noProof/>
                <w:webHidden/>
              </w:rPr>
              <w:tab/>
            </w:r>
            <w:r w:rsidR="007C3CC1">
              <w:rPr>
                <w:noProof/>
                <w:webHidden/>
              </w:rPr>
              <w:fldChar w:fldCharType="begin"/>
            </w:r>
            <w:r w:rsidR="007C3CC1">
              <w:rPr>
                <w:noProof/>
                <w:webHidden/>
              </w:rPr>
              <w:instrText xml:space="preserve"> PAGEREF _Toc162794611 \h </w:instrText>
            </w:r>
            <w:r w:rsidR="007C3CC1">
              <w:rPr>
                <w:noProof/>
                <w:webHidden/>
              </w:rPr>
            </w:r>
            <w:r w:rsidR="007C3CC1">
              <w:rPr>
                <w:noProof/>
                <w:webHidden/>
              </w:rPr>
              <w:fldChar w:fldCharType="separate"/>
            </w:r>
            <w:r w:rsidR="007C3CC1">
              <w:rPr>
                <w:noProof/>
                <w:webHidden/>
              </w:rPr>
              <w:t>47</w:t>
            </w:r>
            <w:r w:rsidR="007C3CC1">
              <w:rPr>
                <w:noProof/>
                <w:webHidden/>
              </w:rPr>
              <w:fldChar w:fldCharType="end"/>
            </w:r>
          </w:hyperlink>
        </w:p>
        <w:p w14:paraId="18DA31F7" w14:textId="074188DD"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2" w:history="1">
            <w:r w:rsidR="007C3CC1" w:rsidRPr="0064231B">
              <w:rPr>
                <w:rStyle w:val="Hyperlink"/>
                <w:noProof/>
              </w:rPr>
              <w:t>Duration of bouts of “alert” behaviour</w:t>
            </w:r>
            <w:r w:rsidR="007C3CC1">
              <w:rPr>
                <w:noProof/>
                <w:webHidden/>
              </w:rPr>
              <w:tab/>
            </w:r>
            <w:r w:rsidR="007C3CC1">
              <w:rPr>
                <w:noProof/>
                <w:webHidden/>
              </w:rPr>
              <w:fldChar w:fldCharType="begin"/>
            </w:r>
            <w:r w:rsidR="007C3CC1">
              <w:rPr>
                <w:noProof/>
                <w:webHidden/>
              </w:rPr>
              <w:instrText xml:space="preserve"> PAGEREF _Toc162794612 \h </w:instrText>
            </w:r>
            <w:r w:rsidR="007C3CC1">
              <w:rPr>
                <w:noProof/>
                <w:webHidden/>
              </w:rPr>
            </w:r>
            <w:r w:rsidR="007C3CC1">
              <w:rPr>
                <w:noProof/>
                <w:webHidden/>
              </w:rPr>
              <w:fldChar w:fldCharType="separate"/>
            </w:r>
            <w:r w:rsidR="007C3CC1">
              <w:rPr>
                <w:noProof/>
                <w:webHidden/>
              </w:rPr>
              <w:t>50</w:t>
            </w:r>
            <w:r w:rsidR="007C3CC1">
              <w:rPr>
                <w:noProof/>
                <w:webHidden/>
              </w:rPr>
              <w:fldChar w:fldCharType="end"/>
            </w:r>
          </w:hyperlink>
        </w:p>
        <w:p w14:paraId="05BB8449" w14:textId="61E4D022"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3" w:history="1">
            <w:r w:rsidR="007C3CC1" w:rsidRPr="0064231B">
              <w:rPr>
                <w:rStyle w:val="Hyperlink"/>
                <w:noProof/>
              </w:rPr>
              <w:t>Foraging rate</w:t>
            </w:r>
            <w:r w:rsidR="007C3CC1">
              <w:rPr>
                <w:noProof/>
                <w:webHidden/>
              </w:rPr>
              <w:tab/>
            </w:r>
            <w:r w:rsidR="007C3CC1">
              <w:rPr>
                <w:noProof/>
                <w:webHidden/>
              </w:rPr>
              <w:fldChar w:fldCharType="begin"/>
            </w:r>
            <w:r w:rsidR="007C3CC1">
              <w:rPr>
                <w:noProof/>
                <w:webHidden/>
              </w:rPr>
              <w:instrText xml:space="preserve"> PAGEREF _Toc162794613 \h </w:instrText>
            </w:r>
            <w:r w:rsidR="007C3CC1">
              <w:rPr>
                <w:noProof/>
                <w:webHidden/>
              </w:rPr>
            </w:r>
            <w:r w:rsidR="007C3CC1">
              <w:rPr>
                <w:noProof/>
                <w:webHidden/>
              </w:rPr>
              <w:fldChar w:fldCharType="separate"/>
            </w:r>
            <w:r w:rsidR="007C3CC1">
              <w:rPr>
                <w:noProof/>
                <w:webHidden/>
              </w:rPr>
              <w:t>53</w:t>
            </w:r>
            <w:r w:rsidR="007C3CC1">
              <w:rPr>
                <w:noProof/>
                <w:webHidden/>
              </w:rPr>
              <w:fldChar w:fldCharType="end"/>
            </w:r>
          </w:hyperlink>
        </w:p>
        <w:p w14:paraId="05CE96CD" w14:textId="17FCB6F7"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4" w:history="1">
            <w:r w:rsidR="007C3CC1" w:rsidRPr="0064231B">
              <w:rPr>
                <w:rStyle w:val="Hyperlink"/>
                <w:noProof/>
              </w:rPr>
              <w:t>Transition analysis</w:t>
            </w:r>
            <w:r w:rsidR="007C3CC1">
              <w:rPr>
                <w:noProof/>
                <w:webHidden/>
              </w:rPr>
              <w:tab/>
            </w:r>
            <w:r w:rsidR="007C3CC1">
              <w:rPr>
                <w:noProof/>
                <w:webHidden/>
              </w:rPr>
              <w:fldChar w:fldCharType="begin"/>
            </w:r>
            <w:r w:rsidR="007C3CC1">
              <w:rPr>
                <w:noProof/>
                <w:webHidden/>
              </w:rPr>
              <w:instrText xml:space="preserve"> PAGEREF _Toc162794614 \h </w:instrText>
            </w:r>
            <w:r w:rsidR="007C3CC1">
              <w:rPr>
                <w:noProof/>
                <w:webHidden/>
              </w:rPr>
            </w:r>
            <w:r w:rsidR="007C3CC1">
              <w:rPr>
                <w:noProof/>
                <w:webHidden/>
              </w:rPr>
              <w:fldChar w:fldCharType="separate"/>
            </w:r>
            <w:r w:rsidR="007C3CC1">
              <w:rPr>
                <w:noProof/>
                <w:webHidden/>
              </w:rPr>
              <w:t>53</w:t>
            </w:r>
            <w:r w:rsidR="007C3CC1">
              <w:rPr>
                <w:noProof/>
                <w:webHidden/>
              </w:rPr>
              <w:fldChar w:fldCharType="end"/>
            </w:r>
          </w:hyperlink>
        </w:p>
        <w:p w14:paraId="617BE560" w14:textId="28FF067E"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5" w:history="1">
            <w:r w:rsidR="007C3CC1" w:rsidRPr="0064231B">
              <w:rPr>
                <w:rStyle w:val="Hyperlink"/>
                <w:noProof/>
              </w:rPr>
              <w:t>Discussion</w:t>
            </w:r>
            <w:r w:rsidR="007C3CC1">
              <w:rPr>
                <w:noProof/>
                <w:webHidden/>
              </w:rPr>
              <w:tab/>
            </w:r>
            <w:r w:rsidR="007C3CC1">
              <w:rPr>
                <w:noProof/>
                <w:webHidden/>
              </w:rPr>
              <w:fldChar w:fldCharType="begin"/>
            </w:r>
            <w:r w:rsidR="007C3CC1">
              <w:rPr>
                <w:noProof/>
                <w:webHidden/>
              </w:rPr>
              <w:instrText xml:space="preserve"> PAGEREF _Toc162794615 \h </w:instrText>
            </w:r>
            <w:r w:rsidR="007C3CC1">
              <w:rPr>
                <w:noProof/>
                <w:webHidden/>
              </w:rPr>
            </w:r>
            <w:r w:rsidR="007C3CC1">
              <w:rPr>
                <w:noProof/>
                <w:webHidden/>
              </w:rPr>
              <w:fldChar w:fldCharType="separate"/>
            </w:r>
            <w:r w:rsidR="007C3CC1">
              <w:rPr>
                <w:noProof/>
                <w:webHidden/>
              </w:rPr>
              <w:t>61</w:t>
            </w:r>
            <w:r w:rsidR="007C3CC1">
              <w:rPr>
                <w:noProof/>
                <w:webHidden/>
              </w:rPr>
              <w:fldChar w:fldCharType="end"/>
            </w:r>
          </w:hyperlink>
        </w:p>
        <w:p w14:paraId="691B88D6" w14:textId="74A2B718"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6"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616 \h </w:instrText>
            </w:r>
            <w:r w:rsidR="007C3CC1">
              <w:rPr>
                <w:noProof/>
                <w:webHidden/>
              </w:rPr>
            </w:r>
            <w:r w:rsidR="007C3CC1">
              <w:rPr>
                <w:noProof/>
                <w:webHidden/>
              </w:rPr>
              <w:fldChar w:fldCharType="separate"/>
            </w:r>
            <w:r w:rsidR="007C3CC1">
              <w:rPr>
                <w:noProof/>
                <w:webHidden/>
              </w:rPr>
              <w:t>61</w:t>
            </w:r>
            <w:r w:rsidR="007C3CC1">
              <w:rPr>
                <w:noProof/>
                <w:webHidden/>
              </w:rPr>
              <w:fldChar w:fldCharType="end"/>
            </w:r>
          </w:hyperlink>
        </w:p>
        <w:p w14:paraId="605D6856" w14:textId="5A3B58B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7" w:history="1">
            <w:r w:rsidR="007C3CC1" w:rsidRPr="0064231B">
              <w:rPr>
                <w:rStyle w:val="Hyperlink"/>
                <w:noProof/>
              </w:rPr>
              <w:t>Generalized Environment</w:t>
            </w:r>
            <w:r w:rsidR="007C3CC1">
              <w:rPr>
                <w:noProof/>
                <w:webHidden/>
              </w:rPr>
              <w:tab/>
            </w:r>
            <w:r w:rsidR="007C3CC1">
              <w:rPr>
                <w:noProof/>
                <w:webHidden/>
              </w:rPr>
              <w:fldChar w:fldCharType="begin"/>
            </w:r>
            <w:r w:rsidR="007C3CC1">
              <w:rPr>
                <w:noProof/>
                <w:webHidden/>
              </w:rPr>
              <w:instrText xml:space="preserve"> PAGEREF _Toc162794617 \h </w:instrText>
            </w:r>
            <w:r w:rsidR="007C3CC1">
              <w:rPr>
                <w:noProof/>
                <w:webHidden/>
              </w:rPr>
            </w:r>
            <w:r w:rsidR="007C3CC1">
              <w:rPr>
                <w:noProof/>
                <w:webHidden/>
              </w:rPr>
              <w:fldChar w:fldCharType="separate"/>
            </w:r>
            <w:r w:rsidR="007C3CC1">
              <w:rPr>
                <w:noProof/>
                <w:webHidden/>
              </w:rPr>
              <w:t>63</w:t>
            </w:r>
            <w:r w:rsidR="007C3CC1">
              <w:rPr>
                <w:noProof/>
                <w:webHidden/>
              </w:rPr>
              <w:fldChar w:fldCharType="end"/>
            </w:r>
          </w:hyperlink>
        </w:p>
        <w:p w14:paraId="7A7888F9" w14:textId="26CBC2F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8" w:history="1">
            <w:r w:rsidR="007C3CC1" w:rsidRPr="0064231B">
              <w:rPr>
                <w:rStyle w:val="Hyperlink"/>
                <w:noProof/>
              </w:rPr>
              <w:t>Disturbances</w:t>
            </w:r>
            <w:r w:rsidR="007C3CC1">
              <w:rPr>
                <w:noProof/>
                <w:webHidden/>
              </w:rPr>
              <w:tab/>
            </w:r>
            <w:r w:rsidR="007C3CC1">
              <w:rPr>
                <w:noProof/>
                <w:webHidden/>
              </w:rPr>
              <w:fldChar w:fldCharType="begin"/>
            </w:r>
            <w:r w:rsidR="007C3CC1">
              <w:rPr>
                <w:noProof/>
                <w:webHidden/>
              </w:rPr>
              <w:instrText xml:space="preserve"> PAGEREF _Toc162794618 \h </w:instrText>
            </w:r>
            <w:r w:rsidR="007C3CC1">
              <w:rPr>
                <w:noProof/>
                <w:webHidden/>
              </w:rPr>
            </w:r>
            <w:r w:rsidR="007C3CC1">
              <w:rPr>
                <w:noProof/>
                <w:webHidden/>
              </w:rPr>
              <w:fldChar w:fldCharType="separate"/>
            </w:r>
            <w:r w:rsidR="007C3CC1">
              <w:rPr>
                <w:noProof/>
                <w:webHidden/>
              </w:rPr>
              <w:t>65</w:t>
            </w:r>
            <w:r w:rsidR="007C3CC1">
              <w:rPr>
                <w:noProof/>
                <w:webHidden/>
              </w:rPr>
              <w:fldChar w:fldCharType="end"/>
            </w:r>
          </w:hyperlink>
        </w:p>
        <w:p w14:paraId="7D2BC193" w14:textId="7FC33149"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9" w:history="1">
            <w:r w:rsidR="007C3CC1" w:rsidRPr="0064231B">
              <w:rPr>
                <w:rStyle w:val="Hyperlink"/>
                <w:noProof/>
              </w:rPr>
              <w:t>Baited sites</w:t>
            </w:r>
            <w:r w:rsidR="007C3CC1">
              <w:rPr>
                <w:noProof/>
                <w:webHidden/>
              </w:rPr>
              <w:tab/>
            </w:r>
            <w:r w:rsidR="007C3CC1">
              <w:rPr>
                <w:noProof/>
                <w:webHidden/>
              </w:rPr>
              <w:fldChar w:fldCharType="begin"/>
            </w:r>
            <w:r w:rsidR="007C3CC1">
              <w:rPr>
                <w:noProof/>
                <w:webHidden/>
              </w:rPr>
              <w:instrText xml:space="preserve"> PAGEREF _Toc162794619 \h </w:instrText>
            </w:r>
            <w:r w:rsidR="007C3CC1">
              <w:rPr>
                <w:noProof/>
                <w:webHidden/>
              </w:rPr>
            </w:r>
            <w:r w:rsidR="007C3CC1">
              <w:rPr>
                <w:noProof/>
                <w:webHidden/>
              </w:rPr>
              <w:fldChar w:fldCharType="separate"/>
            </w:r>
            <w:r w:rsidR="007C3CC1">
              <w:rPr>
                <w:noProof/>
                <w:webHidden/>
              </w:rPr>
              <w:t>66</w:t>
            </w:r>
            <w:r w:rsidR="007C3CC1">
              <w:rPr>
                <w:noProof/>
                <w:webHidden/>
              </w:rPr>
              <w:fldChar w:fldCharType="end"/>
            </w:r>
          </w:hyperlink>
        </w:p>
        <w:p w14:paraId="12AE0DD4" w14:textId="7505362E"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0" w:history="1">
            <w:r w:rsidR="007C3CC1" w:rsidRPr="0064231B">
              <w:rPr>
                <w:rStyle w:val="Hyperlink"/>
                <w:noProof/>
              </w:rPr>
              <w:t>Group Size</w:t>
            </w:r>
            <w:r w:rsidR="007C3CC1">
              <w:rPr>
                <w:noProof/>
                <w:webHidden/>
              </w:rPr>
              <w:tab/>
            </w:r>
            <w:r w:rsidR="007C3CC1">
              <w:rPr>
                <w:noProof/>
                <w:webHidden/>
              </w:rPr>
              <w:fldChar w:fldCharType="begin"/>
            </w:r>
            <w:r w:rsidR="007C3CC1">
              <w:rPr>
                <w:noProof/>
                <w:webHidden/>
              </w:rPr>
              <w:instrText xml:space="preserve"> PAGEREF _Toc162794620 \h </w:instrText>
            </w:r>
            <w:r w:rsidR="007C3CC1">
              <w:rPr>
                <w:noProof/>
                <w:webHidden/>
              </w:rPr>
            </w:r>
            <w:r w:rsidR="007C3CC1">
              <w:rPr>
                <w:noProof/>
                <w:webHidden/>
              </w:rPr>
              <w:fldChar w:fldCharType="separate"/>
            </w:r>
            <w:r w:rsidR="007C3CC1">
              <w:rPr>
                <w:noProof/>
                <w:webHidden/>
              </w:rPr>
              <w:t>66</w:t>
            </w:r>
            <w:r w:rsidR="007C3CC1">
              <w:rPr>
                <w:noProof/>
                <w:webHidden/>
              </w:rPr>
              <w:fldChar w:fldCharType="end"/>
            </w:r>
          </w:hyperlink>
        </w:p>
        <w:p w14:paraId="3A55475F" w14:textId="381F4C56"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1" w:history="1">
            <w:r w:rsidR="007C3CC1" w:rsidRPr="0064231B">
              <w:rPr>
                <w:rStyle w:val="Hyperlink"/>
                <w:noProof/>
              </w:rPr>
              <w:t>Future directions and improvements</w:t>
            </w:r>
            <w:r w:rsidR="007C3CC1">
              <w:rPr>
                <w:noProof/>
                <w:webHidden/>
              </w:rPr>
              <w:tab/>
            </w:r>
            <w:r w:rsidR="007C3CC1">
              <w:rPr>
                <w:noProof/>
                <w:webHidden/>
              </w:rPr>
              <w:fldChar w:fldCharType="begin"/>
            </w:r>
            <w:r w:rsidR="007C3CC1">
              <w:rPr>
                <w:noProof/>
                <w:webHidden/>
              </w:rPr>
              <w:instrText xml:space="preserve"> PAGEREF _Toc162794621 \h </w:instrText>
            </w:r>
            <w:r w:rsidR="007C3CC1">
              <w:rPr>
                <w:noProof/>
                <w:webHidden/>
              </w:rPr>
            </w:r>
            <w:r w:rsidR="007C3CC1">
              <w:rPr>
                <w:noProof/>
                <w:webHidden/>
              </w:rPr>
              <w:fldChar w:fldCharType="separate"/>
            </w:r>
            <w:r w:rsidR="007C3CC1">
              <w:rPr>
                <w:noProof/>
                <w:webHidden/>
              </w:rPr>
              <w:t>67</w:t>
            </w:r>
            <w:r w:rsidR="007C3CC1">
              <w:rPr>
                <w:noProof/>
                <w:webHidden/>
              </w:rPr>
              <w:fldChar w:fldCharType="end"/>
            </w:r>
          </w:hyperlink>
        </w:p>
        <w:p w14:paraId="749FDAAE" w14:textId="06EC1DB3" w:rsidR="007C3CC1" w:rsidRDefault="00000000">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2" w:history="1">
            <w:r w:rsidR="007C3CC1" w:rsidRPr="0064231B">
              <w:rPr>
                <w:rStyle w:val="Hyperlink"/>
                <w:noProof/>
              </w:rPr>
              <w:t>References</w:t>
            </w:r>
            <w:r w:rsidR="007C3CC1">
              <w:rPr>
                <w:noProof/>
                <w:webHidden/>
              </w:rPr>
              <w:tab/>
            </w:r>
            <w:r w:rsidR="007C3CC1">
              <w:rPr>
                <w:noProof/>
                <w:webHidden/>
              </w:rPr>
              <w:fldChar w:fldCharType="begin"/>
            </w:r>
            <w:r w:rsidR="007C3CC1">
              <w:rPr>
                <w:noProof/>
                <w:webHidden/>
              </w:rPr>
              <w:instrText xml:space="preserve"> PAGEREF _Toc162794622 \h </w:instrText>
            </w:r>
            <w:r w:rsidR="007C3CC1">
              <w:rPr>
                <w:noProof/>
                <w:webHidden/>
              </w:rPr>
            </w:r>
            <w:r w:rsidR="007C3CC1">
              <w:rPr>
                <w:noProof/>
                <w:webHidden/>
              </w:rPr>
              <w:fldChar w:fldCharType="separate"/>
            </w:r>
            <w:r w:rsidR="007C3CC1">
              <w:rPr>
                <w:noProof/>
                <w:webHidden/>
              </w:rPr>
              <w:t>69</w:t>
            </w:r>
            <w:r w:rsidR="007C3CC1">
              <w:rPr>
                <w:noProof/>
                <w:webHidden/>
              </w:rPr>
              <w:fldChar w:fldCharType="end"/>
            </w:r>
          </w:hyperlink>
        </w:p>
        <w:p w14:paraId="339536E1"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623" w:history="1">
            <w:r w:rsidR="007C3CC1" w:rsidRPr="0064231B">
              <w:rPr>
                <w:rStyle w:val="Hyperlink"/>
                <w:noProof/>
              </w:rPr>
              <w:t>General Discussion</w:t>
            </w:r>
          </w:hyperlink>
        </w:p>
        <w:p w14:paraId="7E671E57" w14:textId="4BB1C8D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4" w:history="1">
            <w:r w:rsidR="007C3CC1" w:rsidRPr="0064231B">
              <w:rPr>
                <w:rStyle w:val="Hyperlink"/>
                <w:noProof/>
              </w:rPr>
              <w:t>Thesis summary</w:t>
            </w:r>
            <w:r w:rsidR="007C3CC1">
              <w:rPr>
                <w:noProof/>
                <w:webHidden/>
              </w:rPr>
              <w:tab/>
            </w:r>
            <w:r w:rsidR="007C3CC1">
              <w:rPr>
                <w:noProof/>
                <w:webHidden/>
              </w:rPr>
              <w:fldChar w:fldCharType="begin"/>
            </w:r>
            <w:r w:rsidR="007C3CC1">
              <w:rPr>
                <w:noProof/>
                <w:webHidden/>
              </w:rPr>
              <w:instrText xml:space="preserve"> PAGEREF _Toc162794624 \h </w:instrText>
            </w:r>
            <w:r w:rsidR="007C3CC1">
              <w:rPr>
                <w:noProof/>
                <w:webHidden/>
              </w:rPr>
            </w:r>
            <w:r w:rsidR="007C3CC1">
              <w:rPr>
                <w:noProof/>
                <w:webHidden/>
              </w:rPr>
              <w:fldChar w:fldCharType="separate"/>
            </w:r>
            <w:r w:rsidR="007C3CC1">
              <w:rPr>
                <w:noProof/>
                <w:webHidden/>
              </w:rPr>
              <w:t>72</w:t>
            </w:r>
            <w:r w:rsidR="007C3CC1">
              <w:rPr>
                <w:noProof/>
                <w:webHidden/>
              </w:rPr>
              <w:fldChar w:fldCharType="end"/>
            </w:r>
          </w:hyperlink>
        </w:p>
        <w:p w14:paraId="5503F02E" w14:textId="5687A64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5" w:history="1">
            <w:r w:rsidR="007C3CC1" w:rsidRPr="0064231B">
              <w:rPr>
                <w:rStyle w:val="Hyperlink"/>
                <w:noProof/>
              </w:rPr>
              <w:t>Limitations</w:t>
            </w:r>
            <w:r w:rsidR="007C3CC1">
              <w:rPr>
                <w:noProof/>
                <w:webHidden/>
              </w:rPr>
              <w:tab/>
            </w:r>
            <w:r w:rsidR="007C3CC1">
              <w:rPr>
                <w:noProof/>
                <w:webHidden/>
              </w:rPr>
              <w:fldChar w:fldCharType="begin"/>
            </w:r>
            <w:r w:rsidR="007C3CC1">
              <w:rPr>
                <w:noProof/>
                <w:webHidden/>
              </w:rPr>
              <w:instrText xml:space="preserve"> PAGEREF _Toc162794625 \h </w:instrText>
            </w:r>
            <w:r w:rsidR="007C3CC1">
              <w:rPr>
                <w:noProof/>
                <w:webHidden/>
              </w:rPr>
            </w:r>
            <w:r w:rsidR="007C3CC1">
              <w:rPr>
                <w:noProof/>
                <w:webHidden/>
              </w:rPr>
              <w:fldChar w:fldCharType="separate"/>
            </w:r>
            <w:r w:rsidR="007C3CC1">
              <w:rPr>
                <w:noProof/>
                <w:webHidden/>
              </w:rPr>
              <w:t>75</w:t>
            </w:r>
            <w:r w:rsidR="007C3CC1">
              <w:rPr>
                <w:noProof/>
                <w:webHidden/>
              </w:rPr>
              <w:fldChar w:fldCharType="end"/>
            </w:r>
          </w:hyperlink>
        </w:p>
        <w:p w14:paraId="1322093A" w14:textId="4707BF0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6" w:history="1">
            <w:r w:rsidR="007C3CC1" w:rsidRPr="0064231B">
              <w:rPr>
                <w:rStyle w:val="Hyperlink"/>
                <w:noProof/>
              </w:rPr>
              <w:t>Future Studies</w:t>
            </w:r>
            <w:r w:rsidR="007C3CC1">
              <w:rPr>
                <w:noProof/>
                <w:webHidden/>
              </w:rPr>
              <w:tab/>
            </w:r>
            <w:r w:rsidR="007C3CC1">
              <w:rPr>
                <w:noProof/>
                <w:webHidden/>
              </w:rPr>
              <w:fldChar w:fldCharType="begin"/>
            </w:r>
            <w:r w:rsidR="007C3CC1">
              <w:rPr>
                <w:noProof/>
                <w:webHidden/>
              </w:rPr>
              <w:instrText xml:space="preserve"> PAGEREF _Toc162794626 \h </w:instrText>
            </w:r>
            <w:r w:rsidR="007C3CC1">
              <w:rPr>
                <w:noProof/>
                <w:webHidden/>
              </w:rPr>
            </w:r>
            <w:r w:rsidR="007C3CC1">
              <w:rPr>
                <w:noProof/>
                <w:webHidden/>
              </w:rPr>
              <w:fldChar w:fldCharType="separate"/>
            </w:r>
            <w:r w:rsidR="007C3CC1">
              <w:rPr>
                <w:noProof/>
                <w:webHidden/>
              </w:rPr>
              <w:t>76</w:t>
            </w:r>
            <w:r w:rsidR="007C3CC1">
              <w:rPr>
                <w:noProof/>
                <w:webHidden/>
              </w:rPr>
              <w:fldChar w:fldCharType="end"/>
            </w:r>
          </w:hyperlink>
        </w:p>
        <w:p w14:paraId="1BC8BADB" w14:textId="50050E3F"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7" w:history="1">
            <w:r w:rsidR="007C3CC1" w:rsidRPr="0064231B">
              <w:rPr>
                <w:rStyle w:val="Hyperlink"/>
                <w:noProof/>
              </w:rPr>
              <w:t>Implications</w:t>
            </w:r>
            <w:r w:rsidR="007C3CC1">
              <w:rPr>
                <w:noProof/>
                <w:webHidden/>
              </w:rPr>
              <w:tab/>
            </w:r>
            <w:r w:rsidR="007C3CC1">
              <w:rPr>
                <w:noProof/>
                <w:webHidden/>
              </w:rPr>
              <w:fldChar w:fldCharType="begin"/>
            </w:r>
            <w:r w:rsidR="007C3CC1">
              <w:rPr>
                <w:noProof/>
                <w:webHidden/>
              </w:rPr>
              <w:instrText xml:space="preserve"> PAGEREF _Toc162794627 \h </w:instrText>
            </w:r>
            <w:r w:rsidR="007C3CC1">
              <w:rPr>
                <w:noProof/>
                <w:webHidden/>
              </w:rPr>
            </w:r>
            <w:r w:rsidR="007C3CC1">
              <w:rPr>
                <w:noProof/>
                <w:webHidden/>
              </w:rPr>
              <w:fldChar w:fldCharType="separate"/>
            </w:r>
            <w:r w:rsidR="007C3CC1">
              <w:rPr>
                <w:noProof/>
                <w:webHidden/>
              </w:rPr>
              <w:t>76</w:t>
            </w:r>
            <w:r w:rsidR="007C3CC1">
              <w:rPr>
                <w:noProof/>
                <w:webHidden/>
              </w:rPr>
              <w:fldChar w:fldCharType="end"/>
            </w:r>
          </w:hyperlink>
        </w:p>
        <w:p w14:paraId="7EB533A7" w14:textId="36445A33"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8" w:history="1">
            <w:r w:rsidR="007C3CC1" w:rsidRPr="0064231B">
              <w:rPr>
                <w:rStyle w:val="Hyperlink"/>
                <w:noProof/>
              </w:rPr>
              <w:t>Concluding statements</w:t>
            </w:r>
            <w:r w:rsidR="007C3CC1">
              <w:rPr>
                <w:noProof/>
                <w:webHidden/>
              </w:rPr>
              <w:tab/>
            </w:r>
            <w:r w:rsidR="007C3CC1">
              <w:rPr>
                <w:noProof/>
                <w:webHidden/>
              </w:rPr>
              <w:fldChar w:fldCharType="begin"/>
            </w:r>
            <w:r w:rsidR="007C3CC1">
              <w:rPr>
                <w:noProof/>
                <w:webHidden/>
              </w:rPr>
              <w:instrText xml:space="preserve"> PAGEREF _Toc162794628 \h </w:instrText>
            </w:r>
            <w:r w:rsidR="007C3CC1">
              <w:rPr>
                <w:noProof/>
                <w:webHidden/>
              </w:rPr>
            </w:r>
            <w:r w:rsidR="007C3CC1">
              <w:rPr>
                <w:noProof/>
                <w:webHidden/>
              </w:rPr>
              <w:fldChar w:fldCharType="separate"/>
            </w:r>
            <w:r w:rsidR="007C3CC1">
              <w:rPr>
                <w:noProof/>
                <w:webHidden/>
              </w:rPr>
              <w:t>77</w:t>
            </w:r>
            <w:r w:rsidR="007C3CC1">
              <w:rPr>
                <w:noProof/>
                <w:webHidden/>
              </w:rPr>
              <w:fldChar w:fldCharType="end"/>
            </w:r>
          </w:hyperlink>
        </w:p>
        <w:p w14:paraId="088B948B" w14:textId="77777777" w:rsidR="007C3CC1" w:rsidRDefault="0000000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629" w:history="1">
            <w:r w:rsidR="007C3CC1" w:rsidRPr="0064231B">
              <w:rPr>
                <w:rStyle w:val="Hyperlink"/>
                <w:noProof/>
              </w:rPr>
              <w:t>Supplemental Material</w:t>
            </w:r>
          </w:hyperlink>
        </w:p>
        <w:p w14:paraId="6DCE4A2C" w14:textId="3D4FB61B"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30" w:history="1">
            <w:r w:rsidR="007C3CC1" w:rsidRPr="0064231B">
              <w:rPr>
                <w:rStyle w:val="Hyperlink"/>
                <w:noProof/>
              </w:rPr>
              <w:t>List of Supplemental Tables</w:t>
            </w:r>
            <w:r w:rsidR="007C3CC1">
              <w:rPr>
                <w:noProof/>
                <w:webHidden/>
              </w:rPr>
              <w:tab/>
            </w:r>
            <w:r w:rsidR="007C3CC1">
              <w:rPr>
                <w:noProof/>
                <w:webHidden/>
              </w:rPr>
              <w:fldChar w:fldCharType="begin"/>
            </w:r>
            <w:r w:rsidR="007C3CC1">
              <w:rPr>
                <w:noProof/>
                <w:webHidden/>
              </w:rPr>
              <w:instrText xml:space="preserve"> PAGEREF _Toc162794630 \h </w:instrText>
            </w:r>
            <w:r w:rsidR="007C3CC1">
              <w:rPr>
                <w:noProof/>
                <w:webHidden/>
              </w:rPr>
            </w:r>
            <w:r w:rsidR="007C3CC1">
              <w:rPr>
                <w:noProof/>
                <w:webHidden/>
              </w:rPr>
              <w:fldChar w:fldCharType="separate"/>
            </w:r>
            <w:r w:rsidR="007C3CC1">
              <w:rPr>
                <w:noProof/>
                <w:webHidden/>
              </w:rPr>
              <w:t>80</w:t>
            </w:r>
            <w:r w:rsidR="007C3CC1">
              <w:rPr>
                <w:noProof/>
                <w:webHidden/>
              </w:rPr>
              <w:fldChar w:fldCharType="end"/>
            </w:r>
          </w:hyperlink>
        </w:p>
        <w:p w14:paraId="1E00643C" w14:textId="4A6AD1CA" w:rsidR="007C3CC1" w:rsidRDefault="00000000">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31" w:history="1">
            <w:r w:rsidR="007C3CC1" w:rsidRPr="0064231B">
              <w:rPr>
                <w:rStyle w:val="Hyperlink"/>
                <w:noProof/>
              </w:rPr>
              <w:t>List of Supplemental Figures</w:t>
            </w:r>
            <w:r w:rsidR="007C3CC1">
              <w:rPr>
                <w:noProof/>
                <w:webHidden/>
              </w:rPr>
              <w:tab/>
            </w:r>
            <w:r w:rsidR="007C3CC1">
              <w:rPr>
                <w:noProof/>
                <w:webHidden/>
              </w:rPr>
              <w:fldChar w:fldCharType="begin"/>
            </w:r>
            <w:r w:rsidR="007C3CC1">
              <w:rPr>
                <w:noProof/>
                <w:webHidden/>
              </w:rPr>
              <w:instrText xml:space="preserve"> PAGEREF _Toc162794631 \h </w:instrText>
            </w:r>
            <w:r w:rsidR="007C3CC1">
              <w:rPr>
                <w:noProof/>
                <w:webHidden/>
              </w:rPr>
            </w:r>
            <w:r w:rsidR="007C3CC1">
              <w:rPr>
                <w:noProof/>
                <w:webHidden/>
              </w:rPr>
              <w:fldChar w:fldCharType="separate"/>
            </w:r>
            <w:r w:rsidR="007C3CC1">
              <w:rPr>
                <w:noProof/>
                <w:webHidden/>
              </w:rPr>
              <w:t>80</w:t>
            </w:r>
            <w:r w:rsidR="007C3CC1">
              <w:rPr>
                <w:noProof/>
                <w:webHidden/>
              </w:rPr>
              <w:fldChar w:fldCharType="end"/>
            </w:r>
          </w:hyperlink>
        </w:p>
        <w:p w14:paraId="57DFD528" w14:textId="10121B28" w:rsidR="00F11E62" w:rsidRPr="00F11E62" w:rsidRDefault="009D170B" w:rsidP="00F11E62">
          <w:pPr>
            <w:rPr>
              <w:b/>
              <w:bCs/>
            </w:rPr>
            <w:sectPr w:rsidR="00F11E62" w:rsidRPr="00F11E62" w:rsidSect="00C47D23">
              <w:headerReference w:type="default" r:id="rId17"/>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lastRenderedPageBreak/>
            <w:fldChar w:fldCharType="end"/>
          </w:r>
        </w:p>
      </w:sdtContent>
    </w:sdt>
    <w:bookmarkStart w:id="37" w:name="_Toc162204949" w:displacedByCustomXml="prev"/>
    <w:p w14:paraId="270B54AF" w14:textId="1A7A5CAD" w:rsidR="00EA6CF0" w:rsidRPr="006843E1" w:rsidRDefault="00EA6CF0" w:rsidP="00D5379C">
      <w:pPr>
        <w:pStyle w:val="PrefaceTitle"/>
      </w:pPr>
      <w:bookmarkStart w:id="38" w:name="_Toc162794575"/>
      <w:r w:rsidRPr="006843E1">
        <w:lastRenderedPageBreak/>
        <w:t>List of Tables</w:t>
      </w:r>
      <w:bookmarkEnd w:id="37"/>
      <w:bookmarkEnd w:id="38"/>
    </w:p>
    <w:p w14:paraId="15A63956" w14:textId="3BDA65D9"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E3B18A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1B5AB6F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114E26D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1</w:t>
      </w:r>
      <w:r w:rsidRPr="00E55E98">
        <w:rPr>
          <w:rFonts w:ascii="Times New Roman" w:hAnsi="Times New Roman" w:cs="Times New Roman"/>
          <w:noProof/>
          <w:sz w:val="24"/>
          <w:szCs w:val="24"/>
        </w:rPr>
        <w:fldChar w:fldCharType="end"/>
      </w:r>
    </w:p>
    <w:p w14:paraId="705EB640" w14:textId="6B33398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7C8295D4" w14:textId="5A900FE4"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0</w:t>
      </w:r>
      <w:r w:rsidRPr="00E55E98">
        <w:rPr>
          <w:rFonts w:ascii="Times New Roman" w:hAnsi="Times New Roman" w:cs="Times New Roman"/>
          <w:noProof/>
          <w:sz w:val="24"/>
          <w:szCs w:val="24"/>
        </w:rPr>
        <w:fldChar w:fldCharType="end"/>
      </w:r>
    </w:p>
    <w:p w14:paraId="38BAEB77" w14:textId="2193982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3</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0"/>
        <w:sectPr w:rsidR="00EA6CF0" w:rsidRPr="00E55E98" w:rsidSect="00C47D23">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D5379C">
      <w:pPr>
        <w:pStyle w:val="PrefaceTitle"/>
      </w:pPr>
      <w:bookmarkStart w:id="39" w:name="_Toc162204950"/>
      <w:bookmarkStart w:id="40" w:name="_Toc162794576"/>
      <w:r w:rsidRPr="006843E1">
        <w:lastRenderedPageBreak/>
        <w:t>List of Figures</w:t>
      </w:r>
      <w:bookmarkEnd w:id="39"/>
      <w:bookmarkEnd w:id="40"/>
    </w:p>
    <w:p w14:paraId="2BEDABF6" w14:textId="7AA7AC76"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7060B16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35</w:t>
      </w:r>
      <w:r w:rsidRPr="00E55E98">
        <w:rPr>
          <w:rFonts w:ascii="Times New Roman" w:hAnsi="Times New Roman" w:cs="Times New Roman"/>
          <w:noProof/>
          <w:sz w:val="24"/>
          <w:szCs w:val="24"/>
        </w:rPr>
        <w:fldChar w:fldCharType="end"/>
      </w:r>
    </w:p>
    <w:p w14:paraId="65B2D1BC" w14:textId="3A768311"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0</w:t>
      </w:r>
      <w:r w:rsidRPr="00E55E98">
        <w:rPr>
          <w:rFonts w:ascii="Times New Roman" w:hAnsi="Times New Roman" w:cs="Times New Roman"/>
          <w:noProof/>
          <w:sz w:val="24"/>
          <w:szCs w:val="24"/>
        </w:rPr>
        <w:fldChar w:fldCharType="end"/>
      </w:r>
    </w:p>
    <w:p w14:paraId="182517B4" w14:textId="5D05E32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620B1846" w14:textId="23FF371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6</w:t>
      </w:r>
      <w:r w:rsidRPr="00E55E98">
        <w:rPr>
          <w:rFonts w:ascii="Times New Roman" w:hAnsi="Times New Roman" w:cs="Times New Roman"/>
          <w:noProof/>
          <w:sz w:val="24"/>
          <w:szCs w:val="24"/>
        </w:rPr>
        <w:fldChar w:fldCharType="end"/>
      </w:r>
    </w:p>
    <w:p w14:paraId="5EAF24FF" w14:textId="32E3AEA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7</w:t>
      </w:r>
      <w:r w:rsidRPr="00E55E98">
        <w:rPr>
          <w:rFonts w:ascii="Times New Roman" w:hAnsi="Times New Roman" w:cs="Times New Roman"/>
          <w:noProof/>
          <w:sz w:val="24"/>
          <w:szCs w:val="24"/>
        </w:rPr>
        <w:fldChar w:fldCharType="end"/>
      </w:r>
    </w:p>
    <w:p w14:paraId="002B363D" w14:textId="782AEA90"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9</w:t>
      </w:r>
      <w:r w:rsidRPr="00E55E98">
        <w:rPr>
          <w:rFonts w:ascii="Times New Roman" w:hAnsi="Times New Roman" w:cs="Times New Roman"/>
          <w:noProof/>
          <w:sz w:val="24"/>
          <w:szCs w:val="24"/>
        </w:rPr>
        <w:fldChar w:fldCharType="end"/>
      </w:r>
    </w:p>
    <w:p w14:paraId="14CC6F58" w14:textId="37DF8EE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1</w:t>
      </w:r>
      <w:r w:rsidRPr="00E55E98">
        <w:rPr>
          <w:rFonts w:ascii="Times New Roman" w:hAnsi="Times New Roman" w:cs="Times New Roman"/>
          <w:noProof/>
          <w:sz w:val="24"/>
          <w:szCs w:val="24"/>
        </w:rPr>
        <w:fldChar w:fldCharType="end"/>
      </w:r>
    </w:p>
    <w:p w14:paraId="01D84AC1" w14:textId="686803D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2</w:t>
      </w:r>
      <w:r w:rsidRPr="00E55E98">
        <w:rPr>
          <w:rFonts w:ascii="Times New Roman" w:hAnsi="Times New Roman" w:cs="Times New Roman"/>
          <w:noProof/>
          <w:sz w:val="24"/>
          <w:szCs w:val="24"/>
        </w:rPr>
        <w:fldChar w:fldCharType="end"/>
      </w:r>
    </w:p>
    <w:p w14:paraId="61B89068" w14:textId="4543DA3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4</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0"/>
        <w:sectPr w:rsidR="00EA6CF0" w:rsidRPr="00E55E98" w:rsidSect="00C47D23">
          <w:headerReference w:type="default" r:id="rId18"/>
          <w:pgSz w:w="12240" w:h="15840"/>
          <w:pgMar w:top="1440" w:right="1440" w:bottom="1440" w:left="1440" w:header="720" w:footer="720" w:gutter="0"/>
          <w:pgNumType w:fmt="upperRoman"/>
          <w:cols w:space="720"/>
        </w:sectPr>
      </w:pPr>
      <w:r w:rsidRPr="00E55E98">
        <w:fldChar w:fldCharType="end"/>
      </w:r>
    </w:p>
    <w:p w14:paraId="17B34533" w14:textId="77777777" w:rsidR="008D7BE5" w:rsidRPr="008242B8" w:rsidRDefault="008D7BE5" w:rsidP="00FC7976">
      <w:pPr>
        <w:pStyle w:val="ChapterTitleB"/>
        <w:spacing w:before="0" w:after="0"/>
      </w:pPr>
      <w:bookmarkStart w:id="41" w:name="_Toc162794577"/>
      <w:bookmarkStart w:id="42" w:name="_Hlk162792081"/>
      <w:bookmarkStart w:id="43" w:name="_Toc162204951"/>
      <w:r w:rsidRPr="008242B8">
        <w:lastRenderedPageBreak/>
        <w:t>General Introduction</w:t>
      </w:r>
      <w:bookmarkEnd w:id="41"/>
    </w:p>
    <w:p w14:paraId="5372810E" w14:textId="77777777" w:rsidR="008D7BE5" w:rsidRPr="008242B8" w:rsidRDefault="008D7BE5" w:rsidP="00FD273E">
      <w:pPr>
        <w:pStyle w:val="SectionSubtitle"/>
        <w:spacing w:after="0" w:line="480" w:lineRule="auto"/>
      </w:pPr>
      <w:bookmarkStart w:id="44" w:name="_Toc162794578"/>
      <w:r w:rsidRPr="008242B8">
        <w:t>Sentinel Behaviour</w:t>
      </w:r>
      <w:bookmarkEnd w:id="44"/>
    </w:p>
    <w:p w14:paraId="6ACDD385" w14:textId="0F045618" w:rsidR="008D7BE5" w:rsidRPr="00B56980" w:rsidRDefault="00BD6F06" w:rsidP="00A24D3D">
      <w:pPr>
        <w:pStyle w:val="SectionText0"/>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members, alert</w:t>
      </w:r>
      <w:r w:rsidR="008D7BE5">
        <w:t>ing them of</w:t>
      </w:r>
      <w:r w:rsidR="008D7BE5" w:rsidRPr="00B56980">
        <w:t xml:space="preserve"> potential dangers or threats. Similarly, animal sentinels take on the role of a sentinel by exhibiting constant vigilance over other </w:t>
      </w:r>
      <w:r w:rsidR="009B1137">
        <w:t>group members</w:t>
      </w:r>
      <w:r w:rsidR="008D7BE5" w:rsidRPr="00B56980">
        <w:t xml:space="preserve"> from a prominent, exposed position</w:t>
      </w:r>
      <w:bookmarkStart w:id="45" w:name="_Hlk160799229"/>
      <w:r w:rsidR="008D7BE5" w:rsidRPr="00B56980">
        <w:t xml:space="preserve"> and making alarm calls when sources of danger are detected</w:t>
      </w:r>
      <w:r w:rsidR="008D7BE5">
        <w:t xml:space="preserve"> </w:t>
      </w:r>
      <w:r w:rsidR="008D7BE5">
        <w:fldChar w:fldCharType="begin"/>
      </w:r>
      <w:r w:rsidR="008D7BE5">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8D7BE5">
        <w:fldChar w:fldCharType="separate"/>
      </w:r>
      <w:r w:rsidR="008D7BE5" w:rsidRPr="00D266AE">
        <w:t>[1,2]</w:t>
      </w:r>
      <w:r w:rsidR="008D7BE5">
        <w:fldChar w:fldCharType="end"/>
      </w:r>
      <w:bookmarkEnd w:id="45"/>
      <w:r w:rsidR="008D7BE5" w:rsidRPr="00B56980">
        <w:t>. Observations of sentinel behaviour have very likely been made by naturalists and researchers for centuries</w:t>
      </w:r>
      <w:r w:rsidR="008D7BE5">
        <w:t xml:space="preserve"> and the </w:t>
      </w:r>
      <w:commentRangeStart w:id="46"/>
      <w:r w:rsidR="008D7BE5">
        <w:t xml:space="preserve">earliest </w:t>
      </w:r>
      <w:r w:rsidR="008D7BE5" w:rsidRPr="00B56980">
        <w:t>descriptions of sentinel behaviour in animals</w:t>
      </w:r>
      <w:commentRangeEnd w:id="46"/>
      <w:r w:rsidR="002238D1">
        <w:rPr>
          <w:rStyle w:val="CommentReference"/>
          <w:rFonts w:ascii="Arial" w:hAnsi="Arial" w:cs="Arial"/>
          <w:iCs w:val="0"/>
        </w:rPr>
        <w:commentReference w:id="46"/>
      </w:r>
      <w:r w:rsidR="008D7BE5" w:rsidRPr="00B56980">
        <w:t xml:space="preserve"> appear in mid-</w:t>
      </w:r>
      <w:r>
        <w:t>20</w:t>
      </w:r>
      <w:r w:rsidR="008D7BE5" w:rsidRPr="00B56980">
        <w:t>th century research articles, mostly associated with the behaviour of birds</w:t>
      </w:r>
      <w:r w:rsidR="008D7BE5">
        <w:t xml:space="preserve"> and mammals</w:t>
      </w:r>
      <w:r w:rsidR="008D7BE5" w:rsidRPr="00B56980">
        <w:t xml:space="preserve">. </w:t>
      </w:r>
      <w:r>
        <w:t>Sentinel</w:t>
      </w:r>
      <w:r w:rsidR="008D7BE5" w:rsidRPr="00B56980">
        <w:t xml:space="preserve"> behaviour has been predominantly researched in avian species, though much research has been done on the behaviour in </w:t>
      </w:r>
      <w:r w:rsidR="009B1137">
        <w:t>mammals</w:t>
      </w:r>
      <w:r w:rsidR="008D7BE5" w:rsidRPr="00B56980">
        <w:t xml:space="preserve"> and even in aquatic species</w:t>
      </w:r>
      <w:r w:rsidR="00E97CE7">
        <w:t xml:space="preserve"> </w:t>
      </w:r>
      <w:r w:rsidR="00E97CE7">
        <w:fldChar w:fldCharType="begin"/>
      </w:r>
      <w:r w:rsidR="00E97CE7">
        <w:instrText xml:space="preserve"> ADDIN ZOTERO_ITEM CSL_CITATION {"citationID":"zY9UHkYl","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008D7BE5" w:rsidRPr="00B56980">
        <w:t xml:space="preserve">. Possibly the most recognizable sentinel species </w:t>
      </w:r>
      <w:del w:id="47" w:author="Author">
        <w:r w:rsidR="008D7BE5" w:rsidRPr="00B56980" w:rsidDel="002238D1">
          <w:delText xml:space="preserve">are </w:delText>
        </w:r>
      </w:del>
      <w:ins w:id="48" w:author="Author">
        <w:r w:rsidR="002238D1">
          <w:t>is the</w:t>
        </w:r>
        <w:r w:rsidR="002238D1" w:rsidRPr="00B56980">
          <w:t xml:space="preserve"> </w:t>
        </w:r>
      </w:ins>
      <w:r w:rsidR="008D7BE5" w:rsidRPr="00B56980">
        <w:t>meerkat</w:t>
      </w:r>
      <w:del w:id="49" w:author="Author">
        <w:r w:rsidR="008D7BE5" w:rsidRPr="00B56980" w:rsidDel="002238D1">
          <w:delText>s</w:delText>
        </w:r>
      </w:del>
      <w:r w:rsidR="008D7BE5" w:rsidRPr="00B56980">
        <w:t xml:space="preserve">, </w:t>
      </w:r>
      <w:r w:rsidR="008D7BE5" w:rsidRPr="00B56980">
        <w:rPr>
          <w:i/>
        </w:rPr>
        <w:t xml:space="preserve">Suricata </w:t>
      </w:r>
      <w:proofErr w:type="spellStart"/>
      <w:r w:rsidR="008D7BE5" w:rsidRPr="00B56980">
        <w:rPr>
          <w:i/>
        </w:rPr>
        <w:t>suricatta</w:t>
      </w:r>
      <w:proofErr w:type="spellEnd"/>
      <w:r w:rsidR="008D7BE5" w:rsidRPr="00B56980">
        <w:rPr>
          <w:i/>
        </w:rPr>
        <w:t>,</w:t>
      </w:r>
      <w:r w:rsidR="008D7BE5" w:rsidRPr="00B56980">
        <w:t xml:space="preserve"> a species whose sentinels stand up on their hind legs to perform sentinel duties</w:t>
      </w:r>
      <w:r w:rsidR="008D7BE5">
        <w:t xml:space="preserve"> </w:t>
      </w:r>
      <w:r w:rsidR="008D7BE5">
        <w:fldChar w:fldCharType="begin"/>
      </w:r>
      <w:r w:rsidR="008D7BE5">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8D7BE5">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w:t>
      </w:r>
      <w:del w:id="50" w:author="Author">
        <w:r w:rsidR="008D7BE5" w:rsidRPr="00B56980" w:rsidDel="002238D1">
          <w:delText xml:space="preserve">the </w:delText>
        </w:r>
      </w:del>
      <w:proofErr w:type="spellStart"/>
      <w:r w:rsidR="008D7BE5" w:rsidRPr="00B56980">
        <w:rPr>
          <w:i/>
        </w:rPr>
        <w:t>Aphelocoma</w:t>
      </w:r>
      <w:proofErr w:type="spellEnd"/>
      <w:r w:rsidR="008D7BE5">
        <w:rPr>
          <w:i/>
        </w:rPr>
        <w:t xml:space="preserve"> </w:t>
      </w:r>
      <w:r w:rsidR="008D7BE5">
        <w:rPr>
          <w:i/>
          <w:iCs w:val="0"/>
        </w:rPr>
        <w:fldChar w:fldCharType="begin"/>
      </w:r>
      <w:r w:rsidR="008D7BE5">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proofErr w:type="spellStart"/>
      <w:r w:rsidR="008D7BE5" w:rsidRPr="00B56980">
        <w:rPr>
          <w:i/>
        </w:rPr>
        <w:t>Argya</w:t>
      </w:r>
      <w:proofErr w:type="spellEnd"/>
      <w:r w:rsidR="008D7BE5">
        <w:rPr>
          <w:i/>
        </w:rPr>
        <w:t xml:space="preserve"> </w:t>
      </w:r>
      <w:r w:rsidR="008D7BE5">
        <w:rPr>
          <w:i/>
          <w:iCs w:val="0"/>
        </w:rPr>
        <w:fldChar w:fldCharType="begin"/>
      </w:r>
      <w:r w:rsidR="008D7BE5">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proofErr w:type="spellStart"/>
      <w:r w:rsidR="008D7BE5" w:rsidRPr="00B56980">
        <w:rPr>
          <w:i/>
        </w:rPr>
        <w:t>Turdoides</w:t>
      </w:r>
      <w:proofErr w:type="spellEnd"/>
      <w:r w:rsidR="008D7BE5" w:rsidRPr="00B56980">
        <w:t xml:space="preserve"> </w:t>
      </w:r>
      <w:del w:id="51" w:author="Author">
        <w:r w:rsidR="008D7BE5" w:rsidRPr="00B56980" w:rsidDel="002238D1">
          <w:delText>gen</w:delText>
        </w:r>
        <w:r w:rsidR="008D7BE5" w:rsidDel="002238D1">
          <w:delText xml:space="preserve">era </w:delText>
        </w:r>
      </w:del>
      <w:r w:rsidR="008D7BE5">
        <w:fldChar w:fldCharType="begin"/>
      </w:r>
      <w:r w:rsidR="008D7BE5">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B52135">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490222FD" w:rsidR="008D7BE5" w:rsidRDefault="008D7BE5" w:rsidP="00A24D3D">
      <w:pPr>
        <w:pStyle w:val="SectionText0"/>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B52135">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4F74BA">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4F74BA">
        <w:fldChar w:fldCharType="separate"/>
      </w:r>
      <w:r w:rsidR="004F74BA" w:rsidRPr="004F74BA">
        <w:t>[31,32]</w:t>
      </w:r>
      <w:r w:rsidR="004F74BA">
        <w:fldChar w:fldCharType="end"/>
      </w:r>
      <w:r>
        <w:t xml:space="preserve">. </w:t>
      </w:r>
      <w:r w:rsidR="009B1137">
        <w:t>The time</w:t>
      </w:r>
      <w:r w:rsidRPr="00B56980">
        <w:t xml:space="preserve"> spent performing each behaviour must be carefully managed</w:t>
      </w:r>
      <w:r>
        <w:t xml:space="preserve"> </w:t>
      </w:r>
      <w:r>
        <w:fldChar w:fldCharType="begin"/>
      </w:r>
      <w:r w:rsidR="004F74BA">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004F74BA" w:rsidRPr="004F74BA">
        <w:t>[32,33]</w:t>
      </w:r>
      <w:r>
        <w:fldChar w:fldCharType="end"/>
      </w:r>
      <w:r w:rsidRPr="00B56980">
        <w:t xml:space="preserve">. </w:t>
      </w:r>
      <w:r w:rsidR="004F74BA">
        <w:t xml:space="preserve">A reduction of vigilance to increase foraging efficiency can result in increased </w:t>
      </w:r>
      <w:r w:rsidR="004F74BA">
        <w:lastRenderedPageBreak/>
        <w:t>risk of predation. A sentinel’s vigilance can compensate for the individual decrease in vigilance, providing an advantage to species that exhibit this behaviour.</w:t>
      </w:r>
    </w:p>
    <w:p w14:paraId="13F5A1DC" w14:textId="7B9B6526" w:rsidR="008D7BE5" w:rsidRPr="00B56980" w:rsidRDefault="008D7BE5" w:rsidP="00A24D3D">
      <w:pPr>
        <w:pStyle w:val="SectionText0"/>
        <w:spacing w:line="480" w:lineRule="auto"/>
      </w:pPr>
      <w:r w:rsidRPr="00B56980">
        <w:t xml:space="preserve">Yet, the underlying mechanisms for sentinel decision-making are not clear, giving rise to much debate over whether this behaviour </w:t>
      </w:r>
      <w:r>
        <w:t xml:space="preserve">is </w:t>
      </w:r>
      <w:r w:rsidR="006A53F7">
        <w:t>selfless</w:t>
      </w:r>
      <w:r>
        <w:t xml:space="preserve"> or </w:t>
      </w:r>
      <w:r w:rsidRPr="00B56980">
        <w:t xml:space="preserve">selfish </w:t>
      </w:r>
      <w:r>
        <w:t>behaviour</w:t>
      </w:r>
      <w:r w:rsidRPr="00B56980">
        <w:t>. The</w:t>
      </w:r>
      <w:r w:rsidR="006A53F7">
        <w:t xml:space="preserve"> former</w:t>
      </w:r>
      <w:r w:rsidRPr="00B56980">
        <w:t xml:space="preserve"> </w:t>
      </w:r>
      <w:r w:rsidR="006A53F7">
        <w:t xml:space="preserve">hypothesis is that sentinel behaviour is selfless, where individuals take turns </w:t>
      </w:r>
      <w:r w:rsidR="009B1137">
        <w:t>providing</w:t>
      </w:r>
      <w:r w:rsidR="006A53F7">
        <w:t xml:space="preserve"> benefits to other group members at their expense. Whether through reciprocal altruism </w:t>
      </w:r>
      <w:r w:rsidR="006A53F7">
        <w:fldChar w:fldCharType="begin"/>
      </w:r>
      <w:r w:rsidR="002702D2">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702D2">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rsidR="006A53F7">
        <w:fldChar w:fldCharType="separate"/>
      </w:r>
      <w:r w:rsidR="002702D2" w:rsidRPr="002702D2">
        <w:t>[35]</w:t>
      </w:r>
      <w:r w:rsidR="006A53F7">
        <w:fldChar w:fldCharType="end"/>
      </w:r>
      <w:r w:rsidR="006A53F7">
        <w:t>, the behaviour is self-sacrificing and primarily benefits the group</w:t>
      </w:r>
      <w:r w:rsidRPr="00B56980">
        <w:t>. This</w:t>
      </w:r>
      <w:r w:rsidR="00D05011">
        <w:t xml:space="preserve"> could</w:t>
      </w:r>
      <w:r w:rsidRPr="00B56980">
        <w:t xml:space="preserve"> be due to direct benefits </w:t>
      </w:r>
      <w:r w:rsidR="00046DB9">
        <w:t xml:space="preserve">including increased </w:t>
      </w:r>
      <w:r w:rsidRPr="00B56980">
        <w:t xml:space="preserve">foraging efficiency and </w:t>
      </w:r>
      <w:r w:rsidR="00046DB9">
        <w:t xml:space="preserve">reduced </w:t>
      </w:r>
      <w:r w:rsidRPr="00B56980">
        <w:t xml:space="preserve">predation risk. </w:t>
      </w:r>
      <w:r w:rsidR="006A53F7">
        <w:t>The latter hypothesis is that sentinel</w:t>
      </w:r>
      <w:r w:rsidRPr="00B56980">
        <w:t xml:space="preserve"> behaviour could be driven by selfish, state-dependent decisions. Originally hypothesized by </w:t>
      </w:r>
      <w:r w:rsidR="00046DB9">
        <w:t xml:space="preserve">P.A. </w:t>
      </w:r>
      <w:proofErr w:type="spellStart"/>
      <w:r w:rsidRPr="00B56980">
        <w:t>Bednekoff</w:t>
      </w:r>
      <w:proofErr w:type="spellEnd"/>
      <w:r w:rsidRPr="00B56980">
        <w:t>, an important contributor to research on sentinel behaviour, this state-dependent model for sentinel decision-making revolves around an individual’s energetic reserves and requirements</w:t>
      </w:r>
      <w:r>
        <w:t xml:space="preserve"> </w:t>
      </w:r>
      <w:r>
        <w:fldChar w:fldCharType="begin"/>
      </w:r>
      <w:r w:rsidR="00B52135">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702D2">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other individuals in the group</w:t>
      </w:r>
      <w:r>
        <w:t xml:space="preserve"> and could benefit the sentinel itself</w:t>
      </w:r>
      <w:r w:rsidRPr="00B56980">
        <w:t xml:space="preserve">. Studies </w:t>
      </w:r>
      <w:r w:rsidR="00BF7D4D">
        <w:t xml:space="preserve">support this </w:t>
      </w:r>
      <w:r w:rsidRPr="00B56980">
        <w:t>show</w:t>
      </w:r>
      <w:r w:rsidR="00BF7D4D">
        <w:t>ing</w:t>
      </w:r>
      <w:r w:rsidRPr="00B56980">
        <w:t xml:space="preserve"> that dominant males will perform more sentinel behaviour when in the presence of </w:t>
      </w:r>
      <w:r w:rsidR="00BF7D4D">
        <w:t xml:space="preserve">auditory or chemical </w:t>
      </w:r>
      <w:r w:rsidRPr="00B56980">
        <w:t>signals from out-group rivals</w:t>
      </w:r>
      <w:r w:rsidR="00BF7D4D">
        <w:t xml:space="preserve"> </w:t>
      </w:r>
      <w:r>
        <w:fldChar w:fldCharType="begin"/>
      </w:r>
      <w:r w:rsidR="002702D2">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D</w:t>
      </w:r>
      <w:r>
        <w:t xml:space="preserve">ominant males could be using sentinel behaviour to also gather information about </w:t>
      </w:r>
      <w:r w:rsidR="00664297">
        <w:t>rival</w:t>
      </w:r>
      <w:r>
        <w:t xml:space="preserve"> groups and defend against intrusion</w:t>
      </w:r>
      <w:r w:rsidRPr="00B56980">
        <w:t>. Sentinel behaviour could then serve additional purposes apart from the identification of possible threats.</w:t>
      </w:r>
    </w:p>
    <w:p w14:paraId="514F3CC7" w14:textId="477937BB" w:rsidR="008D7BE5" w:rsidRPr="00B56980" w:rsidRDefault="008D7BE5" w:rsidP="00A24D3D">
      <w:pPr>
        <w:pStyle w:val="SectionText0"/>
        <w:spacing w:line="480" w:lineRule="auto"/>
      </w:pPr>
      <w:r w:rsidRPr="00B56980">
        <w:lastRenderedPageBreak/>
        <w:t xml:space="preserve">Individuals </w:t>
      </w:r>
      <w:r>
        <w:t xml:space="preserve">under the watchful eye of </w:t>
      </w:r>
      <w:r w:rsidRPr="00B56980">
        <w:t xml:space="preserve">a sentinel receive significant benefits. </w:t>
      </w:r>
      <w:r w:rsidR="00664297">
        <w:t>O</w:t>
      </w:r>
      <w:r w:rsidRPr="00B56980">
        <w:t xml:space="preserve">ther </w:t>
      </w:r>
      <w:r w:rsidR="009B1137">
        <w:t>group members</w:t>
      </w:r>
      <w:r w:rsidRPr="00B56980">
        <w:t xml:space="preserve"> could reduce their vigilance and increase their foraging efficiency</w:t>
      </w:r>
      <w:r>
        <w:t xml:space="preserve"> as vigilance is ensured by the sentinel </w:t>
      </w:r>
      <w:r>
        <w:fldChar w:fldCharType="begin"/>
      </w:r>
      <w:r w:rsidR="002702D2">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B52135">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B52135">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6AB91538" w14:textId="77777777" w:rsidR="008D7BE5" w:rsidRPr="008242B8" w:rsidRDefault="008D7BE5" w:rsidP="00FD273E">
      <w:pPr>
        <w:pStyle w:val="SectionSubtitle"/>
        <w:spacing w:after="0" w:line="480" w:lineRule="auto"/>
      </w:pPr>
      <w:bookmarkStart w:id="52" w:name="_Toc162794579"/>
      <w:r w:rsidRPr="008242B8">
        <w:t>Urbanization</w:t>
      </w:r>
      <w:bookmarkEnd w:id="52"/>
    </w:p>
    <w:p w14:paraId="535C8978" w14:textId="39754683" w:rsidR="00B52135" w:rsidRDefault="008D7BE5" w:rsidP="00A24D3D">
      <w:pPr>
        <w:pStyle w:val="SectionText0"/>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E97CE7">
        <w:instrText xml:space="preserve"> ADDIN ZOTERO_ITEM CSL_CITATION {"citationID":"lryxS5Cj","properties":{"formattedCitation":"[40]","plainCitation":"[40]","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00E97CE7" w:rsidRPr="00E97CE7">
        <w:t>[40]</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105BCE90" w:rsidR="00B52135" w:rsidRDefault="008D7BE5" w:rsidP="00A24D3D">
      <w:pPr>
        <w:pStyle w:val="SectionText0"/>
        <w:spacing w:line="480" w:lineRule="auto"/>
      </w:pPr>
      <w:r w:rsidRPr="00B56980">
        <w:t>Specialist species are at a disadvantage when compared to more generalist species if the conditions to which they are adapted are no longer present. Since urbanization can cause habitat loss or fragmentation, and increases the frequency and severity of anthropogenic disturbances</w:t>
      </w:r>
      <w:r>
        <w:t xml:space="preserve"> </w:t>
      </w:r>
      <w:r>
        <w:fldChar w:fldCharType="begin"/>
      </w:r>
      <w:r w:rsidR="00E97CE7">
        <w:instrText xml:space="preserve"> ADDIN ZOTERO_ITEM CSL_CITATION {"citationID":"KPAFvPL7","properties":{"formattedCitation":"[41,42]","plainCitation":"[41,42]","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00E97CE7" w:rsidRPr="00E97CE7">
        <w:t>[41,42]</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rsidR="00E97CE7">
        <w:instrText xml:space="preserve"> ADDIN ZOTERO_ITEM CSL_CITATION {"citationID":"KKB5rJX9","properties":{"formattedCitation":"[43]","plainCitation":"[43]","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00E97CE7" w:rsidRPr="00E97CE7">
        <w:t>[43]</w:t>
      </w:r>
      <w:r>
        <w:fldChar w:fldCharType="end"/>
      </w:r>
      <w:r w:rsidRPr="00B56980">
        <w:t>.</w:t>
      </w:r>
      <w:r>
        <w:t xml:space="preserve"> </w:t>
      </w:r>
    </w:p>
    <w:p w14:paraId="21CD7417" w14:textId="336FA96C" w:rsidR="001241DF" w:rsidRDefault="008D7BE5" w:rsidP="00A24D3D">
      <w:pPr>
        <w:pStyle w:val="SectionText0"/>
        <w:spacing w:line="480" w:lineRule="auto"/>
      </w:pPr>
      <w:r w:rsidRPr="00B56980">
        <w:lastRenderedPageBreak/>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could even benefit from living and foraging in urban areas</w:t>
      </w:r>
      <w:r>
        <w:t xml:space="preserve"> </w:t>
      </w:r>
      <w:r>
        <w:fldChar w:fldCharType="begin"/>
      </w:r>
      <w:r w:rsidR="00E97CE7">
        <w:instrText xml:space="preserve"> ADDIN ZOTERO_ITEM CSL_CITATION {"citationID":"GNknNFJo","properties":{"formattedCitation":"[44,45]","plainCitation":"[44,45]","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00E97CE7" w:rsidRPr="00E97CE7">
        <w:t>[44,45]</w:t>
      </w:r>
      <w:r>
        <w:fldChar w:fldCharType="end"/>
      </w:r>
      <w:r w:rsidRPr="00B56980">
        <w:t>. S</w:t>
      </w:r>
      <w:r>
        <w:t>uch s</w:t>
      </w:r>
      <w:r w:rsidRPr="00B56980">
        <w:t>pecies could adapt at many levels, with physiological, morphological, and behavioural adaptations being observed in many species</w:t>
      </w:r>
      <w:r>
        <w:t xml:space="preserve"> </w:t>
      </w:r>
      <w:r>
        <w:fldChar w:fldCharType="begin"/>
      </w:r>
      <w:r w:rsidR="00E97CE7">
        <w:instrText xml:space="preserve"> ADDIN ZOTERO_ITEM CSL_CITATION {"citationID":"HXhq8cgb","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00E97CE7" w:rsidRPr="00E97CE7">
        <w:t>[41,42,46,47]</w:t>
      </w:r>
      <w:r>
        <w:fldChar w:fldCharType="end"/>
      </w:r>
      <w:r w:rsidRPr="00B56980">
        <w:t>. Behavioural adaptations such as the use of anthropogenic structures for nesting, changes in foraging</w:t>
      </w:r>
      <w:r w:rsidR="001241DF">
        <w:t xml:space="preserve"> such as preferentially consuming anthropogenic foods</w:t>
      </w:r>
      <w:r w:rsidRPr="00B56980">
        <w:t xml:space="preserve"> and vigilance such as increased tolerance to human proximity and disturbances are some of many adaptations observed in urban</w:t>
      </w:r>
      <w:r>
        <w:t>ized</w:t>
      </w:r>
      <w:r w:rsidRPr="00B56980">
        <w:t xml:space="preserve"> species. As a result, urban</w:t>
      </w:r>
      <w:r>
        <w:t>ized species</w:t>
      </w:r>
      <w:r w:rsidR="00E674E5">
        <w:t xml:space="preserve"> </w:t>
      </w:r>
      <w:r w:rsidRPr="00B56980">
        <w:t>could increase in abundance in urban areas</w:t>
      </w:r>
      <w:r>
        <w:t xml:space="preserve"> </w:t>
      </w:r>
      <w:r>
        <w:fldChar w:fldCharType="begin"/>
      </w:r>
      <w:r w:rsidR="002702D2">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proofErr w:type="spellStart"/>
      <w:r w:rsidR="00664297" w:rsidRPr="00664297">
        <w:t>brachyrhynchos</w:t>
      </w:r>
      <w:proofErr w:type="spellEnd"/>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size </w:t>
      </w:r>
      <w:r>
        <w:t xml:space="preserve">and number </w:t>
      </w:r>
      <w:r w:rsidRPr="00B56980">
        <w:t>of urban areas</w:t>
      </w:r>
      <w:r>
        <w:t xml:space="preserve"> and cities </w:t>
      </w:r>
      <w:r>
        <w:fldChar w:fldCharType="begin"/>
      </w:r>
      <w:r w:rsidR="002702D2">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002702D2" w:rsidRPr="002702D2">
        <w:t>[49–52]</w:t>
      </w:r>
      <w:r>
        <w:fldChar w:fldCharType="end"/>
      </w:r>
      <w:r w:rsidRPr="00B56980">
        <w:t>. Adaptations to urban living have also been observed in these species, such as preferring anthropogenic foods and greatly increased tolerance to human proximity</w:t>
      </w:r>
      <w:r w:rsidR="001241DF">
        <w:t xml:space="preserve"> </w:t>
      </w:r>
      <w:r>
        <w:fldChar w:fldCharType="begin"/>
      </w:r>
      <w:r w:rsidR="002702D2">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56864C8F" w:rsidR="008D7BE5" w:rsidRPr="00B56980" w:rsidRDefault="00D05011" w:rsidP="00A24D3D">
      <w:pPr>
        <w:pStyle w:val="SectionText0"/>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w:t>
      </w:r>
      <w:r w:rsidR="009B1137">
        <w:t>makes</w:t>
      </w:r>
      <w:r w:rsidR="008D7BE5" w:rsidRPr="00B56980">
        <w:t xml:space="preserve"> sentinel calls and signals more difficult to hear</w:t>
      </w:r>
      <w:r w:rsidR="008D7BE5">
        <w:t xml:space="preserve"> </w:t>
      </w:r>
      <w:r w:rsidR="008D7BE5">
        <w:fldChar w:fldCharType="begin"/>
      </w:r>
      <w:r w:rsidR="002702D2">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d</w:t>
      </w:r>
      <w:r w:rsidR="008D7BE5">
        <w:t xml:space="preserve"> their individual vigilance despite the presence of a sentinel</w:t>
      </w:r>
      <w:r w:rsidR="001241DF">
        <w:t xml:space="preserve"> </w:t>
      </w:r>
      <w:r w:rsidR="001241DF">
        <w:fldChar w:fldCharType="begin"/>
      </w:r>
      <w:r w:rsidR="002702D2">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w:t>
      </w:r>
      <w:r w:rsidR="009B1137">
        <w:t>more quickly</w:t>
      </w:r>
      <w:r w:rsidR="008D7BE5">
        <w:t xml:space="preserve"> than in wilder, less disturbed areas, resulting in greater body mass and energetic reserves </w:t>
      </w:r>
      <w:r w:rsidR="008D7BE5">
        <w:fldChar w:fldCharType="begin"/>
      </w:r>
      <w:r w:rsidR="002702D2">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w:t>
      </w:r>
      <w:proofErr w:type="spellStart"/>
      <w:r w:rsidR="008D7BE5" w:rsidRPr="00B56980">
        <w:t>Bednekoff’s</w:t>
      </w:r>
      <w:proofErr w:type="spellEnd"/>
      <w:r w:rsidR="008D7BE5" w:rsidRPr="00B56980">
        <w:t xml:space="preserve"> model </w:t>
      </w:r>
      <w:r w:rsidR="008D7BE5">
        <w:t xml:space="preserve">of state-dependent decision-making </w:t>
      </w:r>
      <w:r w:rsidR="008D7BE5" w:rsidRPr="00B56980">
        <w:t>holds,</w:t>
      </w:r>
      <w:r w:rsidR="008D7BE5">
        <w:t xml:space="preserve"> individuals should then be </w:t>
      </w:r>
      <w:r w:rsidR="008D7BE5" w:rsidRPr="00B56980">
        <w:t>able to perform sentinel behaviour earlier, more often and/or for longer</w:t>
      </w:r>
      <w:r w:rsidR="008D7BE5">
        <w:t xml:space="preserve"> </w:t>
      </w:r>
      <w:r w:rsidR="008D7BE5">
        <w:fldChar w:fldCharType="begin"/>
      </w:r>
      <w:r w:rsidR="00B52135">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w:t>
      </w:r>
      <w:r w:rsidR="008D7BE5" w:rsidRPr="00B56980">
        <w:lastRenderedPageBreak/>
        <w:t xml:space="preserve">foraging efficiency, sentinel species could be better suited to foraging in urban areas, outcompeting non-social and less adapted individuals. </w:t>
      </w:r>
    </w:p>
    <w:p w14:paraId="35DA2857" w14:textId="58403C96" w:rsidR="008D7BE5" w:rsidRPr="008242B8" w:rsidRDefault="008D7BE5" w:rsidP="00FD273E">
      <w:pPr>
        <w:pStyle w:val="SectionSubtitle"/>
        <w:spacing w:after="0" w:line="480" w:lineRule="auto"/>
      </w:pPr>
      <w:bookmarkStart w:id="53" w:name="_Toc162794580"/>
      <w:r w:rsidRPr="008242B8">
        <w:t xml:space="preserve">The American crow, </w:t>
      </w:r>
      <w:r w:rsidRPr="00071F8A">
        <w:rPr>
          <w:i/>
          <w:iCs/>
          <w:rPrChange w:id="54" w:author="Author">
            <w:rPr/>
          </w:rPrChange>
        </w:rPr>
        <w:t xml:space="preserve">Corvus </w:t>
      </w:r>
      <w:proofErr w:type="spellStart"/>
      <w:r w:rsidRPr="00071F8A">
        <w:rPr>
          <w:i/>
          <w:iCs/>
          <w:rPrChange w:id="55" w:author="Author">
            <w:rPr/>
          </w:rPrChange>
        </w:rPr>
        <w:t>brachyrhynchos</w:t>
      </w:r>
      <w:bookmarkEnd w:id="53"/>
      <w:proofErr w:type="spellEnd"/>
      <w:ins w:id="56" w:author="Author">
        <w:r w:rsidR="00373186">
          <w:rPr>
            <w:i/>
            <w:iCs/>
          </w:rPr>
          <w:t xml:space="preserve"> (ITALICIZE)</w:t>
        </w:r>
      </w:ins>
    </w:p>
    <w:p w14:paraId="0D4A59FD" w14:textId="3628E730" w:rsidR="008D7BE5" w:rsidRPr="00B56980" w:rsidRDefault="008D7BE5" w:rsidP="00A24D3D">
      <w:pPr>
        <w:pStyle w:val="SectionText0"/>
        <w:spacing w:line="480" w:lineRule="auto"/>
      </w:pPr>
      <w:r w:rsidRPr="00B56980">
        <w:t xml:space="preserve">American crows </w:t>
      </w:r>
      <w:r w:rsidRPr="00071F8A">
        <w:rPr>
          <w:highlight w:val="yellow"/>
          <w:rPrChange w:id="57" w:author="Author">
            <w:rPr/>
          </w:rPrChange>
        </w:rPr>
        <w:t xml:space="preserve">are a cooperatively breeding </w:t>
      </w:r>
      <w:commentRangeStart w:id="58"/>
      <w:r w:rsidRPr="00071F8A">
        <w:rPr>
          <w:highlight w:val="yellow"/>
          <w:rPrChange w:id="59" w:author="Author">
            <w:rPr/>
          </w:rPrChange>
        </w:rPr>
        <w:t>species</w:t>
      </w:r>
      <w:commentRangeEnd w:id="58"/>
      <w:r w:rsidR="002238D1">
        <w:rPr>
          <w:rStyle w:val="CommentReference"/>
          <w:rFonts w:ascii="Arial" w:hAnsi="Arial" w:cs="Arial"/>
          <w:iCs w:val="0"/>
        </w:rPr>
        <w:commentReference w:id="58"/>
      </w:r>
      <w:r w:rsidRPr="00B56980">
        <w:t xml:space="preserve"> that can be found </w:t>
      </w:r>
      <w:r w:rsidR="00902979">
        <w:t>in</w:t>
      </w:r>
      <w:r w:rsidRPr="00B56980">
        <w:t xml:space="preserve"> most </w:t>
      </w:r>
      <w:r w:rsidR="00947DF0">
        <w:t>N</w:t>
      </w:r>
      <w:r w:rsidRPr="00B56980">
        <w:t>orth American cities</w:t>
      </w:r>
      <w:r>
        <w:t xml:space="preserve"> </w:t>
      </w:r>
      <w:r>
        <w:fldChar w:fldCharType="begin"/>
      </w:r>
      <w:r w:rsidR="002702D2">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002702D2" w:rsidRPr="002702D2">
        <w:t>[49,50]</w:t>
      </w:r>
      <w:r>
        <w:fldChar w:fldCharType="end"/>
      </w:r>
      <w:r w:rsidRPr="00B56980">
        <w:t xml:space="preserve">. </w:t>
      </w:r>
      <w:r w:rsidR="00947DF0">
        <w:t>Sentinels</w:t>
      </w:r>
      <w:r w:rsidRPr="00B56980">
        <w:t xml:space="preserve"> are often spotted in the proximity of groups of foraging crows, and a sentinel system has been described in the species</w:t>
      </w:r>
      <w:r>
        <w:t xml:space="preserve"> </w:t>
      </w:r>
      <w:r>
        <w:fldChar w:fldCharType="begin"/>
      </w:r>
      <w:r w:rsidR="002702D2">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 xml:space="preserve">By observing the behaviour of foraging American crows, </w:t>
      </w:r>
      <w:r w:rsidR="00E674E5">
        <w:t>we</w:t>
      </w:r>
      <w:r>
        <w:t xml:space="preserve"> could make inferences about how the use of sentinel behaviour is impacted by the foraging environment, and by extension</w:t>
      </w:r>
      <w:r w:rsidR="00B52135">
        <w:t>,</w:t>
      </w:r>
      <w:r>
        <w:t xml:space="preserve"> urbanization. </w:t>
      </w:r>
      <w:r w:rsidR="00E674E5">
        <w:t>Their use of sentinel behaviour could allow them to forage more effectively and safely than other species, possibly contributing to their success in urban environments.</w:t>
      </w:r>
      <w:r>
        <w:t xml:space="preserve"> </w:t>
      </w:r>
      <w:r w:rsidR="00E674E5">
        <w:t xml:space="preserve">The increasing abundance of American crows and other urban sentinel species could be contributing </w:t>
      </w:r>
      <w:r w:rsidR="00E674E5" w:rsidRPr="00B56980">
        <w:t>to the loss of biodiversity in and around urban areas, exacerbating an already devastating problem.</w:t>
      </w:r>
    </w:p>
    <w:p w14:paraId="786B0437" w14:textId="77777777" w:rsidR="008D7BE5" w:rsidRPr="008242B8" w:rsidRDefault="008D7BE5" w:rsidP="00FD273E">
      <w:pPr>
        <w:pStyle w:val="SectionSubtitle"/>
        <w:spacing w:after="0" w:line="480" w:lineRule="auto"/>
      </w:pPr>
      <w:bookmarkStart w:id="60" w:name="_Toc162794581"/>
      <w:r w:rsidRPr="008242B8">
        <w:t>Research Objectives</w:t>
      </w:r>
      <w:bookmarkEnd w:id="60"/>
    </w:p>
    <w:p w14:paraId="3C8DB2DC" w14:textId="3E1619FA" w:rsidR="008D7BE5" w:rsidRDefault="008D7BE5" w:rsidP="00A24D3D">
      <w:pPr>
        <w:pStyle w:val="SectionText0"/>
        <w:spacing w:line="480" w:lineRule="auto"/>
      </w:pPr>
      <w:r w:rsidRPr="00B56980">
        <w:t xml:space="preserve">In chapter 1, </w:t>
      </w:r>
      <w:r w:rsidR="00902979">
        <w:t>we</w:t>
      </w:r>
      <w:r w:rsidRPr="00B56980">
        <w:t xml:space="preserve"> performed a scoping review </w:t>
      </w:r>
      <w:r w:rsidR="009B1137">
        <w:t>of</w:t>
      </w:r>
      <w:r w:rsidRPr="00B56980">
        <w:t xml:space="preserve"> the currently available literature on intrinsic and extrinsic factors affecting sentinel decision-making in terrestrial and avian species.</w:t>
      </w:r>
      <w:r>
        <w:t xml:space="preserve"> </w:t>
      </w:r>
      <w:r w:rsidR="00902979">
        <w:t>We</w:t>
      </w:r>
      <w:r>
        <w:t xml:space="preserve"> discuss the</w:t>
      </w:r>
      <w:r w:rsidR="00902979">
        <w:t xml:space="preserve"> trends observed in studies on these factors and explore </w:t>
      </w:r>
      <w:r>
        <w:t xml:space="preserve">how urbanization could alter </w:t>
      </w:r>
      <w:r w:rsidR="00902979">
        <w:t xml:space="preserve">an individual’s decision to perform </w:t>
      </w:r>
      <w:r>
        <w:t xml:space="preserve">this behaviour. The purpose of this chapter is to help predict and explain the results of the </w:t>
      </w:r>
      <w:r w:rsidR="00902979">
        <w:t>c</w:t>
      </w:r>
      <w:r>
        <w:t xml:space="preserve">hapter 2’s observational study. </w:t>
      </w:r>
      <w:r w:rsidR="00D05011">
        <w:t>we</w:t>
      </w:r>
      <w:r>
        <w:t xml:space="preserve"> hypothesize</w:t>
      </w:r>
      <w:r w:rsidR="00D05011">
        <w:t>d</w:t>
      </w:r>
      <w:r>
        <w:t xml:space="preserve"> that sentinel behaviour </w:t>
      </w:r>
      <w:r w:rsidR="00D05011">
        <w:t>can be</w:t>
      </w:r>
      <w:r>
        <w:t xml:space="preserve"> affected by both intrinsic and extrinsic factors and that while some factors are unchangeable, many</w:t>
      </w:r>
      <w:r w:rsidR="00D05011">
        <w:t xml:space="preserve"> </w:t>
      </w:r>
      <w:r>
        <w:t>can be affected by urbanization.</w:t>
      </w:r>
    </w:p>
    <w:p w14:paraId="23136596" w14:textId="54368D88" w:rsidR="008D7BE5" w:rsidRPr="00B56980" w:rsidRDefault="008D7BE5" w:rsidP="00A24D3D">
      <w:pPr>
        <w:pStyle w:val="SectionText0"/>
        <w:spacing w:line="480" w:lineRule="auto"/>
      </w:pPr>
      <w:r w:rsidRPr="00B56980">
        <w:lastRenderedPageBreak/>
        <w:t xml:space="preserve">In chapter 2, </w:t>
      </w:r>
      <w:r w:rsidR="006B3590">
        <w:t>we</w:t>
      </w:r>
      <w:r w:rsidRPr="00B56980">
        <w:t xml:space="preserve"> investigate the results of an observational study </w:t>
      </w:r>
      <w:r w:rsidR="006B3590">
        <w:t>we</w:t>
      </w:r>
      <w:r w:rsidRPr="00B56980">
        <w:t xml:space="preserve"> undertook in summer 2022</w:t>
      </w:r>
      <w:r>
        <w:t xml:space="preserve">. </w:t>
      </w:r>
      <w:r w:rsidR="00902979">
        <w:t>The</w:t>
      </w:r>
      <w:r>
        <w:t xml:space="preserve"> objective was</w:t>
      </w:r>
      <w:r w:rsidRPr="00B56980">
        <w:t xml:space="preserve"> to determine how American crows </w:t>
      </w:r>
      <w:r w:rsidR="009B1137">
        <w:t>altered</w:t>
      </w:r>
      <w:r w:rsidRPr="00B56980">
        <w:t xml:space="preserve"> </w:t>
      </w:r>
      <w:r>
        <w:t>their use of sentinel coverage</w:t>
      </w:r>
      <w:r w:rsidRPr="00B56980">
        <w:t xml:space="preserve"> when foraging in different urban areas. To do this, </w:t>
      </w:r>
      <w:r w:rsidR="00902979">
        <w:t>we</w:t>
      </w:r>
      <w:r w:rsidRPr="00B56980">
        <w:t xml:space="preserve"> recorded foraging crows and measured the duration of bouts of alert and foraging behaviours. Since these two behaviours are mutually exclusive and directly linked with Lima’s theory of a foraging-vigilance trade-off</w:t>
      </w:r>
      <w:r w:rsidR="00902979">
        <w:t xml:space="preserve"> </w:t>
      </w:r>
      <w:r w:rsidR="00902979">
        <w:fldChar w:fldCharType="begin"/>
      </w:r>
      <w:r w:rsidR="004F74BA">
        <w:instrText xml:space="preserve"> ADDIN ZOTERO_ITEM CSL_CITATION {"citationID":"iEOdwER0","properties":{"formattedCitation":"[32]","plainCitation":"[32]","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rsidR="00902979">
        <w:fldChar w:fldCharType="separate"/>
      </w:r>
      <w:r w:rsidR="004F74BA" w:rsidRPr="004F74BA">
        <w:t>[32]</w:t>
      </w:r>
      <w:r w:rsidR="00902979">
        <w:fldChar w:fldCharType="end"/>
      </w:r>
      <w:r w:rsidRPr="00B56980">
        <w:t xml:space="preserve">, they are good metrics to measure how the foragers </w:t>
      </w:r>
      <w:r>
        <w:t xml:space="preserve">perceive their environment and </w:t>
      </w:r>
      <w:r w:rsidRPr="00B56980">
        <w:t>u</w:t>
      </w:r>
      <w:r w:rsidR="00902979">
        <w:t>se</w:t>
      </w:r>
      <w:r w:rsidRPr="00B56980">
        <w:t xml:space="preserve"> the </w:t>
      </w:r>
      <w:r>
        <w:t xml:space="preserve">added </w:t>
      </w:r>
      <w:r w:rsidRPr="00B56980">
        <w:t xml:space="preserve">vigilance provided by </w:t>
      </w:r>
      <w:r>
        <w:t>the</w:t>
      </w:r>
      <w:r w:rsidRPr="00B56980">
        <w:t xml:space="preserve"> sentinel. </w:t>
      </w:r>
      <w:r w:rsidR="006B3590">
        <w:t>We</w:t>
      </w:r>
      <w:r w:rsidRPr="00B56980">
        <w:t xml:space="preserve"> hypothesize that foragers </w:t>
      </w:r>
      <w:r>
        <w:t>will</w:t>
      </w:r>
      <w:r w:rsidRPr="00B56980">
        <w:t xml:space="preserve"> reduce the time spent being vigilant in </w:t>
      </w:r>
      <w:r w:rsidR="006B3590">
        <w:t>green areas and the presence of a sentinel, as the sentinel’s vigilance will be more effective due to increased lines of sight and decreased ambient noise levels</w:t>
      </w:r>
      <w:r w:rsidRPr="00B56980">
        <w:t>.</w:t>
      </w:r>
    </w:p>
    <w:p w14:paraId="426DFF28" w14:textId="6E00C452" w:rsidR="008D7BE5" w:rsidRDefault="008D7BE5" w:rsidP="007C3CC1">
      <w:pPr>
        <w:pStyle w:val="SectionText0"/>
        <w:spacing w:line="480" w:lineRule="auto"/>
        <w:sectPr w:rsidR="008D7BE5" w:rsidSect="00C47D23">
          <w:headerReference w:type="default" r:id="rId19"/>
          <w:pgSz w:w="12240" w:h="15840"/>
          <w:pgMar w:top="1440" w:right="1440" w:bottom="1440" w:left="1440" w:header="720" w:footer="720" w:gutter="0"/>
          <w:pgNumType w:start="1"/>
          <w:cols w:space="720"/>
        </w:sectPr>
      </w:pPr>
      <w:r>
        <w:t xml:space="preserve">Chapter 1 of this </w:t>
      </w:r>
      <w:r w:rsidRPr="00B56980">
        <w:t xml:space="preserve">thesis </w:t>
      </w:r>
      <w:r>
        <w:t xml:space="preserve">will </w:t>
      </w:r>
      <w:r w:rsidRPr="00B56980">
        <w:t xml:space="preserve">provide some insights into how </w:t>
      </w:r>
      <w:r w:rsidR="00BD6F06">
        <w:t xml:space="preserve">intrinsic and extrinsic factors could affect </w:t>
      </w:r>
      <w:r w:rsidRPr="00B56980">
        <w:t xml:space="preserve">sentinel </w:t>
      </w:r>
      <w:r w:rsidR="00BD6F06">
        <w:t xml:space="preserve">behaviour in mammal and avian </w:t>
      </w:r>
      <w:r w:rsidRPr="00B56980">
        <w:t>species.</w:t>
      </w:r>
      <w:r w:rsidR="00902979">
        <w:t xml:space="preserve"> By identifying the main factors involved in sentinel decision-making, we can infer how urbanization could affect the decision to perform the behaviour.</w:t>
      </w:r>
      <w:r w:rsidRPr="00B56980">
        <w:t xml:space="preserve"> Moreover, the results of chapter 2 will help elucidate </w:t>
      </w:r>
      <w:r w:rsidR="00902979">
        <w:t>how foragers respond to the presence of a sentinel and its foraging environment. Th</w:t>
      </w:r>
      <w:r>
        <w:t xml:space="preserve">ese results </w:t>
      </w:r>
      <w:r w:rsidR="00902979">
        <w:t xml:space="preserve">of this thesis </w:t>
      </w:r>
      <w:r>
        <w:t>could help explain why certain social species, including the American crow, are so successful in urban areas and how sentinel behaviour could contribute to this success</w:t>
      </w:r>
      <w:r w:rsidR="00D05011">
        <w:t>.</w:t>
      </w:r>
      <w:bookmarkEnd w:id="42"/>
    </w:p>
    <w:p w14:paraId="1F952457" w14:textId="77777777" w:rsidR="00A24D3D" w:rsidRPr="008242B8" w:rsidRDefault="00A24D3D" w:rsidP="00FC7976">
      <w:pPr>
        <w:pStyle w:val="ChapterTitleB"/>
        <w:spacing w:before="0" w:after="0" w:line="480" w:lineRule="auto"/>
      </w:pPr>
      <w:bookmarkStart w:id="61" w:name="_Toc162794582"/>
      <w:bookmarkStart w:id="62" w:name="_Hlk162792346"/>
      <w:r w:rsidRPr="008242B8">
        <w:lastRenderedPageBreak/>
        <w:t>Chapter 1: Sentinel behaviour in mammal and avian species</w:t>
      </w:r>
      <w:bookmarkEnd w:id="61"/>
    </w:p>
    <w:p w14:paraId="68F7A412" w14:textId="4C7151F4" w:rsidR="00A24D3D" w:rsidRDefault="00A24D3D" w:rsidP="00FD273E">
      <w:pPr>
        <w:pStyle w:val="SectionTitle"/>
        <w:spacing w:before="0" w:after="0" w:line="480" w:lineRule="auto"/>
      </w:pPr>
      <w:bookmarkStart w:id="63" w:name="_Toc162794583"/>
      <w:r w:rsidRPr="008242B8">
        <w:t>Introduction</w:t>
      </w:r>
      <w:bookmarkEnd w:id="63"/>
    </w:p>
    <w:p w14:paraId="2724C417" w14:textId="7C348DED" w:rsidR="00CF1FCB" w:rsidRDefault="00145233" w:rsidP="00145233">
      <w:pPr>
        <w:pStyle w:val="SectionText0"/>
        <w:spacing w:line="480" w:lineRule="auto"/>
      </w:pPr>
      <w:r w:rsidRPr="00491AFE">
        <w:t xml:space="preserve">Sentinel </w:t>
      </w:r>
      <w:r w:rsidR="009B1137">
        <w:t>behaviour</w:t>
      </w:r>
      <w:r w:rsidRPr="00491AFE">
        <w:t xml:space="preserve"> is a form of co</w:t>
      </w:r>
      <w:r>
        <w:t>ordinated</w:t>
      </w:r>
      <w:r w:rsidRPr="00491AFE">
        <w:t xml:space="preserve"> vigilance observed in social species, where </w:t>
      </w:r>
      <w:r>
        <w:t xml:space="preserve">an </w:t>
      </w:r>
      <w:r w:rsidRPr="00491AFE">
        <w:t>individual</w:t>
      </w:r>
      <w:r>
        <w:t xml:space="preserve"> adopts a prominent exposed position to perform constant vigilance and make alarm calls in response to threats</w:t>
      </w:r>
      <w:r w:rsidRPr="00491AFE">
        <w:t xml:space="preserve"> while others forage or engage in other activities</w:t>
      </w:r>
      <w:r w:rsidR="00E97CE7">
        <w:t xml:space="preserve"> </w:t>
      </w:r>
      <w:r w:rsidR="00E97CE7">
        <w:fldChar w:fldCharType="begin"/>
      </w:r>
      <w:r w:rsidR="00E97CE7">
        <w:instrText xml:space="preserve"> ADDIN ZOTERO_ITEM CSL_CITATION {"citationID":"taOW2sYF","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E97CE7">
        <w:fldChar w:fldCharType="separate"/>
      </w:r>
      <w:r w:rsidR="00E97CE7" w:rsidRPr="00E97CE7">
        <w:t>[1]</w:t>
      </w:r>
      <w:r w:rsidR="00E97CE7">
        <w:fldChar w:fldCharType="end"/>
      </w:r>
      <w:r w:rsidRPr="00491AFE">
        <w:t>.</w:t>
      </w:r>
      <w:r>
        <w:t xml:space="preserve"> The most recognizable sentinel species is the meerkat with sentinels adopting a bipedal stance to increase their field of view. The presence of a sentinel can result in increased foraging efficiency and biomass intake while reducing predation risk in foragers</w:t>
      </w:r>
      <w:r w:rsidR="00E97CE7">
        <w:t xml:space="preserve"> </w:t>
      </w:r>
      <w:r w:rsidR="00E97CE7">
        <w:fldChar w:fldCharType="begin"/>
      </w:r>
      <w:r w:rsidR="00E97CE7">
        <w:instrText xml:space="preserve"> ADDIN ZOTERO_ITEM CSL_CITATION {"citationID":"uLnrJ3Na","properties":{"formattedCitation":"[11,36,39]","plainCitation":"[11,36,39]","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E97CE7">
        <w:fldChar w:fldCharType="separate"/>
      </w:r>
      <w:r w:rsidR="00E97CE7" w:rsidRPr="00E97CE7">
        <w:t>[11,36,39]</w:t>
      </w:r>
      <w:r w:rsidR="00E97CE7">
        <w:fldChar w:fldCharType="end"/>
      </w:r>
      <w:r>
        <w:t>. Sentinel behaviour is therefore incredibly beneficial to foragers but appears to be at the detriment of the sentinel. While performing sentinel behaviour, an individual incurs the loss of foraging opportunities raising interest in the underlying mechanisms behind what appeared to be a form of altruism in nature. More recently, a state-dependent model for sentinel decision-making has garnered support from empirical studies on this behaviour, where individuals decide to perform sentinel behaviour based on their energetic levels and the benefits it offers the sentinel</w:t>
      </w:r>
      <w:r w:rsidR="00E97CE7">
        <w:t xml:space="preserve"> </w:t>
      </w:r>
      <w:r w:rsidR="00E97CE7">
        <w:fldChar w:fldCharType="begin"/>
      </w:r>
      <w:r w:rsidR="00E97CE7">
        <w:instrText xml:space="preserve"> ADDIN ZOTERO_ITEM CSL_CITATION {"citationID":"fjoPPdKW","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E97CE7">
        <w:fldChar w:fldCharType="separate"/>
      </w:r>
      <w:r w:rsidR="00E97CE7" w:rsidRPr="00E97CE7">
        <w:t>[28,29]</w:t>
      </w:r>
      <w:r w:rsidR="00E97CE7">
        <w:fldChar w:fldCharType="end"/>
      </w:r>
      <w:r>
        <w:t>. Studies on satiation and body mass support this explanation</w:t>
      </w:r>
      <w:r w:rsidR="00E97CE7">
        <w:t xml:space="preserve"> </w:t>
      </w:r>
      <w:r w:rsidR="00E97CE7">
        <w:fldChar w:fldCharType="begin"/>
      </w:r>
      <w:r w:rsidR="00E97CE7">
        <w:instrText xml:space="preserve"> ADDIN ZOTERO_ITEM CSL_CITATION {"citationID":"XEyFsYlO","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rsidR="00E97CE7">
        <w:fldChar w:fldCharType="separate"/>
      </w:r>
      <w:r w:rsidR="00E97CE7" w:rsidRPr="00E97CE7">
        <w:t>[15,59]</w:t>
      </w:r>
      <w:r w:rsidR="00E97CE7">
        <w:fldChar w:fldCharType="end"/>
      </w:r>
      <w:r w:rsidR="00CF1FCB">
        <w:t>. Other intrinsic (e.g. age, sex) and extrinsic (e.g. dominance, risk) can</w:t>
      </w:r>
      <w:r>
        <w:t xml:space="preserve"> also affect an individual’s decision to perform the behaviour</w:t>
      </w:r>
      <w:r w:rsidR="00CF1FCB">
        <w:t xml:space="preserve"> </w:t>
      </w:r>
      <w:r w:rsidR="00CF1FCB">
        <w:fldChar w:fldCharType="begin"/>
      </w:r>
      <w:r w:rsidR="00CF1FCB">
        <w:instrText xml:space="preserve"> ADDIN ZOTERO_ITEM CSL_CITATION {"citationID":"9sPtFKNV","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CF1FCB">
        <w:fldChar w:fldCharType="separate"/>
      </w:r>
      <w:r w:rsidR="00CF1FCB" w:rsidRPr="00CF1FCB">
        <w:t>[1]</w:t>
      </w:r>
      <w:r w:rsidR="00CF1FCB">
        <w:fldChar w:fldCharType="end"/>
      </w:r>
      <w:r>
        <w:t>.</w:t>
      </w:r>
    </w:p>
    <w:p w14:paraId="4C8E7B34" w14:textId="244DC9AC" w:rsidR="00145233" w:rsidRDefault="00145233" w:rsidP="00145233">
      <w:pPr>
        <w:pStyle w:val="SectionText0"/>
        <w:spacing w:line="480" w:lineRule="auto"/>
      </w:pPr>
      <w:r>
        <w:t xml:space="preserve">Studying how internal and external influences can affect sentinel behaviour can shed light on how </w:t>
      </w:r>
      <w:r w:rsidR="009B1137">
        <w:t>individuals</w:t>
      </w:r>
      <w:r>
        <w:t xml:space="preserve"> choose to participate in social behaviours and can provide insights into the evolution of cooperative behaviours.</w:t>
      </w:r>
      <w:r w:rsidR="00CF1FCB" w:rsidRPr="00CF1FCB">
        <w:t xml:space="preserve"> </w:t>
      </w:r>
      <w:r w:rsidR="00CF1FCB">
        <w:t xml:space="preserve">A </w:t>
      </w:r>
      <w:r w:rsidR="009B1137">
        <w:t>holistic</w:t>
      </w:r>
      <w:r w:rsidR="00CF1FCB">
        <w:t xml:space="preserve"> understanding of the factors involved in social behaviour decision-making could help us predict how these behaviours could change in urban environments. </w:t>
      </w:r>
      <w:r>
        <w:t xml:space="preserve">Studies on urban adaptation have shown that individual behaviours can change to </w:t>
      </w:r>
      <w:r>
        <w:lastRenderedPageBreak/>
        <w:t>best take advantage of city living</w:t>
      </w:r>
      <w:r w:rsidR="00CF1FCB">
        <w:t xml:space="preserve"> </w:t>
      </w:r>
      <w:r w:rsidR="00CF1FCB">
        <w:fldChar w:fldCharType="begin"/>
      </w:r>
      <w:r w:rsidR="00A11ABE">
        <w:instrText xml:space="preserve"> ADDIN ZOTERO_ITEM CSL_CITATION {"citationID":"mmnEw4y6","properties":{"formattedCitation":"[41,47,54]","plainCitation":"[41,47,5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rsidR="00CF1FCB">
        <w:fldChar w:fldCharType="separate"/>
      </w:r>
      <w:r w:rsidR="00A11ABE" w:rsidRPr="00A11ABE">
        <w:t>[41,47,54]</w:t>
      </w:r>
      <w:r w:rsidR="00CF1FCB">
        <w:fldChar w:fldCharType="end"/>
      </w:r>
      <w:r>
        <w:t>, though comparatively fewer studies have been performed on social behaviours</w:t>
      </w:r>
      <w:r w:rsidR="00A11ABE">
        <w:t xml:space="preserve"> </w:t>
      </w:r>
      <w:r w:rsidR="00A11ABE">
        <w:fldChar w:fldCharType="begin"/>
      </w:r>
      <w:r w:rsidR="00A11ABE">
        <w:instrText xml:space="preserve"> ADDIN ZOTERO_ITEM CSL_CITATION {"citationID":"KVW23Unh","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A11ABE">
        <w:fldChar w:fldCharType="separate"/>
      </w:r>
      <w:r w:rsidR="00A11ABE" w:rsidRPr="00A11ABE">
        <w:t>[60]</w:t>
      </w:r>
      <w:r w:rsidR="00A11ABE">
        <w:fldChar w:fldCharType="end"/>
      </w:r>
      <w:r>
        <w:t xml:space="preserve">. </w:t>
      </w:r>
      <w:r w:rsidR="00CF1FCB">
        <w:t xml:space="preserve">Behavioural plasticity is crucial for individuals faced with </w:t>
      </w:r>
      <w:r w:rsidR="009B1137">
        <w:t xml:space="preserve">a </w:t>
      </w:r>
      <w:r w:rsidR="00CF1FCB">
        <w:t xml:space="preserve">changing environment, where failure to adapt could result in inefficiencies that can negatively impact survival. </w:t>
      </w:r>
      <w:r>
        <w:t xml:space="preserve">Changes in social behaviours, like sentinel behaviour, can be adaptive in cities, affecting the success of urban social species. </w:t>
      </w:r>
    </w:p>
    <w:p w14:paraId="11194A24" w14:textId="7A9997EB" w:rsidR="00145233" w:rsidRPr="00491AFE" w:rsidRDefault="00145233" w:rsidP="00145233">
      <w:pPr>
        <w:pStyle w:val="SectionText0"/>
        <w:spacing w:line="480" w:lineRule="auto"/>
        <w:rPr>
          <w:highlight w:val="yellow"/>
        </w:rPr>
      </w:pPr>
      <w:r>
        <w:t xml:space="preserve">The objective of this scoping review is to identify and </w:t>
      </w:r>
      <w:r w:rsidR="009B1137">
        <w:t>analyze</w:t>
      </w:r>
      <w:r>
        <w:t xml:space="preserve"> the factors that affect sentinel behaviour. By</w:t>
      </w:r>
      <w:r w:rsidRPr="00491AFE">
        <w:t xml:space="preserve"> reviewing studies that investigate both intrinsic </w:t>
      </w:r>
      <w:r>
        <w:t>and</w:t>
      </w:r>
      <w:r w:rsidRPr="00491AFE">
        <w:t xml:space="preserve"> extrinsic factors,</w:t>
      </w:r>
      <w:r>
        <w:t xml:space="preserve"> we</w:t>
      </w:r>
      <w:r w:rsidRPr="00491AFE">
        <w:t xml:space="preserve"> aim to identify common patterns and trends in sentinel </w:t>
      </w:r>
      <w:r w:rsidR="009B1137">
        <w:t>behaviour</w:t>
      </w:r>
      <w:r w:rsidRPr="00491AFE">
        <w:t xml:space="preserve"> across different species and environments.</w:t>
      </w:r>
      <w:r>
        <w:t xml:space="preserve"> To best understand sentinel decisions in individuals, we will search for empirical studies on the behaviour of non-aquatic vertebrates, excluding studies that did not test the effects of a factor on sentinel behaviour. We will </w:t>
      </w:r>
      <w:r w:rsidR="009B1137">
        <w:t>analyze</w:t>
      </w:r>
      <w:r>
        <w:t xml:space="preserve"> the main trends observed and synthesize these findings to understand the influence of internal and external factors. We will then discuss how urbanization can affect sentinel behaviour by altering the factors involved in sentinel decisions.</w:t>
      </w:r>
    </w:p>
    <w:p w14:paraId="123E0F2A" w14:textId="75AC6EA9" w:rsidR="00145233" w:rsidRPr="000B64C3" w:rsidRDefault="00A11ABE" w:rsidP="00145233">
      <w:pPr>
        <w:pStyle w:val="SectionText0"/>
        <w:spacing w:line="480" w:lineRule="auto"/>
      </w:pPr>
      <w:r>
        <w:t>The synthesis of information on the factors involved in sentinel decision-making can further our understanding of social behaviours in general.</w:t>
      </w:r>
      <w:r w:rsidR="00145233">
        <w:t xml:space="preserve"> Other </w:t>
      </w:r>
      <w:r>
        <w:t xml:space="preserve">social </w:t>
      </w:r>
      <w:r w:rsidR="00145233">
        <w:t xml:space="preserve">antipredator behaviours such as the coordination of vigilance in foragers could be affected by the same factors involved in sentinel behaviour. The presence of predators can increase the need for vigilance, </w:t>
      </w:r>
      <w:r w:rsidR="009B1137">
        <w:t>increasing</w:t>
      </w:r>
      <w:r w:rsidR="00145233">
        <w:t xml:space="preserve"> the behaviour</w:t>
      </w:r>
      <w:r>
        <w:t xml:space="preserve"> </w:t>
      </w:r>
      <w:r>
        <w:fldChar w:fldCharType="begin"/>
      </w:r>
      <w:r>
        <w:instrText xml:space="preserve"> ADDIN ZOTERO_ITEM CSL_CITATION {"citationID":"4iDyX15J","properties":{"formattedCitation":"[11,61]","plainCitation":"[11,6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fldChar w:fldCharType="separate"/>
      </w:r>
      <w:r w:rsidRPr="00A11ABE">
        <w:t>[11,61]</w:t>
      </w:r>
      <w:r>
        <w:fldChar w:fldCharType="end"/>
      </w:r>
      <w:r w:rsidR="00145233">
        <w:t xml:space="preserve">. Conservation ecologists can use this change in behaviour to better understand an individual’s perception of its environment. This can help guide urban planning in reducing sources of stress in at-risk species. By understanding the effects of social factors on sentinel behaviour, we could better interpret changes in social behaviours and possibly infer changes in social structures and dynamics in populations. Likewise, </w:t>
      </w:r>
      <w:r>
        <w:t>resource</w:t>
      </w:r>
      <w:r w:rsidR="00145233">
        <w:t>-related factors can change the availability of energy</w:t>
      </w:r>
      <w:r>
        <w:t xml:space="preserve"> needed</w:t>
      </w:r>
      <w:r w:rsidR="00145233">
        <w:t xml:space="preserve"> to perform costly social behaviours. Increased presence and quality </w:t>
      </w:r>
      <w:r w:rsidR="00145233">
        <w:lastRenderedPageBreak/>
        <w:t>of food sources could increase the energetic reserves of an individual, increasing its ability to perform sentinel behaviour</w:t>
      </w:r>
      <w:r>
        <w:t xml:space="preserve"> </w:t>
      </w:r>
      <w:r>
        <w:fldChar w:fldCharType="begin"/>
      </w:r>
      <w:r>
        <w:instrText xml:space="preserve"> ADDIN ZOTERO_ITEM CSL_CITATION {"citationID":"9sJ4Wb94","properties":{"formattedCitation":"[8,15,59]","plainCitation":"[8,15,59]","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schema":"https://github.com/citation-style-language/schema/raw/master/csl-citation.json"} </w:instrText>
      </w:r>
      <w:r>
        <w:fldChar w:fldCharType="separate"/>
      </w:r>
      <w:r w:rsidRPr="00A11ABE">
        <w:t>[8,15,59]</w:t>
      </w:r>
      <w:r>
        <w:fldChar w:fldCharType="end"/>
      </w:r>
      <w:r w:rsidR="00145233">
        <w:t xml:space="preserve">. Understanding how human activity can impact social behaviours can help minimize our effects on urban wildlife. Sentinel behaviour could also be used to help monitor sentinel species at risk, informing conservation ecologists on the relative health and stress in at-risk populations, and can help guide policies aimed at reducing the success of particularly successful sentinel species like corvids. </w:t>
      </w:r>
    </w:p>
    <w:p w14:paraId="71D867B1" w14:textId="79323CEB" w:rsidR="00145233" w:rsidRPr="00491AFE" w:rsidRDefault="00145233" w:rsidP="00145233">
      <w:pPr>
        <w:pStyle w:val="SectionText0"/>
        <w:spacing w:line="480" w:lineRule="auto"/>
      </w:pPr>
      <w:r w:rsidRPr="004C4244">
        <w:t xml:space="preserve">The need for a comprehensive review of factors influencing sentinel </w:t>
      </w:r>
      <w:r w:rsidR="009B1137">
        <w:t>behaviour</w:t>
      </w:r>
      <w:r w:rsidRPr="004C4244">
        <w:t xml:space="preserve"> is </w:t>
      </w:r>
      <w:r>
        <w:t>highlighted</w:t>
      </w:r>
      <w:r w:rsidRPr="004C4244">
        <w:t xml:space="preserve"> by the complexity of urban environments and their effects on wildlife </w:t>
      </w:r>
      <w:r w:rsidR="009B1137">
        <w:t>behaviour</w:t>
      </w:r>
      <w:r w:rsidRPr="004C4244">
        <w:t xml:space="preserve">. Urbanization can lead to adaptations in social </w:t>
      </w:r>
      <w:r w:rsidR="009B1137">
        <w:t>behaviours</w:t>
      </w:r>
      <w:r w:rsidRPr="004C4244">
        <w:t xml:space="preserve">, including sentinel </w:t>
      </w:r>
      <w:r w:rsidR="009B1137">
        <w:t>behaviour</w:t>
      </w:r>
      <w:r w:rsidRPr="004C4244">
        <w:t xml:space="preserve">, yet there remains a gap in understanding how urbanization affects sentinel </w:t>
      </w:r>
      <w:r w:rsidR="009B1137">
        <w:t>behaviour</w:t>
      </w:r>
      <w:r w:rsidRPr="004C4244">
        <w:t>. By conducting a thorough review of the literature</w:t>
      </w:r>
      <w:r>
        <w:t xml:space="preserve"> on sentinel behaviour</w:t>
      </w:r>
      <w:r w:rsidRPr="004C4244">
        <w:t xml:space="preserve">, this study aims to provide a comprehensive overview of the factors influencing </w:t>
      </w:r>
      <w:r>
        <w:t>this social</w:t>
      </w:r>
      <w:r w:rsidRPr="004C4244">
        <w:t xml:space="preserve"> </w:t>
      </w:r>
      <w:r w:rsidR="009B1137">
        <w:t>behaviour</w:t>
      </w:r>
      <w:r>
        <w:t>.</w:t>
      </w:r>
    </w:p>
    <w:p w14:paraId="49A8739D" w14:textId="77777777" w:rsidR="00145233" w:rsidRDefault="00145233" w:rsidP="00145233">
      <w:pPr>
        <w:pStyle w:val="SectionText0"/>
      </w:pPr>
    </w:p>
    <w:p w14:paraId="3E964BE0" w14:textId="0EC86472" w:rsidR="00145233" w:rsidRPr="00145233" w:rsidRDefault="00145233" w:rsidP="00145233">
      <w:pPr>
        <w:pStyle w:val="SectionText"/>
        <w:sectPr w:rsidR="00145233" w:rsidRPr="00145233" w:rsidSect="00C47D23">
          <w:headerReference w:type="default" r:id="rId20"/>
          <w:pgSz w:w="12240" w:h="15840"/>
          <w:pgMar w:top="1440" w:right="1440" w:bottom="1440" w:left="1440" w:header="720" w:footer="720" w:gutter="0"/>
          <w:cols w:space="720"/>
        </w:sectPr>
      </w:pPr>
    </w:p>
    <w:p w14:paraId="7993BF20" w14:textId="77777777" w:rsidR="00A24D3D" w:rsidRPr="004E4EAA" w:rsidRDefault="00A24D3D" w:rsidP="00FD273E">
      <w:pPr>
        <w:pStyle w:val="SectionTitle"/>
        <w:spacing w:before="0" w:after="0" w:line="480" w:lineRule="auto"/>
      </w:pPr>
      <w:bookmarkStart w:id="64" w:name="_Toc162794584"/>
      <w:r w:rsidRPr="004E4EAA">
        <w:lastRenderedPageBreak/>
        <w:t>Methods</w:t>
      </w:r>
      <w:bookmarkEnd w:id="64"/>
    </w:p>
    <w:p w14:paraId="341829E2" w14:textId="48207554" w:rsidR="00A24D3D" w:rsidRPr="004E4EAA" w:rsidRDefault="00A24D3D" w:rsidP="00A24D3D">
      <w:pPr>
        <w:pStyle w:val="SectionText0"/>
        <w:spacing w:line="480" w:lineRule="auto"/>
      </w:pPr>
      <w:r w:rsidRPr="004E4EAA">
        <w:t xml:space="preserve">This scoping review followed the ROSES standards of reporting for scoping and systematic reviews to the best of our ability </w:t>
      </w:r>
      <w:r w:rsidRPr="004E4EAA">
        <w:fldChar w:fldCharType="begin"/>
      </w:r>
      <w:r w:rsidR="00A11ABE">
        <w:instrText xml:space="preserve"> ADDIN ZOTERO_ITEM CSL_CITATION {"citationID":"jFxDGtjj","properties":{"formattedCitation":"[62]","plainCitation":"[62]","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schema":"https://github.com/citation-style-language/schema/raw/master/csl-citation.json"} </w:instrText>
      </w:r>
      <w:r w:rsidRPr="004E4EAA">
        <w:fldChar w:fldCharType="separate"/>
      </w:r>
      <w:r w:rsidR="00A11ABE" w:rsidRPr="00A11ABE">
        <w:t>[62]</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E4EAA" w:rsidRDefault="00A24D3D" w:rsidP="00FD273E">
      <w:pPr>
        <w:pStyle w:val="SectionSubtitle"/>
        <w:spacing w:after="0" w:line="480" w:lineRule="auto"/>
        <w:rPr>
          <w:rFonts w:cs="Times New Roman"/>
        </w:rPr>
      </w:pPr>
      <w:bookmarkStart w:id="65" w:name="_Toc162794585"/>
      <w:r w:rsidRPr="004E4EAA">
        <w:rPr>
          <w:rFonts w:cs="Times New Roman"/>
        </w:rPr>
        <w:t>Selection criteria</w:t>
      </w:r>
      <w:bookmarkEnd w:id="65"/>
    </w:p>
    <w:p w14:paraId="3D6B686A" w14:textId="24418633" w:rsidR="00A24D3D" w:rsidRPr="004E4EAA" w:rsidRDefault="00A24D3D" w:rsidP="00A24D3D">
      <w:pPr>
        <w:pStyle w:val="SectionText0"/>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0720AE">
        <w:t xml:space="preserve">Table </w:t>
      </w:r>
      <w:r w:rsidR="000720AE">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 xml:space="preserve">We excluded articles published before 1970 because the definition of sentinel behaviour </w:t>
      </w:r>
      <w:r w:rsidR="009B1137">
        <w:t>before</w:t>
      </w:r>
      <w:r w:rsidRPr="004E4EAA">
        <w:t xml:space="preserve">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s a prominent, exposed position and whose purpose is to maintain constant vigilance over other group members, whether coordinated or not</w:t>
      </w:r>
      <w:r>
        <w:t xml:space="preserve"> </w:t>
      </w:r>
      <w:r>
        <w:fldChar w:fldCharType="begin"/>
      </w:r>
      <w:r w:rsidR="00EE023D">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A11ABE">
        <w:instrText xml:space="preserve"> ADDIN ZOTERO_ITEM CSL_CITATION {"citationID":"HDO69hOz","properties":{"formattedCitation":"[63]","plainCitation":"[63]","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schema":"https://github.com/citation-style-language/schema/raw/master/csl-citation.json"} </w:instrText>
      </w:r>
      <w:r>
        <w:fldChar w:fldCharType="separate"/>
      </w:r>
      <w:r w:rsidR="00A11ABE" w:rsidRPr="00A11ABE">
        <w:t>[63]</w:t>
      </w:r>
      <w:r>
        <w:fldChar w:fldCharType="end"/>
      </w:r>
      <w:r w:rsidRPr="004E4EAA">
        <w:t>.</w:t>
      </w:r>
    </w:p>
    <w:p w14:paraId="5C91823F" w14:textId="77777777" w:rsidR="00A24D3D" w:rsidRPr="004E4EAA" w:rsidRDefault="00A24D3D" w:rsidP="00FD273E">
      <w:pPr>
        <w:pStyle w:val="SectionSubtitle"/>
        <w:spacing w:after="0" w:line="480" w:lineRule="auto"/>
        <w:rPr>
          <w:rFonts w:cs="Times New Roman"/>
        </w:rPr>
      </w:pPr>
      <w:bookmarkStart w:id="66" w:name="_Toc162794586"/>
      <w:r w:rsidRPr="004E4EAA">
        <w:rPr>
          <w:rFonts w:cs="Times New Roman"/>
        </w:rPr>
        <w:t xml:space="preserve">Search </w:t>
      </w:r>
      <w:proofErr w:type="gramStart"/>
      <w:r w:rsidRPr="004E4EAA">
        <w:rPr>
          <w:rFonts w:cs="Times New Roman"/>
        </w:rPr>
        <w:t>strategy</w:t>
      </w:r>
      <w:bookmarkEnd w:id="66"/>
      <w:proofErr w:type="gramEnd"/>
    </w:p>
    <w:p w14:paraId="20E0B25E" w14:textId="7375CF64" w:rsidR="00A24D3D" w:rsidRDefault="00A24D3D" w:rsidP="00A24D3D">
      <w:pPr>
        <w:pStyle w:val="SectionText0"/>
        <w:spacing w:line="480" w:lineRule="auto"/>
        <w:sectPr w:rsidR="00A24D3D" w:rsidSect="00C47D23">
          <w:headerReference w:type="default" r:id="rId21"/>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w:t>
      </w:r>
      <w:r w:rsidR="009B1137">
        <w:t>on</w:t>
      </w:r>
      <w:r w:rsidRPr="004E4EAA">
        <w:t xml:space="preserve">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369EB975" w:rsidR="00A24D3D" w:rsidRDefault="00A24D3D" w:rsidP="00A24D3D">
      <w:pPr>
        <w:pStyle w:val="BetterCaption"/>
      </w:pPr>
      <w:bookmarkStart w:id="67" w:name="_Ref162209371"/>
      <w:bookmarkStart w:id="68" w:name="_Toc162210467"/>
      <w:r>
        <w:lastRenderedPageBreak/>
        <w:t xml:space="preserve">Table </w:t>
      </w:r>
      <w:r>
        <w:fldChar w:fldCharType="begin"/>
      </w:r>
      <w:r>
        <w:instrText xml:space="preserve"> SEQ Table \* ARABIC </w:instrText>
      </w:r>
      <w:r>
        <w:fldChar w:fldCharType="separate"/>
      </w:r>
      <w:r w:rsidR="000720AE">
        <w:rPr>
          <w:noProof/>
        </w:rPr>
        <w:t>1</w:t>
      </w:r>
      <w:r>
        <w:fldChar w:fldCharType="end"/>
      </w:r>
      <w:bookmarkEnd w:id="67"/>
      <w:r>
        <w:t>:</w:t>
      </w:r>
      <w:r w:rsidRPr="00F23B36">
        <w:rPr>
          <w:rStyle w:val="SectionTextChar"/>
          <w:b w:val="0"/>
          <w:bCs w:val="0"/>
        </w:rPr>
        <w:t xml:space="preserve"> </w:t>
      </w:r>
      <w:r w:rsidRPr="00BD2BF0">
        <w:rPr>
          <w:rStyle w:val="SectionTextChar"/>
          <w:b w:val="0"/>
          <w:bCs w:val="0"/>
        </w:rPr>
        <w:t xml:space="preserve">Inclusion and exclusion criteria for </w:t>
      </w:r>
      <w:r w:rsidR="009B1137">
        <w:rPr>
          <w:rStyle w:val="SectionTextChar"/>
          <w:b w:val="0"/>
          <w:bCs w:val="0"/>
        </w:rPr>
        <w:t xml:space="preserve">the </w:t>
      </w:r>
      <w:r w:rsidRPr="00BD2BF0">
        <w:rPr>
          <w:rStyle w:val="SectionTextChar"/>
          <w:b w:val="0"/>
          <w:bCs w:val="0"/>
        </w:rPr>
        <w:t>scoping review</w:t>
      </w:r>
      <w:bookmarkEnd w:id="68"/>
    </w:p>
    <w:tbl>
      <w:tblPr>
        <w:tblStyle w:val="TableGrid"/>
        <w:tblW w:w="0" w:type="auto"/>
        <w:tblLook w:val="04A0" w:firstRow="1" w:lastRow="0" w:firstColumn="1" w:lastColumn="0" w:noHBand="0" w:noVBand="1"/>
      </w:tblPr>
      <w:tblGrid>
        <w:gridCol w:w="2547"/>
        <w:gridCol w:w="6803"/>
      </w:tblGrid>
      <w:tr w:rsidR="00A24D3D" w14:paraId="1F59FCF2" w14:textId="77777777" w:rsidTr="00031A67">
        <w:tc>
          <w:tcPr>
            <w:tcW w:w="2547" w:type="dxa"/>
            <w:shd w:val="clear" w:color="auto" w:fill="D9D9D9" w:themeFill="background1" w:themeFillShade="D9"/>
          </w:tcPr>
          <w:p w14:paraId="3FD3B4F8" w14:textId="77777777" w:rsidR="00A24D3D" w:rsidRPr="00095365" w:rsidRDefault="00A24D3D" w:rsidP="00031A67">
            <w:pPr>
              <w:pStyle w:val="SectionText0"/>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031A67">
            <w:pPr>
              <w:pStyle w:val="SectionText0"/>
              <w:rPr>
                <w:b/>
                <w:bCs/>
              </w:rPr>
            </w:pPr>
            <w:r>
              <w:rPr>
                <w:b/>
                <w:bCs/>
              </w:rPr>
              <w:t>Description</w:t>
            </w:r>
          </w:p>
        </w:tc>
      </w:tr>
      <w:tr w:rsidR="00A24D3D" w14:paraId="08B8010E" w14:textId="77777777" w:rsidTr="00031A67">
        <w:tc>
          <w:tcPr>
            <w:tcW w:w="2547" w:type="dxa"/>
          </w:tcPr>
          <w:p w14:paraId="5A498C88" w14:textId="77777777" w:rsidR="00A24D3D" w:rsidRPr="00095365" w:rsidRDefault="00A24D3D" w:rsidP="00031A67">
            <w:pPr>
              <w:pStyle w:val="SectionText0"/>
              <w:tabs>
                <w:tab w:val="right" w:pos="2331"/>
              </w:tabs>
            </w:pPr>
            <w:r>
              <w:t>Study design</w:t>
            </w:r>
            <w:r>
              <w:tab/>
            </w:r>
          </w:p>
        </w:tc>
        <w:tc>
          <w:tcPr>
            <w:tcW w:w="6803" w:type="dxa"/>
          </w:tcPr>
          <w:p w14:paraId="52A11539" w14:textId="77777777" w:rsidR="00A24D3D" w:rsidRDefault="00A24D3D" w:rsidP="00031A67">
            <w:pPr>
              <w:pStyle w:val="SectionText0"/>
            </w:pPr>
            <w:r>
              <w:t>Study must be experimental; testing the effect of one or more factors on some element of sentinel behaviour.</w:t>
            </w:r>
          </w:p>
        </w:tc>
      </w:tr>
      <w:tr w:rsidR="00A24D3D" w14:paraId="229BEB2C" w14:textId="77777777" w:rsidTr="00031A67">
        <w:tc>
          <w:tcPr>
            <w:tcW w:w="2547" w:type="dxa"/>
          </w:tcPr>
          <w:p w14:paraId="160D254B" w14:textId="77777777" w:rsidR="00A24D3D" w:rsidRDefault="00A24D3D" w:rsidP="00031A67">
            <w:pPr>
              <w:pStyle w:val="SectionText0"/>
            </w:pPr>
            <w:r>
              <w:t>Model species</w:t>
            </w:r>
          </w:p>
        </w:tc>
        <w:tc>
          <w:tcPr>
            <w:tcW w:w="6803" w:type="dxa"/>
          </w:tcPr>
          <w:p w14:paraId="115C725C" w14:textId="77777777" w:rsidR="00A24D3D" w:rsidRDefault="00A24D3D" w:rsidP="00031A67">
            <w:pPr>
              <w:pStyle w:val="SectionText0"/>
            </w:pPr>
            <w:r>
              <w:t>Model species must be terrestrial or avian, and vertebrate.</w:t>
            </w:r>
          </w:p>
        </w:tc>
      </w:tr>
      <w:tr w:rsidR="00A24D3D" w14:paraId="232C49A7" w14:textId="77777777" w:rsidTr="00031A67">
        <w:tc>
          <w:tcPr>
            <w:tcW w:w="2547" w:type="dxa"/>
            <w:tcBorders>
              <w:bottom w:val="single" w:sz="4" w:space="0" w:color="auto"/>
            </w:tcBorders>
          </w:tcPr>
          <w:p w14:paraId="5299AFDB" w14:textId="77777777" w:rsidR="00A24D3D" w:rsidRDefault="00A24D3D" w:rsidP="00031A67">
            <w:pPr>
              <w:pStyle w:val="SectionText0"/>
            </w:pPr>
            <w:r>
              <w:t>Date of publication</w:t>
            </w:r>
          </w:p>
        </w:tc>
        <w:tc>
          <w:tcPr>
            <w:tcW w:w="6803" w:type="dxa"/>
            <w:tcBorders>
              <w:bottom w:val="single" w:sz="4" w:space="0" w:color="auto"/>
            </w:tcBorders>
          </w:tcPr>
          <w:p w14:paraId="6CFC393A" w14:textId="0ED59F96" w:rsidR="00A24D3D" w:rsidRDefault="00A24D3D" w:rsidP="00031A67">
            <w:pPr>
              <w:pStyle w:val="SectionText0"/>
            </w:pPr>
            <w:r>
              <w:t xml:space="preserve">Article must </w:t>
            </w:r>
            <w:r w:rsidR="009B1137">
              <w:t>have been</w:t>
            </w:r>
            <w:r>
              <w:t xml:space="preserve"> published after 1970.</w:t>
            </w:r>
          </w:p>
        </w:tc>
      </w:tr>
      <w:tr w:rsidR="00A24D3D" w14:paraId="4C0AA767" w14:textId="77777777" w:rsidTr="00031A67">
        <w:tc>
          <w:tcPr>
            <w:tcW w:w="2547" w:type="dxa"/>
            <w:tcBorders>
              <w:bottom w:val="single" w:sz="4" w:space="0" w:color="auto"/>
            </w:tcBorders>
          </w:tcPr>
          <w:p w14:paraId="75124E93" w14:textId="77777777" w:rsidR="00A24D3D" w:rsidRDefault="00A24D3D" w:rsidP="00031A67">
            <w:pPr>
              <w:pStyle w:val="SectionText0"/>
            </w:pPr>
            <w:r>
              <w:t>Major concepts</w:t>
            </w:r>
          </w:p>
        </w:tc>
        <w:tc>
          <w:tcPr>
            <w:tcW w:w="6803" w:type="dxa"/>
            <w:tcBorders>
              <w:bottom w:val="single" w:sz="4" w:space="0" w:color="auto"/>
            </w:tcBorders>
          </w:tcPr>
          <w:p w14:paraId="5A5D6579" w14:textId="77777777" w:rsidR="00A24D3D" w:rsidRDefault="00A24D3D" w:rsidP="00031A67">
            <w:pPr>
              <w:pStyle w:val="SectionText0"/>
            </w:pPr>
            <w:r>
              <w:t xml:space="preserve">Must be related to behaviour, behavioural </w:t>
            </w:r>
            <w:proofErr w:type="gramStart"/>
            <w:r>
              <w:t>ecology</w:t>
            </w:r>
            <w:proofErr w:type="gramEnd"/>
            <w:r>
              <w:t xml:space="preserve"> or adjacent and related fields.</w:t>
            </w:r>
          </w:p>
        </w:tc>
      </w:tr>
      <w:tr w:rsidR="00A24D3D" w14:paraId="380F6CFC" w14:textId="77777777" w:rsidTr="00031A67">
        <w:tc>
          <w:tcPr>
            <w:tcW w:w="2547" w:type="dxa"/>
            <w:tcBorders>
              <w:top w:val="single" w:sz="4" w:space="0" w:color="auto"/>
              <w:left w:val="nil"/>
              <w:bottom w:val="single" w:sz="4" w:space="0" w:color="auto"/>
              <w:right w:val="nil"/>
            </w:tcBorders>
          </w:tcPr>
          <w:p w14:paraId="4FC4E918" w14:textId="77777777" w:rsidR="00A24D3D" w:rsidRDefault="00A24D3D" w:rsidP="00031A67">
            <w:pPr>
              <w:pStyle w:val="SectionText0"/>
            </w:pPr>
          </w:p>
        </w:tc>
        <w:tc>
          <w:tcPr>
            <w:tcW w:w="6803" w:type="dxa"/>
            <w:tcBorders>
              <w:top w:val="single" w:sz="4" w:space="0" w:color="auto"/>
              <w:left w:val="nil"/>
              <w:bottom w:val="single" w:sz="4" w:space="0" w:color="auto"/>
              <w:right w:val="nil"/>
            </w:tcBorders>
          </w:tcPr>
          <w:p w14:paraId="502F0CEB" w14:textId="77777777" w:rsidR="00A24D3D" w:rsidRDefault="00A24D3D" w:rsidP="00031A67">
            <w:pPr>
              <w:pStyle w:val="SectionText0"/>
            </w:pPr>
          </w:p>
        </w:tc>
      </w:tr>
      <w:tr w:rsidR="00A24D3D" w14:paraId="7D699D0B" w14:textId="77777777" w:rsidTr="00031A67">
        <w:tc>
          <w:tcPr>
            <w:tcW w:w="2547" w:type="dxa"/>
            <w:tcBorders>
              <w:top w:val="single" w:sz="4" w:space="0" w:color="auto"/>
            </w:tcBorders>
            <w:shd w:val="clear" w:color="auto" w:fill="D9D9D9" w:themeFill="background1" w:themeFillShade="D9"/>
          </w:tcPr>
          <w:p w14:paraId="42D4E2AD" w14:textId="77777777" w:rsidR="00A24D3D" w:rsidRPr="00095365" w:rsidRDefault="00A24D3D" w:rsidP="00031A67">
            <w:pPr>
              <w:pStyle w:val="SectionText0"/>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031A67">
            <w:pPr>
              <w:pStyle w:val="SectionText0"/>
              <w:rPr>
                <w:b/>
                <w:bCs/>
              </w:rPr>
            </w:pPr>
            <w:r>
              <w:rPr>
                <w:b/>
                <w:bCs/>
              </w:rPr>
              <w:t>Description</w:t>
            </w:r>
          </w:p>
        </w:tc>
      </w:tr>
      <w:tr w:rsidR="00A24D3D" w14:paraId="70299BD0" w14:textId="77777777" w:rsidTr="00031A67">
        <w:tc>
          <w:tcPr>
            <w:tcW w:w="2547" w:type="dxa"/>
          </w:tcPr>
          <w:p w14:paraId="57BAABC0" w14:textId="77777777" w:rsidR="00A24D3D" w:rsidRDefault="00A24D3D" w:rsidP="00031A67">
            <w:pPr>
              <w:pStyle w:val="SectionText0"/>
            </w:pPr>
            <w:r>
              <w:t>Study design</w:t>
            </w:r>
          </w:p>
        </w:tc>
        <w:tc>
          <w:tcPr>
            <w:tcW w:w="6803" w:type="dxa"/>
          </w:tcPr>
          <w:p w14:paraId="2F5BCF39" w14:textId="77777777" w:rsidR="00A24D3D" w:rsidRDefault="00A24D3D" w:rsidP="00031A67">
            <w:pPr>
              <w:pStyle w:val="SectionText0"/>
            </w:pPr>
            <w:r>
              <w:t>Study must not be observational (e.g. X species has a sentinel system), or mathematical/theoretical.</w:t>
            </w:r>
          </w:p>
        </w:tc>
      </w:tr>
      <w:tr w:rsidR="00A24D3D" w14:paraId="39C74CC3" w14:textId="77777777" w:rsidTr="00031A67">
        <w:tc>
          <w:tcPr>
            <w:tcW w:w="2547" w:type="dxa"/>
          </w:tcPr>
          <w:p w14:paraId="074B802A" w14:textId="77777777" w:rsidR="00A24D3D" w:rsidRDefault="00A24D3D" w:rsidP="00031A67">
            <w:pPr>
              <w:pStyle w:val="SectionText0"/>
            </w:pPr>
            <w:r>
              <w:t>Model species</w:t>
            </w:r>
          </w:p>
        </w:tc>
        <w:tc>
          <w:tcPr>
            <w:tcW w:w="6803" w:type="dxa"/>
          </w:tcPr>
          <w:p w14:paraId="768079A3" w14:textId="77777777" w:rsidR="00A24D3D" w:rsidRDefault="00A24D3D" w:rsidP="00031A67">
            <w:pPr>
              <w:pStyle w:val="SectionText0"/>
            </w:pPr>
            <w:r>
              <w:t>Model species must not be aquatic and must not be invertebrate.</w:t>
            </w:r>
          </w:p>
        </w:tc>
      </w:tr>
      <w:tr w:rsidR="00A24D3D" w14:paraId="018D08E0" w14:textId="77777777" w:rsidTr="00031A67">
        <w:tc>
          <w:tcPr>
            <w:tcW w:w="2547" w:type="dxa"/>
          </w:tcPr>
          <w:p w14:paraId="2DD8BA12" w14:textId="77777777" w:rsidR="00A24D3D" w:rsidRDefault="00A24D3D" w:rsidP="00031A67">
            <w:pPr>
              <w:pStyle w:val="SectionText0"/>
            </w:pPr>
            <w:r>
              <w:t>Date of publication</w:t>
            </w:r>
          </w:p>
        </w:tc>
        <w:tc>
          <w:tcPr>
            <w:tcW w:w="6803" w:type="dxa"/>
          </w:tcPr>
          <w:p w14:paraId="6E670739" w14:textId="2D25E75F" w:rsidR="00A24D3D" w:rsidRDefault="00A24D3D" w:rsidP="00031A67">
            <w:pPr>
              <w:pStyle w:val="SectionText0"/>
            </w:pPr>
            <w:r>
              <w:t xml:space="preserve">Article must not </w:t>
            </w:r>
            <w:r w:rsidR="009B1137">
              <w:t>have been</w:t>
            </w:r>
            <w:r>
              <w:t xml:space="preserve"> published before 1970.</w:t>
            </w:r>
          </w:p>
        </w:tc>
      </w:tr>
      <w:tr w:rsidR="00A24D3D" w14:paraId="427FA343" w14:textId="77777777" w:rsidTr="00031A67">
        <w:tc>
          <w:tcPr>
            <w:tcW w:w="2547" w:type="dxa"/>
          </w:tcPr>
          <w:p w14:paraId="1A9A33E6" w14:textId="77777777" w:rsidR="00A24D3D" w:rsidRDefault="00A24D3D" w:rsidP="00031A67">
            <w:pPr>
              <w:pStyle w:val="SectionText0"/>
            </w:pPr>
            <w:r>
              <w:t>Major concepts</w:t>
            </w:r>
          </w:p>
        </w:tc>
        <w:tc>
          <w:tcPr>
            <w:tcW w:w="6803" w:type="dxa"/>
          </w:tcPr>
          <w:p w14:paraId="28C5ACB7" w14:textId="3CB15757" w:rsidR="00A24D3D" w:rsidRDefault="00A24D3D" w:rsidP="00031A67">
            <w:pPr>
              <w:pStyle w:val="SectionText0"/>
            </w:pPr>
            <w:r>
              <w:t xml:space="preserve">Exclude studies from </w:t>
            </w:r>
            <w:r w:rsidR="009B1137">
              <w:t>non-behaviour-related</w:t>
            </w:r>
            <w:r>
              <w:t xml:space="preserve"> fields (e.g. remote sensing, sentinels of ecosystem health/biodiversity, sleep).</w:t>
            </w:r>
          </w:p>
        </w:tc>
      </w:tr>
    </w:tbl>
    <w:p w14:paraId="35A71B11" w14:textId="77777777" w:rsidR="00A24D3D" w:rsidRDefault="00A24D3D" w:rsidP="00FD273E">
      <w:pPr>
        <w:pStyle w:val="SectionTitle"/>
        <w:spacing w:before="0" w:after="0" w:line="480" w:lineRule="auto"/>
        <w:sectPr w:rsidR="00A24D3D" w:rsidSect="00C47D23">
          <w:headerReference w:type="default" r:id="rId22"/>
          <w:pgSz w:w="12240" w:h="15840" w:code="1"/>
          <w:pgMar w:top="1440" w:right="1440" w:bottom="1440" w:left="1440" w:header="709" w:footer="709" w:gutter="0"/>
          <w:cols w:space="708"/>
          <w:docGrid w:linePitch="360"/>
        </w:sectPr>
      </w:pPr>
    </w:p>
    <w:p w14:paraId="553E9FA0" w14:textId="41FE4D5F" w:rsidR="00A24D3D" w:rsidRPr="004E4EAA" w:rsidRDefault="00A24D3D" w:rsidP="00A24D3D">
      <w:pPr>
        <w:pStyle w:val="SectionText0"/>
        <w:spacing w:line="480" w:lineRule="auto"/>
      </w:pPr>
      <w:r w:rsidRPr="004E4EAA">
        <w:lastRenderedPageBreak/>
        <w:t xml:space="preserve">comprehensiveness of the final search strategy and screening. Common keywords in the exemplar articles were compiled and used to develop the search string. The final search string we used to search for articles was "Sentinel AND </w:t>
      </w:r>
      <w:proofErr w:type="spellStart"/>
      <w:r w:rsidRPr="004E4EAA">
        <w:t>Behavio</w:t>
      </w:r>
      <w:proofErr w:type="spellEnd"/>
      <w:r w:rsidRPr="004E4EAA">
        <w:t>*" (</w:t>
      </w:r>
      <w:r>
        <w:fldChar w:fldCharType="begin"/>
      </w:r>
      <w:r>
        <w:instrText xml:space="preserve"> REF _Ref161749046 \h  \* MERGEFORMAT </w:instrText>
      </w:r>
      <w:r>
        <w:fldChar w:fldCharType="separate"/>
      </w:r>
      <w:r w:rsidR="000720AE">
        <w:t xml:space="preserve">Table </w:t>
      </w:r>
      <w:r w:rsidR="000720AE">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 xml:space="preserve">Web of Science Core, Current Contents Connect, Zoological Records, </w:t>
      </w:r>
      <w:proofErr w:type="spellStart"/>
      <w:r w:rsidRPr="004E4EAA">
        <w:rPr>
          <w:lang w:eastAsia="en-US"/>
        </w:rPr>
        <w:t>SciELO</w:t>
      </w:r>
      <w:proofErr w:type="spellEnd"/>
      <w:r w:rsidRPr="004E4EAA">
        <w:rPr>
          <w:lang w:eastAsia="en-US"/>
        </w:rPr>
        <w:t xml:space="preserve"> Citation Index, KCI-Korean Journal Database, BIOSIS Citation Index, Data Citation Index</w:t>
      </w:r>
      <w:r w:rsidRPr="004E4EAA">
        <w:t>, and exported the list of search results.</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2023 using variations of the search string “</w:t>
      </w:r>
      <w:r w:rsidR="009B1137">
        <w:t>How</w:t>
      </w:r>
      <w:r>
        <w:t xml:space="preserve"> does [factor] affect sentinel behaviour?” </w:t>
      </w:r>
      <w:r w:rsidRPr="004E4EAA">
        <w:fldChar w:fldCharType="begin"/>
      </w:r>
      <w:r w:rsidR="00A11ABE">
        <w:instrText xml:space="preserve"> ADDIN ZOTERO_ITEM CSL_CITATION {"citationID":"ScOGkIcG","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label":"page"}],"schema":"https://github.com/citation-style-language/schema/raw/master/csl-citation.json"} </w:instrText>
      </w:r>
      <w:r w:rsidRPr="004E4EAA">
        <w:fldChar w:fldCharType="separate"/>
      </w:r>
      <w:r w:rsidR="00A11ABE" w:rsidRPr="00A11ABE">
        <w:t>[64]</w:t>
      </w:r>
      <w:r w:rsidRPr="004E4EAA">
        <w:fldChar w:fldCharType="end"/>
      </w:r>
      <w:r w:rsidRPr="004E4EAA">
        <w:t>.</w:t>
      </w:r>
    </w:p>
    <w:p w14:paraId="5E7E96D0" w14:textId="77777777" w:rsidR="00A24D3D" w:rsidRPr="004E4EAA" w:rsidRDefault="00A24D3D" w:rsidP="00FD273E">
      <w:pPr>
        <w:pStyle w:val="SectionSubtitle"/>
        <w:spacing w:after="0" w:line="480" w:lineRule="auto"/>
        <w:rPr>
          <w:rFonts w:cs="Times New Roman"/>
        </w:rPr>
      </w:pPr>
      <w:bookmarkStart w:id="69" w:name="_Toc162794587"/>
      <w:r w:rsidRPr="004E4EAA">
        <w:rPr>
          <w:rFonts w:cs="Times New Roman"/>
        </w:rPr>
        <w:t>Data collection &amp; analysis</w:t>
      </w:r>
      <w:bookmarkEnd w:id="69"/>
    </w:p>
    <w:p w14:paraId="396C93A9" w14:textId="0AD43031" w:rsidR="00A24D3D" w:rsidRPr="00A24D3D" w:rsidRDefault="00A24D3D" w:rsidP="00A24D3D">
      <w:pPr>
        <w:pStyle w:val="SectionText0"/>
        <w:spacing w:line="480" w:lineRule="auto"/>
        <w:sectPr w:rsidR="00A24D3D" w:rsidRPr="00A24D3D" w:rsidSect="00C47D23">
          <w:headerReference w:type="default" r:id="rId23"/>
          <w:pgSz w:w="12240" w:h="15840" w:code="1"/>
          <w:pgMar w:top="1440" w:right="1440" w:bottom="1440" w:left="1440" w:header="709" w:footer="709" w:gutter="0"/>
          <w:cols w:space="708"/>
          <w:docGrid w:linePitch="360"/>
        </w:sectPr>
      </w:pPr>
      <w:r w:rsidRPr="004E4EAA">
        <w:t>Title</w:t>
      </w:r>
      <w:r w:rsidR="009B1137">
        <w:t>s</w:t>
      </w:r>
      <w:r w:rsidRPr="004E4EAA">
        <w:t xml:space="preserve"> and abstract</w:t>
      </w:r>
      <w:r w:rsidR="009B1137">
        <w:t>s</w:t>
      </w:r>
      <w:r w:rsidRPr="004E4EAA">
        <w:t xml:space="preserve"> were screened </w:t>
      </w:r>
      <w:r>
        <w:t xml:space="preserve">three times </w:t>
      </w:r>
      <w:r w:rsidRPr="004E4EAA">
        <w:t>using the "</w:t>
      </w:r>
      <w:proofErr w:type="spellStart"/>
      <w:r w:rsidRPr="004E4EAA">
        <w:t>Metagear</w:t>
      </w:r>
      <w:proofErr w:type="spellEnd"/>
      <w:r w:rsidRPr="004E4EAA">
        <w:t>" package in R</w:t>
      </w:r>
      <w:r>
        <w:t xml:space="preserve"> (v.4.2.3, </w:t>
      </w:r>
      <w:r w:rsidRPr="004E4EAA">
        <w:fldChar w:fldCharType="begin"/>
      </w:r>
      <w:r w:rsidR="00A11ABE">
        <w:instrText xml:space="preserve"> ADDIN ZOTERO_ITEM CSL_CITATION {"citationID":"l1affs2x","properties":{"formattedCitation":"[65]","plainCitation":"[6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schema":"https://github.com/citation-style-language/schema/raw/master/csl-citation.json"} </w:instrText>
      </w:r>
      <w:r w:rsidRPr="004E4EAA">
        <w:fldChar w:fldCharType="separate"/>
      </w:r>
      <w:r w:rsidR="00A11ABE" w:rsidRPr="00A11ABE">
        <w:t>[65]</w:t>
      </w:r>
      <w:r w:rsidRPr="004E4EAA">
        <w:fldChar w:fldCharType="end"/>
      </w:r>
      <w:r>
        <w:t>)</w:t>
      </w:r>
      <w:r w:rsidRPr="004E4EAA">
        <w:t xml:space="preserve"> by following the inclusion and exclusion criteria</w:t>
      </w:r>
      <w:r>
        <w:t xml:space="preserve"> (</w:t>
      </w:r>
      <w:r w:rsidR="009D170B">
        <w:fldChar w:fldCharType="begin"/>
      </w:r>
      <w:r w:rsidR="009D170B">
        <w:instrText xml:space="preserve"> REF _Ref162209371 \h </w:instrText>
      </w:r>
      <w:r w:rsidR="009D170B">
        <w:fldChar w:fldCharType="separate"/>
      </w:r>
      <w:r w:rsidR="009D170B">
        <w:t xml:space="preserve">Table </w:t>
      </w:r>
      <w:r w:rsidR="009D170B">
        <w:rPr>
          <w:noProof/>
        </w:rPr>
        <w:t>1</w:t>
      </w:r>
      <w:r w:rsidR="009D170B">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w:t>
      </w:r>
      <w:proofErr w:type="spellStart"/>
      <w:r w:rsidRPr="004E4EAA">
        <w:t>Bednekoff</w:t>
      </w:r>
      <w:proofErr w:type="spellEnd"/>
      <w:r w:rsidRPr="004E4EAA">
        <w:t xml:space="preserve"> </w:t>
      </w:r>
      <w:r w:rsidRPr="004E4EAA">
        <w:fldChar w:fldCharType="begin"/>
      </w:r>
      <w:r w:rsidR="00EE023D">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03AA3C7B" w:rsidR="00A24D3D" w:rsidRDefault="00A24D3D" w:rsidP="00F23B36">
      <w:pPr>
        <w:pStyle w:val="BetterCaption"/>
      </w:pPr>
      <w:bookmarkStart w:id="70" w:name="_Ref161749046"/>
      <w:bookmarkStart w:id="71" w:name="_Toc161750861"/>
      <w:bookmarkStart w:id="72" w:name="_Toc162210468"/>
      <w:r>
        <w:lastRenderedPageBreak/>
        <w:t xml:space="preserve">Table </w:t>
      </w:r>
      <w:r>
        <w:fldChar w:fldCharType="begin"/>
      </w:r>
      <w:r>
        <w:instrText xml:space="preserve"> SEQ Table \* ARABIC </w:instrText>
      </w:r>
      <w:r>
        <w:fldChar w:fldCharType="separate"/>
      </w:r>
      <w:r w:rsidR="000720AE">
        <w:rPr>
          <w:noProof/>
        </w:rPr>
        <w:t>2</w:t>
      </w:r>
      <w:r>
        <w:fldChar w:fldCharType="end"/>
      </w:r>
      <w:bookmarkEnd w:id="70"/>
      <w:r>
        <w:t xml:space="preserve">: </w:t>
      </w:r>
      <w:r w:rsidRPr="004E4EAA">
        <w:rPr>
          <w:b w:val="0"/>
          <w:bCs w:val="0"/>
        </w:rPr>
        <w:t xml:space="preserve">Search string used on Nov. 1st, </w:t>
      </w:r>
      <w:proofErr w:type="gramStart"/>
      <w:r w:rsidRPr="004E4EAA">
        <w:rPr>
          <w:b w:val="0"/>
          <w:bCs w:val="0"/>
        </w:rPr>
        <w:t>2022</w:t>
      </w:r>
      <w:bookmarkEnd w:id="71"/>
      <w:bookmarkEnd w:id="72"/>
      <w:proofErr w:type="gramEnd"/>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2A3494">
        <w:tc>
          <w:tcPr>
            <w:tcW w:w="1615" w:type="dxa"/>
            <w:shd w:val="clear" w:color="auto" w:fill="D9D9D9" w:themeFill="background1" w:themeFillShade="D9"/>
          </w:tcPr>
          <w:p w14:paraId="75999F99" w14:textId="77777777" w:rsidR="00A24D3D" w:rsidRPr="00095365" w:rsidRDefault="00A24D3D" w:rsidP="009F6D83">
            <w:pPr>
              <w:pStyle w:val="SectionText0"/>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9F6D83">
            <w:pPr>
              <w:pStyle w:val="SectionText0"/>
              <w:rPr>
                <w:b/>
                <w:bCs/>
              </w:rPr>
            </w:pPr>
            <w:r w:rsidRPr="00095365">
              <w:rPr>
                <w:b/>
                <w:bCs/>
              </w:rPr>
              <w:t>String</w:t>
            </w:r>
          </w:p>
        </w:tc>
      </w:tr>
      <w:tr w:rsidR="00A24D3D" w:rsidRPr="004E4EAA" w14:paraId="1544AE40" w14:textId="77777777" w:rsidTr="002A3494">
        <w:tc>
          <w:tcPr>
            <w:tcW w:w="1615" w:type="dxa"/>
          </w:tcPr>
          <w:p w14:paraId="54CCBE4E" w14:textId="77777777" w:rsidR="00A24D3D" w:rsidRPr="004E4EAA" w:rsidRDefault="00A24D3D" w:rsidP="009F6D83">
            <w:pPr>
              <w:pStyle w:val="SectionText0"/>
            </w:pPr>
            <w:r w:rsidRPr="004E4EAA">
              <w:t>Topic</w:t>
            </w:r>
          </w:p>
        </w:tc>
        <w:tc>
          <w:tcPr>
            <w:tcW w:w="11340" w:type="dxa"/>
          </w:tcPr>
          <w:p w14:paraId="4DAD87EF" w14:textId="77777777" w:rsidR="00A24D3D" w:rsidRPr="004E4EAA" w:rsidRDefault="00A24D3D" w:rsidP="009F6D83">
            <w:pPr>
              <w:pStyle w:val="SectionText0"/>
            </w:pPr>
            <w:r w:rsidRPr="004E4EAA">
              <w:t xml:space="preserve">sentinel AND </w:t>
            </w:r>
            <w:proofErr w:type="spellStart"/>
            <w:r w:rsidRPr="004E4EAA">
              <w:t>Behavio</w:t>
            </w:r>
            <w:proofErr w:type="spellEnd"/>
            <w:r w:rsidRPr="004E4EAA">
              <w:t>*</w:t>
            </w:r>
          </w:p>
        </w:tc>
      </w:tr>
      <w:tr w:rsidR="00A24D3D" w:rsidRPr="004E4EAA" w14:paraId="5B0C93D8" w14:textId="77777777" w:rsidTr="002A3494">
        <w:tc>
          <w:tcPr>
            <w:tcW w:w="1615" w:type="dxa"/>
          </w:tcPr>
          <w:p w14:paraId="06DD793D" w14:textId="77777777" w:rsidR="00A24D3D" w:rsidRPr="004E4EAA" w:rsidRDefault="00A24D3D" w:rsidP="009F6D83">
            <w:pPr>
              <w:pStyle w:val="SectionText0"/>
            </w:pPr>
            <w:r w:rsidRPr="004E4EAA">
              <w:t>Language</w:t>
            </w:r>
          </w:p>
        </w:tc>
        <w:tc>
          <w:tcPr>
            <w:tcW w:w="11340" w:type="dxa"/>
          </w:tcPr>
          <w:p w14:paraId="7980BE2C" w14:textId="77777777" w:rsidR="00A24D3D" w:rsidRPr="004E4EAA" w:rsidRDefault="00A24D3D" w:rsidP="009F6D83">
            <w:pPr>
              <w:pStyle w:val="SectionText0"/>
            </w:pPr>
            <w:r w:rsidRPr="004E4EAA">
              <w:t>“ENGLISH”</w:t>
            </w:r>
          </w:p>
        </w:tc>
      </w:tr>
      <w:tr w:rsidR="00A24D3D" w:rsidRPr="004E4EAA" w14:paraId="41B50072" w14:textId="77777777" w:rsidTr="002A3494">
        <w:tc>
          <w:tcPr>
            <w:tcW w:w="1615" w:type="dxa"/>
          </w:tcPr>
          <w:p w14:paraId="0C90BB09" w14:textId="77777777" w:rsidR="00A24D3D" w:rsidRPr="004E4EAA" w:rsidRDefault="00A24D3D" w:rsidP="009F6D83">
            <w:pPr>
              <w:pStyle w:val="SectionText0"/>
            </w:pPr>
            <w:r w:rsidRPr="004E4EAA">
              <w:t>Subject</w:t>
            </w:r>
          </w:p>
        </w:tc>
        <w:tc>
          <w:tcPr>
            <w:tcW w:w="11340" w:type="dxa"/>
          </w:tcPr>
          <w:p w14:paraId="2763FB86" w14:textId="77777777" w:rsidR="00A24D3D" w:rsidRPr="004E4EAA" w:rsidRDefault="00A24D3D" w:rsidP="009F6D83">
            <w:pPr>
              <w:pStyle w:val="SectionText0"/>
            </w:pPr>
            <w:r w:rsidRPr="004E4EAA">
              <w:t>“BEHAVIORAL SCIENCES”</w:t>
            </w:r>
          </w:p>
        </w:tc>
      </w:tr>
      <w:tr w:rsidR="00A24D3D" w:rsidRPr="004E4EAA" w14:paraId="2EBC2887" w14:textId="77777777" w:rsidTr="002A3494">
        <w:tc>
          <w:tcPr>
            <w:tcW w:w="1615" w:type="dxa"/>
          </w:tcPr>
          <w:p w14:paraId="57DEFB2A" w14:textId="77777777" w:rsidR="00A24D3D" w:rsidRPr="004E4EAA" w:rsidRDefault="00A24D3D" w:rsidP="009F6D83">
            <w:pPr>
              <w:pStyle w:val="SectionText0"/>
            </w:pPr>
            <w:r w:rsidRPr="004E4EAA">
              <w:t>NOT Subject</w:t>
            </w:r>
          </w:p>
        </w:tc>
        <w:tc>
          <w:tcPr>
            <w:tcW w:w="11340" w:type="dxa"/>
          </w:tcPr>
          <w:p w14:paraId="20566DB9" w14:textId="77777777" w:rsidR="00A24D3D" w:rsidRPr="004E4EAA" w:rsidRDefault="00A24D3D" w:rsidP="009F6D83">
            <w:pPr>
              <w:pStyle w:val="SectionText0"/>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036B801D" w14:textId="77777777" w:rsidR="00A24D3D" w:rsidRPr="004E4EAA" w:rsidRDefault="00A24D3D" w:rsidP="009F6D83">
      <w:pPr>
        <w:pStyle w:val="SectionText0"/>
        <w:sectPr w:rsidR="00A24D3D" w:rsidRPr="004E4EAA" w:rsidSect="00C47D23">
          <w:headerReference w:type="default" r:id="rId24"/>
          <w:pgSz w:w="15840" w:h="12240" w:orient="landscape" w:code="1"/>
          <w:pgMar w:top="1440" w:right="1440" w:bottom="1440" w:left="1440" w:header="709" w:footer="709" w:gutter="0"/>
          <w:cols w:space="708"/>
          <w:docGrid w:linePitch="360"/>
        </w:sectPr>
      </w:pPr>
    </w:p>
    <w:p w14:paraId="4E1E8D6F" w14:textId="77777777" w:rsidR="00A24D3D" w:rsidRPr="004E4EAA" w:rsidRDefault="00A24D3D" w:rsidP="00FD273E">
      <w:pPr>
        <w:pStyle w:val="SectionTitle"/>
        <w:spacing w:before="0" w:after="0" w:line="480" w:lineRule="auto"/>
      </w:pPr>
      <w:bookmarkStart w:id="73" w:name="_Toc162794588"/>
      <w:r w:rsidRPr="004E4EAA">
        <w:lastRenderedPageBreak/>
        <w:t>Results</w:t>
      </w:r>
      <w:bookmarkEnd w:id="73"/>
    </w:p>
    <w:p w14:paraId="0524BE4F" w14:textId="120BAACE" w:rsidR="00A24D3D" w:rsidRPr="004E4EAA" w:rsidRDefault="00A24D3D" w:rsidP="00A24D3D">
      <w:pPr>
        <w:pStyle w:val="SectionText0"/>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000720AE" w:rsidRPr="004E4EAA">
        <w:t xml:space="preserve">Figure </w:t>
      </w:r>
      <w:r w:rsidR="000720AE">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 xml:space="preserve">. The </w:t>
      </w:r>
      <w:r>
        <w:t xml:space="preserve">three </w:t>
      </w:r>
      <w:r w:rsidRPr="004E4EAA">
        <w:t xml:space="preserve">exemplar articles missed by the search on Web of Science were found by searching and screening the results from </w:t>
      </w:r>
      <w:r>
        <w:t xml:space="preserve">ELICIT </w:t>
      </w:r>
      <w:r>
        <w:fldChar w:fldCharType="begin"/>
      </w:r>
      <w:r w:rsidR="00A11ABE">
        <w:instrText xml:space="preserve"> ADDIN ZOTERO_ITEM CSL_CITATION {"citationID":"uMeiML6e","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schema":"https://github.com/citation-style-language/schema/raw/master/csl-citation.json"} </w:instrText>
      </w:r>
      <w:r>
        <w:fldChar w:fldCharType="separate"/>
      </w:r>
      <w:r w:rsidR="00A11ABE" w:rsidRPr="00A11ABE">
        <w:t>[64]</w:t>
      </w:r>
      <w:r>
        <w:fldChar w:fldCharType="end"/>
      </w:r>
      <w:r>
        <w:t>.</w:t>
      </w:r>
    </w:p>
    <w:p w14:paraId="6DA58E26" w14:textId="669ECEEE" w:rsidR="00A24D3D" w:rsidRPr="004E4EAA" w:rsidRDefault="00A24D3D" w:rsidP="00A24D3D">
      <w:pPr>
        <w:pStyle w:val="SectionText0"/>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proofErr w:type="spellStart"/>
      <w:r w:rsidRPr="004E4EAA">
        <w:rPr>
          <w:i/>
        </w:rPr>
        <w:t>Argya</w:t>
      </w:r>
      <w:proofErr w:type="spellEnd"/>
      <w:r>
        <w:rPr>
          <w:i/>
        </w:rPr>
        <w:t xml:space="preserve"> </w:t>
      </w:r>
      <w:proofErr w:type="spellStart"/>
      <w:r>
        <w:rPr>
          <w:i/>
        </w:rPr>
        <w:t>squamiceps</w:t>
      </w:r>
      <w:proofErr w:type="spellEnd"/>
      <w:r w:rsidRPr="004E4EAA">
        <w:t xml:space="preserve"> (6), </w:t>
      </w:r>
      <w:proofErr w:type="spellStart"/>
      <w:r w:rsidRPr="004E4EAA">
        <w:rPr>
          <w:i/>
        </w:rPr>
        <w:t>Turdoides</w:t>
      </w:r>
      <w:proofErr w:type="spellEnd"/>
      <w:r>
        <w:rPr>
          <w:i/>
        </w:rPr>
        <w:t xml:space="preserve"> spp.</w:t>
      </w:r>
      <w:r w:rsidRPr="004E4EAA">
        <w:t xml:space="preserve"> (5), </w:t>
      </w:r>
      <w:proofErr w:type="spellStart"/>
      <w:r w:rsidRPr="004E4EAA">
        <w:rPr>
          <w:i/>
        </w:rPr>
        <w:t>Aphelocoma</w:t>
      </w:r>
      <w:proofErr w:type="spellEnd"/>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0720AE" w:rsidRPr="004E4EAA">
        <w:t xml:space="preserve">Table </w:t>
      </w:r>
      <w:r w:rsidR="000720AE">
        <w:rPr>
          <w:noProof/>
        </w:rPr>
        <w:t>3</w:t>
      </w:r>
      <w:r w:rsidR="00563147">
        <w:fldChar w:fldCharType="end"/>
      </w:r>
      <w:r w:rsidRPr="004E4EAA">
        <w:t>)</w:t>
      </w:r>
      <w:r>
        <w:t xml:space="preserve">. The other </w:t>
      </w:r>
      <w:r w:rsidRPr="004E4EAA">
        <w:t>13 studies were conducted on mammal species, with the majority being performed on meerkats (</w:t>
      </w:r>
      <w:r w:rsidRPr="004E4EAA">
        <w:rPr>
          <w:i/>
        </w:rPr>
        <w:t xml:space="preserve">Suricata </w:t>
      </w:r>
      <w:proofErr w:type="spellStart"/>
      <w:r w:rsidRPr="004E4EAA">
        <w:rPr>
          <w:i/>
        </w:rPr>
        <w:t>suricatta</w:t>
      </w:r>
      <w:proofErr w:type="spellEnd"/>
      <w:r w:rsidRPr="004E4EAA">
        <w:rPr>
          <w:i/>
        </w:rPr>
        <w:t>,</w:t>
      </w:r>
      <w:r w:rsidRPr="004E4EAA">
        <w:t xml:space="preserve"> 7), and dwarf mongoose</w:t>
      </w:r>
      <w:r>
        <w:t>s</w:t>
      </w:r>
      <w:r w:rsidRPr="004E4EAA">
        <w:t xml:space="preserve"> (</w:t>
      </w:r>
      <w:proofErr w:type="spellStart"/>
      <w:r w:rsidRPr="004E4EAA">
        <w:rPr>
          <w:i/>
        </w:rPr>
        <w:t>Helogale</w:t>
      </w:r>
      <w:proofErr w:type="spellEnd"/>
      <w:r w:rsidRPr="004E4EAA">
        <w:rPr>
          <w:i/>
        </w:rPr>
        <w:t xml:space="preserve"> </w:t>
      </w:r>
      <w:proofErr w:type="spellStart"/>
      <w:r w:rsidRPr="004E4EAA">
        <w:rPr>
          <w:i/>
        </w:rPr>
        <w:t>parvula</w:t>
      </w:r>
      <w:proofErr w:type="spellEnd"/>
      <w:r w:rsidRPr="004E4EAA">
        <w:rPr>
          <w:i/>
        </w:rPr>
        <w:t xml:space="preserve">, </w:t>
      </w:r>
      <w:r w:rsidRPr="004E4EAA">
        <w:t>5).</w:t>
      </w:r>
    </w:p>
    <w:p w14:paraId="7D737426" w14:textId="04B9B32D" w:rsidR="00F72689" w:rsidRDefault="00A24D3D" w:rsidP="00A24D3D">
      <w:pPr>
        <w:pStyle w:val="SectionText0"/>
        <w:spacing w:line="480" w:lineRule="auto"/>
        <w:sectPr w:rsidR="00F72689" w:rsidSect="00C47D23">
          <w:headerReference w:type="default" r:id="rId25"/>
          <w:pgSz w:w="12240" w:h="15840" w:code="1"/>
          <w:pgMar w:top="1440" w:right="1440" w:bottom="1440" w:left="1440" w:header="709" w:footer="709" w:gutter="0"/>
          <w:cols w:space="708"/>
          <w:docGrid w:linePitch="360"/>
        </w:sectPr>
      </w:pPr>
      <w:r w:rsidRPr="004E4EAA">
        <w:t xml:space="preserve">Factors tested were grouped as testing either intrinsic (e.g. sex, maturity, satiation, body size) or extrinsic (e.g. group size, dominance, risk). </w:t>
      </w:r>
      <w:r>
        <w:t>The</w:t>
      </w:r>
      <w:r w:rsidRPr="004E4EAA">
        <w:t xml:space="preserve"> effects of extrinsic factors on sentinel behaviour</w:t>
      </w:r>
      <w:r>
        <w:t xml:space="preserve"> were tested in 13 studies</w:t>
      </w:r>
      <w:r w:rsidRPr="004E4EAA">
        <w:t xml:space="preserve">, and 9 studies tested the effects of intrinsic factors on sentinel behaviour. </w:t>
      </w:r>
      <w:r>
        <w:t>T</w:t>
      </w:r>
      <w:r w:rsidRPr="004E4EAA">
        <w:t>he effects of both intrinsic and extrinsic factors</w:t>
      </w:r>
      <w:r>
        <w:t xml:space="preserve"> were tested in 20 studies</w:t>
      </w:r>
      <w:r w:rsidRPr="004E4EAA">
        <w:t>, the majority of which were studies testing the effects of sex and dominance on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0720AE" w:rsidRPr="004E4EAA">
        <w:t xml:space="preserve">Table </w:t>
      </w:r>
      <w:r w:rsidR="000720AE">
        <w:rPr>
          <w:noProof/>
        </w:rPr>
        <w:t>3</w:t>
      </w:r>
      <w:r w:rsidR="00563147">
        <w:fldChar w:fldCharType="end"/>
      </w:r>
      <w:r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0"/>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6308427A">
                <wp:simplePos x="0" y="0"/>
                <wp:positionH relativeFrom="column">
                  <wp:posOffset>1917700</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765B138" id="Group 3" o:spid="_x0000_s1026" style="position:absolute;margin-left:151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6">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750DDE62" w:rsidR="006B3590" w:rsidRPr="004E4EAA" w:rsidRDefault="006B3590" w:rsidP="006B3590">
      <w:pPr>
        <w:pStyle w:val="BetterCaption"/>
      </w:pPr>
      <w:bookmarkStart w:id="74" w:name="_Ref155326346"/>
      <w:bookmarkStart w:id="75" w:name="_Toc155328548"/>
      <w:bookmarkStart w:id="76" w:name="_Toc155329355"/>
      <w:bookmarkStart w:id="77" w:name="_Toc162210493"/>
      <w:r w:rsidRPr="004E4EAA">
        <w:t xml:space="preserve">Figure </w:t>
      </w:r>
      <w:r w:rsidRPr="004E4EAA">
        <w:fldChar w:fldCharType="begin"/>
      </w:r>
      <w:r w:rsidRPr="004E4EAA">
        <w:instrText xml:space="preserve"> SEQ Figure \* ARABIC </w:instrText>
      </w:r>
      <w:r w:rsidRPr="004E4EAA">
        <w:fldChar w:fldCharType="separate"/>
      </w:r>
      <w:r w:rsidR="000720AE">
        <w:rPr>
          <w:noProof/>
        </w:rPr>
        <w:t>1</w:t>
      </w:r>
      <w:r w:rsidRPr="004E4EAA">
        <w:fldChar w:fldCharType="end"/>
      </w:r>
      <w:bookmarkEnd w:id="74"/>
      <w:r w:rsidRPr="004E4EAA">
        <w:t xml:space="preserve">: </w:t>
      </w:r>
      <w:r w:rsidRPr="004E4EAA">
        <w:rPr>
          <w:b w:val="0"/>
          <w:bCs w:val="0"/>
        </w:rPr>
        <w:t>ROSES Flow diagram showing literature sources and inclusion/exclusion process.</w:t>
      </w:r>
      <w:bookmarkEnd w:id="75"/>
      <w:bookmarkEnd w:id="76"/>
      <w:bookmarkEnd w:id="77"/>
    </w:p>
    <w:p w14:paraId="6D9AD70B" w14:textId="77777777" w:rsidR="006B3590" w:rsidRPr="004E4EAA" w:rsidRDefault="006B3590" w:rsidP="006B3590">
      <w:pPr>
        <w:pStyle w:val="BetterCaption"/>
        <w:sectPr w:rsidR="006B3590" w:rsidRPr="004E4EAA" w:rsidSect="00C47D23">
          <w:headerReference w:type="default" r:id="rId27"/>
          <w:pgSz w:w="12240" w:h="15840" w:code="1"/>
          <w:pgMar w:top="1440" w:right="1440" w:bottom="1440" w:left="1440" w:header="709" w:footer="709" w:gutter="0"/>
          <w:cols w:space="708"/>
          <w:docGrid w:linePitch="360"/>
        </w:sectPr>
      </w:pPr>
    </w:p>
    <w:p w14:paraId="7F58D26B" w14:textId="16D103FC" w:rsidR="00A24D3D" w:rsidRPr="004E4EAA" w:rsidRDefault="00A24D3D" w:rsidP="00060D3A">
      <w:pPr>
        <w:pStyle w:val="BetterCaption"/>
        <w:spacing w:before="0" w:after="0"/>
        <w:rPr>
          <w:b w:val="0"/>
          <w:bCs w:val="0"/>
        </w:rPr>
      </w:pPr>
      <w:bookmarkStart w:id="78" w:name="_Ref155326295"/>
      <w:bookmarkStart w:id="79" w:name="_Toc161750862"/>
      <w:bookmarkStart w:id="80" w:name="_Ref162206708"/>
      <w:bookmarkStart w:id="81" w:name="_Toc162210469"/>
      <w:r w:rsidRPr="004E4EAA">
        <w:lastRenderedPageBreak/>
        <w:t xml:space="preserve">Table </w:t>
      </w:r>
      <w:r w:rsidRPr="004E4EAA">
        <w:fldChar w:fldCharType="begin"/>
      </w:r>
      <w:r w:rsidRPr="004E4EAA">
        <w:instrText xml:space="preserve"> SEQ Table \* ARABIC </w:instrText>
      </w:r>
      <w:r w:rsidRPr="004E4EAA">
        <w:fldChar w:fldCharType="separate"/>
      </w:r>
      <w:r w:rsidR="000720AE">
        <w:rPr>
          <w:noProof/>
        </w:rPr>
        <w:t>3</w:t>
      </w:r>
      <w:r w:rsidRPr="004E4EAA">
        <w:fldChar w:fldCharType="end"/>
      </w:r>
      <w:bookmarkEnd w:id="78"/>
      <w:r w:rsidRPr="004E4EAA">
        <w:t>:</w:t>
      </w:r>
      <w:r w:rsidRPr="004E4EAA">
        <w:rPr>
          <w:b w:val="0"/>
          <w:bCs w:val="0"/>
        </w:rPr>
        <w:t xml:space="preserve"> Number of articles retained by the search </w:t>
      </w:r>
      <w:proofErr w:type="gramStart"/>
      <w:r w:rsidRPr="004E4EAA">
        <w:rPr>
          <w:b w:val="0"/>
          <w:bCs w:val="0"/>
        </w:rPr>
        <w:t>strategy</w:t>
      </w:r>
      <w:bookmarkEnd w:id="79"/>
      <w:bookmarkEnd w:id="80"/>
      <w:bookmarkEnd w:id="81"/>
      <w:proofErr w:type="gramEnd"/>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A24D3D" w:rsidRPr="009B7EEF" w14:paraId="5B701F1B" w14:textId="77777777" w:rsidTr="00016B4D">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9B7EEF">
            <w:pPr>
              <w:spacing w:line="240" w:lineRule="auto"/>
              <w:jc w:val="center"/>
              <w:rPr>
                <w:rFonts w:ascii="Times New Roman" w:eastAsia="Times New Roman" w:hAnsi="Times New Roman" w:cs="Times New Roman"/>
                <w:b/>
                <w:bCs/>
                <w:color w:val="000000"/>
                <w:sz w:val="32"/>
                <w:szCs w:val="32"/>
                <w:lang w:eastAsia="en-CA"/>
              </w:rPr>
            </w:pPr>
          </w:p>
        </w:tc>
        <w:tc>
          <w:tcPr>
            <w:tcW w:w="1464" w:type="dxa"/>
            <w:tcBorders>
              <w:top w:val="nil"/>
              <w:left w:val="nil"/>
              <w:bottom w:val="nil"/>
              <w:right w:val="nil"/>
            </w:tcBorders>
            <w:shd w:val="clear" w:color="auto" w:fill="auto"/>
            <w:noWrap/>
            <w:vAlign w:val="bottom"/>
            <w:hideMark/>
          </w:tcPr>
          <w:p w14:paraId="1AF245E5" w14:textId="77777777" w:rsidR="00A24D3D" w:rsidRPr="009B7EEF" w:rsidRDefault="00A24D3D" w:rsidP="009B7EEF">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016B4D">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016B4D">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016B4D">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BB70D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016B4D">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9F091A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016B4D">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5E2E5F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016B4D">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412AC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016B4D">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oerulescens</w:t>
            </w:r>
            <w:proofErr w:type="spellEnd"/>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F7F3C2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016B4D">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Argya</w:t>
            </w:r>
            <w:proofErr w:type="spellEnd"/>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D80C14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016B4D">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quamiceps</w:t>
            </w:r>
            <w:proofErr w:type="spellEnd"/>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64D260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016B4D">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Furnarius</w:t>
            </w:r>
            <w:proofErr w:type="spellEnd"/>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14492B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016B4D">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7D3F0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016B4D">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78C55C1"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016B4D">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nigricollis</w:t>
            </w:r>
            <w:proofErr w:type="spellEnd"/>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70646F7"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016B4D">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A4DACD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016B4D">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leucephalus</w:t>
            </w:r>
            <w:proofErr w:type="spellEnd"/>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D94660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016B4D">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alurus</w:t>
            </w:r>
            <w:proofErr w:type="spellEnd"/>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725B040D"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016B4D">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yaneus</w:t>
            </w:r>
            <w:proofErr w:type="spellEnd"/>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8812042"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016B4D">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Melierax</w:t>
            </w:r>
            <w:proofErr w:type="spellEnd"/>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BF42E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016B4D">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canorus</w:t>
            </w:r>
            <w:proofErr w:type="spellEnd"/>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B3E2DDF"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016B4D">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2CC1E3"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016B4D">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erdix</w:t>
            </w:r>
            <w:proofErr w:type="spellEnd"/>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0A3DF99"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016B4D">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6087B51A"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016B4D">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mahali</w:t>
            </w:r>
            <w:proofErr w:type="spellEnd"/>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4E1596D8"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016B4D">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BC352C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016B4D">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ruficeps</w:t>
            </w:r>
            <w:proofErr w:type="spellEnd"/>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73982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016B4D">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580105"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016B4D">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tricollis</w:t>
            </w:r>
            <w:proofErr w:type="spellEnd"/>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7770136"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016B4D">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DFD357C"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016B4D">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3065BB"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016B4D">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Turdoides</w:t>
            </w:r>
            <w:proofErr w:type="spellEnd"/>
            <w:r w:rsidRPr="009B7EEF">
              <w:rPr>
                <w:rFonts w:ascii="Times New Roman" w:eastAsia="Times New Roman" w:hAnsi="Times New Roman" w:cs="Times New Roman"/>
                <w:b/>
                <w:bCs/>
                <w:i/>
                <w:iCs/>
                <w:color w:val="000000"/>
                <w:lang w:eastAsia="en-CA"/>
              </w:rPr>
              <w:t xml:space="preserve">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4666F162"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016B4D">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affinis</w:t>
            </w:r>
            <w:proofErr w:type="spellEnd"/>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905888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016B4D">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F06344"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016B4D">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BE940CC"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016B4D">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9B7EEF">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9B7EEF">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9B7EEF">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77ECC16C" w14:textId="77777777" w:rsidR="00A24D3D" w:rsidRPr="009B7EEF" w:rsidRDefault="00A24D3D" w:rsidP="009B7EEF">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016B4D">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016B4D">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8E07CB8"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016B4D">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 xml:space="preserve">aethiops </w:t>
            </w:r>
            <w:proofErr w:type="spellStart"/>
            <w:r w:rsidRPr="009B7EEF">
              <w:rPr>
                <w:rFonts w:ascii="Times New Roman" w:eastAsia="Times New Roman" w:hAnsi="Times New Roman" w:cs="Times New Roman"/>
                <w:i/>
                <w:iCs/>
                <w:color w:val="000000"/>
                <w:lang w:eastAsia="en-CA"/>
              </w:rPr>
              <w:t>sabaeus</w:t>
            </w:r>
            <w:proofErr w:type="spellEnd"/>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A9857AA"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016B4D">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proofErr w:type="spellStart"/>
            <w:r w:rsidRPr="009B7EEF">
              <w:rPr>
                <w:rFonts w:ascii="Times New Roman" w:eastAsia="Times New Roman" w:hAnsi="Times New Roman" w:cs="Times New Roman"/>
                <w:b/>
                <w:bCs/>
                <w:i/>
                <w:iCs/>
                <w:color w:val="000000"/>
                <w:lang w:eastAsia="en-CA"/>
              </w:rPr>
              <w:t>Helogale</w:t>
            </w:r>
            <w:proofErr w:type="spellEnd"/>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08E2F14"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016B4D">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parvula</w:t>
            </w:r>
            <w:proofErr w:type="spellEnd"/>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6508A05"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016B4D">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9B7EEF">
            <w:pPr>
              <w:spacing w:line="240" w:lineRule="auto"/>
              <w:ind w:firstLineChars="100" w:firstLine="224"/>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9B7EEF">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9B7EEF">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533F7717" w14:textId="77777777" w:rsidR="00A24D3D" w:rsidRPr="009B7EEF" w:rsidRDefault="00A24D3D" w:rsidP="009B7EEF">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016B4D">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roofErr w:type="spellStart"/>
            <w:r w:rsidRPr="009B7EEF">
              <w:rPr>
                <w:rFonts w:ascii="Times New Roman" w:eastAsia="Times New Roman" w:hAnsi="Times New Roman" w:cs="Times New Roman"/>
                <w:i/>
                <w:iCs/>
                <w:color w:val="000000"/>
                <w:lang w:eastAsia="en-CA"/>
              </w:rPr>
              <w:t>suricatta</w:t>
            </w:r>
            <w:proofErr w:type="spellEnd"/>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9B7EEF">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9B7EEF">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6BB18FFE"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016B4D">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9B7EEF">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9B7EEF">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9B7EEF">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1078913" w14:textId="77777777" w:rsidR="00A24D3D" w:rsidRPr="009B7EEF" w:rsidRDefault="00A24D3D" w:rsidP="009B7EEF">
            <w:pPr>
              <w:spacing w:line="240" w:lineRule="auto"/>
              <w:rPr>
                <w:rFonts w:ascii="Times New Roman" w:eastAsia="Times New Roman" w:hAnsi="Times New Roman" w:cs="Times New Roman"/>
                <w:lang w:eastAsia="en-CA"/>
              </w:rPr>
            </w:pPr>
          </w:p>
        </w:tc>
      </w:tr>
      <w:tr w:rsidR="00A24D3D" w:rsidRPr="004E4EAA" w14:paraId="08C65193" w14:textId="77777777" w:rsidTr="00016B4D">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9B7EEF">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9B7EEF">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9B7EEF">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4C5EE5">
      <w:pPr>
        <w:pStyle w:val="SectionText0"/>
        <w:sectPr w:rsidR="00A24D3D" w:rsidRPr="004E4EAA" w:rsidSect="00C47D23">
          <w:headerReference w:type="default" r:id="rId28"/>
          <w:pgSz w:w="12240" w:h="15840" w:code="1"/>
          <w:pgMar w:top="720" w:right="720" w:bottom="720" w:left="720" w:header="709" w:footer="709" w:gutter="0"/>
          <w:cols w:space="708"/>
          <w:docGrid w:linePitch="360"/>
        </w:sectPr>
      </w:pPr>
    </w:p>
    <w:p w14:paraId="012B1A11" w14:textId="50D5FA9B" w:rsidR="006B3590" w:rsidRDefault="006B3590" w:rsidP="006B3590">
      <w:pPr>
        <w:pStyle w:val="SectionText0"/>
        <w:spacing w:line="480" w:lineRule="auto"/>
      </w:pPr>
      <w:r w:rsidRPr="004E4EAA">
        <w:lastRenderedPageBreak/>
        <w:t xml:space="preserve">To follow up on </w:t>
      </w:r>
      <w:proofErr w:type="spellStart"/>
      <w:r w:rsidRPr="004E4EAA">
        <w:t>Bednekoff’s</w:t>
      </w:r>
      <w:proofErr w:type="spellEnd"/>
      <w:r w:rsidRPr="004E4EAA">
        <w:t xml:space="preserve"> 2015 review on sentinel behaviour, we recorded the number of studies that explicitly mention ‘coordination’ as a characteristic element of sentinel behaviour. Out of 42, 14 articles fit this criterion. An upward trend is observed after 2017, though this trend is not reflected by a decrease in the number of articles published that do not include coordination as a defining feature of sentinel behaviour (</w:t>
      </w:r>
      <w:r>
        <w:fldChar w:fldCharType="begin"/>
      </w:r>
      <w:r>
        <w:instrText xml:space="preserve"> REF _Ref162209621 \h </w:instrText>
      </w:r>
      <w:r>
        <w:fldChar w:fldCharType="separate"/>
      </w:r>
      <w:r w:rsidR="000720AE" w:rsidRPr="004E4EAA">
        <w:t>Figure S</w:t>
      </w:r>
      <w:r w:rsidR="000720AE">
        <w:rPr>
          <w:noProof/>
        </w:rPr>
        <w:t>1</w:t>
      </w:r>
      <w:r>
        <w:fldChar w:fldCharType="end"/>
      </w:r>
      <w:r w:rsidRPr="004E4EAA">
        <w:t>).</w:t>
      </w:r>
      <w:ins w:id="82" w:author="Author">
        <w:r w:rsidR="005A6D44">
          <w:t xml:space="preserve"> (</w:t>
        </w:r>
        <w:proofErr w:type="gramStart"/>
        <w:r w:rsidR="005A6D44">
          <w:t>more</w:t>
        </w:r>
        <w:proofErr w:type="gramEnd"/>
        <w:r w:rsidR="005A6D44">
          <w:t xml:space="preserve"> convincing to see such articles as a proportion of studies, I think.  That is your actual contention, right?)</w:t>
        </w:r>
      </w:ins>
    </w:p>
    <w:p w14:paraId="6D939E78" w14:textId="77777777" w:rsidR="006B3590" w:rsidRPr="004E4EAA" w:rsidRDefault="006B3590" w:rsidP="00FD273E">
      <w:pPr>
        <w:pStyle w:val="SectionSubtitle"/>
        <w:spacing w:after="0" w:line="480" w:lineRule="auto"/>
        <w:rPr>
          <w:rFonts w:cs="Times New Roman"/>
        </w:rPr>
      </w:pPr>
      <w:bookmarkStart w:id="83" w:name="_Toc162794589"/>
      <w:r w:rsidRPr="004E4EAA">
        <w:rPr>
          <w:rFonts w:cs="Times New Roman"/>
        </w:rPr>
        <w:t xml:space="preserve">Trends </w:t>
      </w:r>
      <w:proofErr w:type="gramStart"/>
      <w:r w:rsidRPr="004E4EAA">
        <w:rPr>
          <w:rFonts w:cs="Times New Roman"/>
        </w:rPr>
        <w:t>observed</w:t>
      </w:r>
      <w:bookmarkEnd w:id="83"/>
      <w:proofErr w:type="gramEnd"/>
    </w:p>
    <w:p w14:paraId="53334673" w14:textId="778ED2F0" w:rsidR="006B3590" w:rsidRPr="004E4EAA" w:rsidRDefault="006B3590" w:rsidP="006B3590">
      <w:pPr>
        <w:pStyle w:val="SectionText0"/>
        <w:spacing w:line="480" w:lineRule="auto"/>
      </w:pPr>
      <w:r>
        <w:t>S</w:t>
      </w:r>
      <w:r w:rsidRPr="004E4EAA">
        <w:t xml:space="preserve">everal trends were observed among the studies </w:t>
      </w:r>
      <w:r>
        <w:t>looking at factors that could affect</w:t>
      </w:r>
      <w:r w:rsidRPr="004E4EAA">
        <w:t xml:space="preserve"> sentinel behaviour. The main trends observed were in the effects of sex, dominance, maturity, group size, satiation, body mass and risk. Sex, maturity, satiation, and body mass can be categorized as intrinsic factors, while dominance, group size, and risk are categorized as extrinsic or external factors. </w:t>
      </w:r>
      <w:r w:rsidRPr="005D5220">
        <w:t xml:space="preserve">These effects of these factors were observed among both avian </w:t>
      </w:r>
      <w:r w:rsidRPr="004E4EAA">
        <w:t xml:space="preserve">(N=29) </w:t>
      </w:r>
      <w:r w:rsidRPr="005D5220">
        <w:t>and mammal species</w:t>
      </w:r>
      <w:r>
        <w:t xml:space="preserve"> </w:t>
      </w:r>
      <w:r w:rsidRPr="004E4EAA">
        <w:t>(N=13)</w:t>
      </w:r>
      <w:r w:rsidRPr="005D5220">
        <w:t xml:space="preserve">, though </w:t>
      </w:r>
      <w:r w:rsidR="009B1137">
        <w:t xml:space="preserve">they </w:t>
      </w:r>
      <w:r w:rsidRPr="005D5220">
        <w:t>were more studied in avian species.</w:t>
      </w:r>
    </w:p>
    <w:p w14:paraId="080BB71A" w14:textId="267B07F2" w:rsidR="007C3CC1" w:rsidRDefault="006B3590" w:rsidP="00563147">
      <w:pPr>
        <w:pStyle w:val="SectionText0"/>
        <w:spacing w:line="480" w:lineRule="auto"/>
        <w:sectPr w:rsidR="007C3CC1" w:rsidSect="00C47D23">
          <w:headerReference w:type="default" r:id="rId29"/>
          <w:pgSz w:w="12240" w:h="15840"/>
          <w:pgMar w:top="1440" w:right="1440" w:bottom="1440" w:left="1440" w:header="720" w:footer="720" w:gutter="0"/>
          <w:cols w:space="720"/>
        </w:sectPr>
      </w:pPr>
      <w:r w:rsidRPr="004E4EAA">
        <w:t>Among intrinsic factors, the effects of sex were the most reported.</w:t>
      </w:r>
      <w:r>
        <w:t xml:space="preserve"> M</w:t>
      </w:r>
      <w:r w:rsidRPr="004E4EAA">
        <w:t xml:space="preserve">ales of both avian and mammal species </w:t>
      </w:r>
      <w:r>
        <w:t xml:space="preserve">will sentinel for longer, more often and will initiate sentinel behaviour sooner than females when finding a foraging patch. </w:t>
      </w:r>
      <w:r w:rsidRPr="004E4EAA">
        <w:t xml:space="preserve">Satiation and body mass had similar effects, with </w:t>
      </w:r>
      <w:r>
        <w:t>heavier or satiated</w:t>
      </w:r>
      <w:r w:rsidRPr="004E4EAA">
        <w:t xml:space="preserve"> individuals sentineling earlier, more often</w:t>
      </w:r>
      <w:r>
        <w:t>,</w:t>
      </w:r>
      <w:r w:rsidRPr="004E4EAA">
        <w:t xml:space="preserve"> and/or for longer than individuals who were either lighter or not satiated. Lastly, more mature, an</w:t>
      </w:r>
      <w:r w:rsidR="009B1137">
        <w:t>y</w:t>
      </w:r>
      <w:r w:rsidRPr="004E4EAA">
        <w:t xml:space="preserve"> older</w:t>
      </w:r>
      <w:r>
        <w:t xml:space="preserve"> and more experienced</w:t>
      </w:r>
      <w:r w:rsidRPr="004E4EAA">
        <w:t xml:space="preserve"> individuals generally sentineled more than younger, especially juvenile, individuals</w:t>
      </w:r>
      <w:r>
        <w:t xml:space="preserve">. </w:t>
      </w:r>
      <w:r w:rsidR="00563147" w:rsidRPr="004E4EAA">
        <w:t xml:space="preserve">Among extrinsic factors, the effects of dominance on sentinel behaviour were the most reported. Social hierarchy within the group played a significant role in an individual’s sentinel decision-making, with more dominant individuals </w:t>
      </w:r>
      <w:r w:rsidR="00563147">
        <w:t>sentineling more</w:t>
      </w:r>
      <w:r w:rsidR="00563147" w:rsidRPr="004E4EAA">
        <w:t xml:space="preserve"> than subordinates. A significant interaction </w:t>
      </w:r>
      <w:r w:rsidR="00563147" w:rsidRPr="004E4EAA">
        <w:lastRenderedPageBreak/>
        <w:t>between dominance and sex was often observed</w:t>
      </w:r>
      <w:r w:rsidR="00563147">
        <w:t>, where d</w:t>
      </w:r>
      <w:r w:rsidR="00563147" w:rsidRPr="004E4EAA">
        <w:t>ominant males tended to sentinel the most in a group, with males sentineling more than females of the same dominance rank.</w:t>
      </w:r>
      <w:r w:rsidR="00016B4D">
        <w:t xml:space="preserve"> </w:t>
      </w:r>
      <w:r w:rsidR="00563147" w:rsidRPr="004E4EAA">
        <w:t xml:space="preserve">Consistent with </w:t>
      </w:r>
      <w:r w:rsidR="00563147">
        <w:t xml:space="preserve">the </w:t>
      </w:r>
      <w:r w:rsidR="00563147" w:rsidRPr="00D44582">
        <w:t>Many Eyes hypothesis</w:t>
      </w:r>
      <w:r w:rsidR="00563147" w:rsidRPr="004E4EAA">
        <w:t xml:space="preserve"> </w:t>
      </w:r>
      <w:r w:rsidR="00563147" w:rsidRPr="004E4EAA">
        <w:fldChar w:fldCharType="begin"/>
      </w:r>
      <w:r w:rsidR="00A11ABE">
        <w:instrText xml:space="preserve"> ADDIN ZOTERO_ITEM CSL_CITATION {"citationID":"N6PUdA7u","properties":{"formattedCitation":"[66]","plainCitation":"[66]","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563147" w:rsidRPr="004E4EAA">
        <w:fldChar w:fldCharType="separate"/>
      </w:r>
      <w:r w:rsidR="00A11ABE" w:rsidRPr="00A11ABE">
        <w:t>[66]</w:t>
      </w:r>
      <w:r w:rsidR="00563147" w:rsidRPr="004E4EAA">
        <w:fldChar w:fldCharType="end"/>
      </w:r>
      <w:r w:rsidR="00563147" w:rsidRPr="004E4EAA">
        <w:t>, larger groups resulted in overall greater sentinel coverage than in smaller groups, yet individual contribution to the group’s sentinel effort decreased. Risk</w:t>
      </w:r>
      <w:r w:rsidR="00563147">
        <w:t xml:space="preserve"> </w:t>
      </w:r>
      <w:r w:rsidR="00563147" w:rsidRPr="004E4EAA">
        <w:t>through environmental uncertainty, anthropogenic disturbances, or the presence of young, predators</w:t>
      </w:r>
      <w:r w:rsidR="00563147">
        <w:t>,</w:t>
      </w:r>
      <w:r w:rsidR="00563147" w:rsidRPr="004E4EAA">
        <w:t xml:space="preserve"> or </w:t>
      </w:r>
      <w:r w:rsidR="00563147">
        <w:t>conspecifics from another group</w:t>
      </w:r>
      <w:r w:rsidR="00563147" w:rsidRPr="004E4EAA">
        <w:t xml:space="preserve"> caused an increase in sentinel efforts. Dominant males tended to greatly increase their sentinel contribution when risk increased, especially in the presence of rival or outgroup threats.</w:t>
      </w:r>
      <w:ins w:id="84" w:author="Author">
        <w:r w:rsidR="005A6D44">
          <w:t xml:space="preserve"> (</w:t>
        </w:r>
        <w:proofErr w:type="gramStart"/>
        <w:r w:rsidR="005A6D44">
          <w:t>can</w:t>
        </w:r>
        <w:proofErr w:type="gramEnd"/>
        <w:r w:rsidR="005A6D44">
          <w:t xml:space="preserve"> you convince me that these were patterns in your data?  With numbers of studies that supported or did not support these </w:t>
        </w:r>
        <w:proofErr w:type="spellStart"/>
        <w:proofErr w:type="gramStart"/>
        <w:r w:rsidR="005A6D44">
          <w:t xml:space="preserve">patterns </w:t>
        </w:r>
        <w:proofErr w:type="spellEnd"/>
        <w:r w:rsidR="005A6D44">
          <w:t>?</w:t>
        </w:r>
      </w:ins>
      <w:proofErr w:type="gramEnd"/>
    </w:p>
    <w:p w14:paraId="58938A3D" w14:textId="4B99CCCE" w:rsidR="00A24D3D" w:rsidRDefault="007A5239" w:rsidP="00FD273E">
      <w:pPr>
        <w:pStyle w:val="SectionTitle"/>
        <w:spacing w:after="0" w:line="480" w:lineRule="auto"/>
      </w:pPr>
      <w:bookmarkStart w:id="85" w:name="_Toc162794590"/>
      <w:r>
        <w:lastRenderedPageBreak/>
        <w:t>Discussion</w:t>
      </w:r>
      <w:bookmarkEnd w:id="85"/>
    </w:p>
    <w:p w14:paraId="13F0C967" w14:textId="261E025E" w:rsidR="00016BD7" w:rsidRPr="00016BD7" w:rsidRDefault="00016BD7" w:rsidP="00FD273E">
      <w:pPr>
        <w:pStyle w:val="SectionSubtitle"/>
        <w:spacing w:after="0" w:line="480" w:lineRule="auto"/>
      </w:pPr>
      <w:bookmarkStart w:id="86" w:name="_Toc162794591"/>
      <w:r w:rsidRPr="00016BD7">
        <w:t>Intrinsic Factors</w:t>
      </w:r>
      <w:bookmarkEnd w:id="86"/>
    </w:p>
    <w:p w14:paraId="176B1F0E" w14:textId="4037DA01" w:rsidR="00016BD7" w:rsidRPr="00B16B42" w:rsidRDefault="00016BD7" w:rsidP="00016BD7">
      <w:pPr>
        <w:pStyle w:val="SectionText0"/>
        <w:spacing w:line="480" w:lineRule="auto"/>
      </w:pPr>
      <w:r w:rsidRPr="00B16B42">
        <w:t xml:space="preserve">Our review identified several intrinsic and extrinsic factors that can influence sentinel </w:t>
      </w:r>
      <w:r w:rsidR="009B1137">
        <w:t>behaviour</w:t>
      </w:r>
      <w:r w:rsidRPr="00B16B42">
        <w:t xml:space="preserve"> in avian and mammal species. The common intrinsic factors tested were sex, maturity, body mass and satiation. The effects of sex were consistent throughout species, with males engaging in sentinel behaviour more than females</w:t>
      </w:r>
      <w:r w:rsidR="00561EF6">
        <w:fldChar w:fldCharType="begin"/>
      </w:r>
      <w:r w:rsidR="00866E8D">
        <w:instrText xml:space="preserve"> ADDIN ZOTERO_ITEM CSL_CITATION {"citationID":"vyMmGZL9","properties":{"formattedCitation":"[13,26,38,67\\uc0\\u8211{}70]","plainCitation":"[13,26,38,67–70]","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61EF6">
        <w:fldChar w:fldCharType="separate"/>
      </w:r>
      <w:r w:rsidR="00866E8D" w:rsidRPr="00866E8D">
        <w:t>[13,26,38,67–70]</w:t>
      </w:r>
      <w:r w:rsidR="00561EF6">
        <w:fldChar w:fldCharType="end"/>
      </w:r>
      <w:r w:rsidR="00561EF6">
        <w:t>.</w:t>
      </w:r>
      <w:r w:rsidRPr="00B16B42">
        <w:t xml:space="preserve"> The difference in sentinel behaviour could be attributed to differences in energetic investment between sexes, with males having more energy available for activities outside of reproduction</w:t>
      </w:r>
      <w:r w:rsidR="00561EF6">
        <w:t xml:space="preserve"> </w:t>
      </w:r>
      <w:r w:rsidR="00526D1F">
        <w:fldChar w:fldCharType="begin"/>
      </w:r>
      <w:r w:rsidR="00526D1F">
        <w:instrText xml:space="preserve"> ADDIN ZOTERO_ITEM CSL_CITATION {"citationID":"obvOQs64","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526D1F">
        <w:fldChar w:fldCharType="separate"/>
      </w:r>
      <w:r w:rsidR="00526D1F" w:rsidRPr="00526D1F">
        <w:t>[38]</w:t>
      </w:r>
      <w:r w:rsidR="00526D1F">
        <w:fldChar w:fldCharType="end"/>
      </w:r>
      <w:r w:rsidRPr="00B16B42">
        <w:t>. Male reproduction is less energetically costly than in females (sperm vs. egg production) which would result in additional energy able to be allocated towards other behaviours including sentinel behaviour. This is especially true during the breeding season when females could be investing considerable amounts of time and energy into caring for young. In red-winged blackbirds (</w:t>
      </w:r>
      <w:r w:rsidRPr="00B16B42">
        <w:rPr>
          <w:i/>
        </w:rPr>
        <w:t>Agelaius phoeniceus</w:t>
      </w:r>
      <w:r w:rsidRPr="00B16B42">
        <w:t>), males assume the role of nest guarding through sentinel behaviour, with nest success associated with closer and higher perches</w:t>
      </w:r>
      <w:r w:rsidR="00526D1F">
        <w:t xml:space="preserve"> </w:t>
      </w:r>
      <w:r w:rsidR="00526D1F">
        <w:fldChar w:fldCharType="begin"/>
      </w:r>
      <w:r w:rsidR="00866E8D">
        <w:instrText xml:space="preserve"> ADDIN ZOTERO_ITEM CSL_CITATION {"citationID":"4C8dTWOk","properties":{"formattedCitation":"[67]","plainCitation":"[67]","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label":"page"}],"schema":"https://github.com/citation-style-language/schema/raw/master/csl-citation.json"} </w:instrText>
      </w:r>
      <w:r w:rsidR="00526D1F">
        <w:fldChar w:fldCharType="separate"/>
      </w:r>
      <w:r w:rsidR="00866E8D" w:rsidRPr="00866E8D">
        <w:t>[67]</w:t>
      </w:r>
      <w:r w:rsidR="00526D1F">
        <w:fldChar w:fldCharType="end"/>
      </w:r>
      <w:r w:rsidRPr="00B16B42">
        <w:t>. Likewise in Zebra finch, sentinels, which were most often males, alerted their partners when threats approached the nest, resulting in incubating individuals flushing their nests earlier than when sentinels were absent</w:t>
      </w:r>
      <w:r w:rsidR="00526D1F">
        <w:t xml:space="preserve"> </w:t>
      </w:r>
      <w:r w:rsidR="00526D1F">
        <w:fldChar w:fldCharType="begin"/>
      </w:r>
      <w:r w:rsidR="00866E8D">
        <w:instrText xml:space="preserve"> ADDIN ZOTERO_ITEM CSL_CITATION {"citationID":"6sRm8KsJ","properties":{"formattedCitation":"[70]","plainCitation":"[70]","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schema":"https://github.com/citation-style-language/schema/raw/master/csl-citation.json"} </w:instrText>
      </w:r>
      <w:r w:rsidR="00526D1F">
        <w:fldChar w:fldCharType="separate"/>
      </w:r>
      <w:r w:rsidR="00866E8D" w:rsidRPr="00866E8D">
        <w:t>[70]</w:t>
      </w:r>
      <w:r w:rsidR="00526D1F">
        <w:fldChar w:fldCharType="end"/>
      </w:r>
      <w:r w:rsidRPr="00B16B42">
        <w:t>. The benefits from sentinel behaviour could therefore extend past increased foraging efficiency and increased biomass intake, but also to increased nest success and mate survival.</w:t>
      </w:r>
    </w:p>
    <w:p w14:paraId="03931D21" w14:textId="2A8B6736" w:rsidR="00016BD7" w:rsidRPr="00B16B42" w:rsidRDefault="00016BD7" w:rsidP="00016BD7">
      <w:pPr>
        <w:pStyle w:val="SectionText0"/>
        <w:spacing w:line="480" w:lineRule="auto"/>
      </w:pPr>
      <w:r w:rsidRPr="00B16B42">
        <w:t>Sentinel behaviour could also play a role in male intrasexual competition over mates and territories. When encountering a foreign male’s solo song, dominant male white-browed sparrow weavers (</w:t>
      </w:r>
      <w:proofErr w:type="spellStart"/>
      <w:r w:rsidRPr="00B16B42">
        <w:rPr>
          <w:i/>
        </w:rPr>
        <w:t>Plocepasser</w:t>
      </w:r>
      <w:proofErr w:type="spellEnd"/>
      <w:r w:rsidRPr="00B16B42">
        <w:rPr>
          <w:i/>
        </w:rPr>
        <w:t xml:space="preserve"> </w:t>
      </w:r>
      <w:proofErr w:type="spellStart"/>
      <w:r w:rsidRPr="00B16B42">
        <w:rPr>
          <w:i/>
        </w:rPr>
        <w:t>mahali</w:t>
      </w:r>
      <w:proofErr w:type="spellEnd"/>
      <w:r w:rsidRPr="00B16B42">
        <w:t>) increased their sentinel effort despite already sentineling more than other group members</w:t>
      </w:r>
      <w:r w:rsidR="00526D1F">
        <w:t xml:space="preserve"> </w:t>
      </w:r>
      <w:r w:rsidR="00526D1F">
        <w:fldChar w:fldCharType="begin"/>
      </w:r>
      <w:r w:rsidR="00526D1F">
        <w:instrText xml:space="preserve"> ADDIN ZOTERO_ITEM CSL_CITATION {"citationID":"3vere9AG","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526D1F">
        <w:fldChar w:fldCharType="separate"/>
      </w:r>
      <w:r w:rsidR="00526D1F" w:rsidRPr="00526D1F">
        <w:t>[38]</w:t>
      </w:r>
      <w:r w:rsidR="00526D1F">
        <w:fldChar w:fldCharType="end"/>
      </w:r>
      <w:r w:rsidRPr="00B16B42">
        <w:t xml:space="preserve">. The increased sentinel behaviour of dominant male individuals </w:t>
      </w:r>
      <w:r w:rsidRPr="00B16B42">
        <w:lastRenderedPageBreak/>
        <w:t>could be to detect and gather information about the intruding individual. The use of sentinel behaviour for non-antipredator vigilance is also observed in mammal species. When encountering signs of rival groups, dwarf mongoose (</w:t>
      </w:r>
      <w:proofErr w:type="spellStart"/>
      <w:r w:rsidRPr="00B16B42">
        <w:rPr>
          <w:i/>
        </w:rPr>
        <w:t>Helogale</w:t>
      </w:r>
      <w:proofErr w:type="spellEnd"/>
      <w:r w:rsidRPr="00B16B42">
        <w:rPr>
          <w:i/>
        </w:rPr>
        <w:t xml:space="preserve"> </w:t>
      </w:r>
      <w:proofErr w:type="spellStart"/>
      <w:r w:rsidRPr="00B16B42">
        <w:t>parvula</w:t>
      </w:r>
      <w:proofErr w:type="spellEnd"/>
      <w:r w:rsidRPr="00B16B42">
        <w:t>) more regularly engaged in sentinel behaviour to gather more information about the threat</w:t>
      </w:r>
      <w:r w:rsidR="00526D1F">
        <w:t xml:space="preserve"> </w:t>
      </w:r>
      <w:r w:rsidR="00526D1F">
        <w:fldChar w:fldCharType="begin"/>
      </w:r>
      <w:r w:rsidR="00526D1F">
        <w:instrText xml:space="preserve"> ADDIN ZOTERO_ITEM CSL_CITATION {"citationID":"gXkyBMmz","properties":{"formattedCitation":"[37]","plainCitation":"[37]","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label":"page"}],"schema":"https://github.com/citation-style-language/schema/raw/master/csl-citation.json"} </w:instrText>
      </w:r>
      <w:r w:rsidR="00526D1F">
        <w:fldChar w:fldCharType="separate"/>
      </w:r>
      <w:r w:rsidR="00526D1F" w:rsidRPr="00526D1F">
        <w:t>[37]</w:t>
      </w:r>
      <w:r w:rsidR="00526D1F">
        <w:fldChar w:fldCharType="end"/>
      </w:r>
      <w:r w:rsidRPr="00B16B42">
        <w:t xml:space="preserve">. Since dominant males are most often usurped by out-group </w:t>
      </w:r>
      <w:r w:rsidR="009B1137">
        <w:t>individuals</w:t>
      </w:r>
      <w:r w:rsidRPr="00B16B42">
        <w:t xml:space="preserve"> rather than subordinates, early detection and monitoring of rivals is essential for dominant males to maintain their position in the group</w:t>
      </w:r>
      <w:r w:rsidR="00493019">
        <w:t xml:space="preserve"> </w:t>
      </w:r>
      <w:r w:rsidR="00493019">
        <w:fldChar w:fldCharType="begin"/>
      </w:r>
      <w:r w:rsidR="00493019">
        <w:instrText xml:space="preserve"> ADDIN ZOTERO_ITEM CSL_CITATION {"citationID":"TpKKGOTC","properties":{"formattedCitation":"[38]","plainCitation":"[38]","noteIndex":0},"citationItems":[{"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93019">
        <w:fldChar w:fldCharType="separate"/>
      </w:r>
      <w:r w:rsidR="00493019" w:rsidRPr="00493019">
        <w:t>[38]</w:t>
      </w:r>
      <w:r w:rsidR="00493019">
        <w:fldChar w:fldCharType="end"/>
      </w:r>
      <w:r w:rsidRPr="00B16B42">
        <w:t>. This interaction between sex and dominance, an extrinsic factor, is often reported in studies, with dominant males sentineling more than other group members</w:t>
      </w:r>
      <w:r w:rsidR="00493019">
        <w:t xml:space="preserve"> </w:t>
      </w:r>
      <w:r w:rsidR="00493019">
        <w:fldChar w:fldCharType="begin"/>
      </w:r>
      <w:r w:rsidR="00493019">
        <w:instrText xml:space="preserve"> ADDIN ZOTERO_ITEM CSL_CITATION {"citationID":"wlsSSdfH","properties":{"formattedCitation":"[6,16,22]","plainCitation":"[6,16,2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label":"page"},{"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493019">
        <w:fldChar w:fldCharType="separate"/>
      </w:r>
      <w:r w:rsidR="00493019" w:rsidRPr="00493019">
        <w:t>[6,16,22]</w:t>
      </w:r>
      <w:r w:rsidR="00493019">
        <w:fldChar w:fldCharType="end"/>
      </w:r>
      <w:r w:rsidRPr="00B16B42">
        <w:t xml:space="preserve">. Consistent with the hypothesis of differing energetic investment between sexes, subordinate males sentineled more than subordinate females in both mammal and avian species. </w:t>
      </w:r>
    </w:p>
    <w:p w14:paraId="3DD12194" w14:textId="58C731D1" w:rsidR="00016BD7" w:rsidRPr="00B16B42" w:rsidRDefault="00016BD7" w:rsidP="00016BD7">
      <w:pPr>
        <w:pStyle w:val="SectionText0"/>
        <w:spacing w:line="480" w:lineRule="auto"/>
      </w:pPr>
      <w:r w:rsidRPr="00B16B42">
        <w:t>Another intrinsic factor identified in our review was maturity. Older and more experienced individuals sentineled more than younger individuals</w:t>
      </w:r>
      <w:r w:rsidR="00493019">
        <w:t xml:space="preserve"> </w:t>
      </w:r>
      <w:r w:rsidR="00866E8D">
        <w:fldChar w:fldCharType="begin"/>
      </w:r>
      <w:r w:rsidR="00866E8D">
        <w:instrText xml:space="preserve"> ADDIN ZOTERO_ITEM CSL_CITATION {"citationID":"OFSOgr0N","properties":{"formattedCitation":"[4,13,16,26,71]","plainCitation":"[4,13,16,26,71]","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866E8D">
        <w:fldChar w:fldCharType="separate"/>
      </w:r>
      <w:r w:rsidR="00866E8D" w:rsidRPr="00866E8D">
        <w:t>[4,13,16,26,71]</w:t>
      </w:r>
      <w:r w:rsidR="00866E8D">
        <w:fldChar w:fldCharType="end"/>
      </w:r>
      <w:r w:rsidRPr="00B16B42">
        <w:t xml:space="preserve">. </w:t>
      </w:r>
      <w:commentRangeStart w:id="87"/>
      <w:r w:rsidRPr="00B16B42">
        <w:t>Younger individuals could be inefficient sentinels as they lack the experience to identify potential threats</w:t>
      </w:r>
      <w:r w:rsidR="003E0496">
        <w:t xml:space="preserve"> </w:t>
      </w:r>
      <w:r w:rsidR="003E0496">
        <w:fldChar w:fldCharType="begin"/>
      </w:r>
      <w:r w:rsidR="003E0496">
        <w:instrText xml:space="preserve"> ADDIN ZOTERO_ITEM CSL_CITATION {"citationID":"cZlDYlUV","properties":{"formattedCitation":"[71]","plainCitation":"[71]","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3E0496">
        <w:fldChar w:fldCharType="separate"/>
      </w:r>
      <w:r w:rsidR="003E0496" w:rsidRPr="003E0496">
        <w:t>[71]</w:t>
      </w:r>
      <w:r w:rsidR="003E0496">
        <w:fldChar w:fldCharType="end"/>
      </w:r>
      <w:r w:rsidRPr="00B16B42">
        <w:t xml:space="preserve">. </w:t>
      </w:r>
      <w:commentRangeEnd w:id="87"/>
      <w:r w:rsidR="005A6D44">
        <w:rPr>
          <w:rStyle w:val="CommentReference"/>
          <w:rFonts w:ascii="Arial" w:hAnsi="Arial" w:cs="Arial"/>
          <w:iCs w:val="0"/>
        </w:rPr>
        <w:commentReference w:id="87"/>
      </w:r>
      <w:r w:rsidRPr="00B16B42">
        <w:t xml:space="preserve">The misidentification of a threat could result in mortality or unnecessary </w:t>
      </w:r>
      <w:r w:rsidR="00382F78">
        <w:t>energy</w:t>
      </w:r>
      <w:r w:rsidRPr="00B16B42">
        <w:t xml:space="preserve"> expenditure. If a threat is undetected by the sentinel, foragers could be at greater risk of predation due to their reliance on the sentinel’s vigilance, resulting in injury or death. Though less detrimental to an individual’s immediate survival, inappropriate alarm calls are detrimental to foraging efficiency and diminish the benefits provided by sentinel behaviour. Correct identification of threats is therefore crucial for effective sentinel behaviour. Older individuals could have had greater exposure to potential threats present in the environment and can better recognize and vocalize the presence of a threat</w:t>
      </w:r>
      <w:r w:rsidR="003E0496">
        <w:t xml:space="preserve"> </w:t>
      </w:r>
      <w:r w:rsidR="003E0496">
        <w:fldChar w:fldCharType="begin"/>
      </w:r>
      <w:r w:rsidR="003E0496">
        <w:instrText xml:space="preserve"> ADDIN ZOTERO_ITEM CSL_CITATION {"citationID":"NoCoi3tG","properties":{"formattedCitation":"[4]","plainCitation":"[4]","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schema":"https://github.com/citation-style-language/schema/raw/master/csl-citation.json"} </w:instrText>
      </w:r>
      <w:r w:rsidR="003E0496">
        <w:fldChar w:fldCharType="separate"/>
      </w:r>
      <w:r w:rsidR="003E0496" w:rsidRPr="003E0496">
        <w:t>[4]</w:t>
      </w:r>
      <w:r w:rsidR="003E0496">
        <w:fldChar w:fldCharType="end"/>
      </w:r>
      <w:r w:rsidRPr="00B16B42">
        <w:t xml:space="preserve">. Younger individuals could also take advantage of the sentinel behaviour of more experienced individuals to learn to identify threats. Social learning helps mitigate the </w:t>
      </w:r>
      <w:r w:rsidRPr="00B16B42">
        <w:lastRenderedPageBreak/>
        <w:t xml:space="preserve">costs of learning about threats by reducing the risk of injury or mortality of learning through direct exposure to danger. </w:t>
      </w:r>
    </w:p>
    <w:p w14:paraId="1B01F326" w14:textId="77777777" w:rsidR="00016BD7" w:rsidRPr="00B16B42" w:rsidRDefault="00016BD7" w:rsidP="00016BD7">
      <w:pPr>
        <w:pStyle w:val="SectionText0"/>
        <w:spacing w:line="480" w:lineRule="auto"/>
      </w:pPr>
      <w:r w:rsidRPr="00B16B42">
        <w:t xml:space="preserve">Older and more experienced individuals could also have greater energetic resources to allocate to sentinel behaviour. Mature adults could have more efficient foraging strategies and no longer need to allocate as much energy to growth and development, reducing the costs of performing sentinel behaviour. In comparison, maturing young could have a different allocation of energy and could be less capable of spending energy being sentinel and instead favouring foraging to compensate for the lower foraging efficiency and their growth. </w:t>
      </w:r>
    </w:p>
    <w:p w14:paraId="34D9BE1D" w14:textId="6C38294D" w:rsidR="00016BD7" w:rsidRPr="00B16B42" w:rsidRDefault="00016BD7" w:rsidP="00016BD7">
      <w:pPr>
        <w:pStyle w:val="SectionText0"/>
        <w:spacing w:line="480" w:lineRule="auto"/>
      </w:pPr>
      <w:r w:rsidRPr="00B16B42">
        <w:t>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w:t>
      </w:r>
      <w:r w:rsidR="003E0496">
        <w:t xml:space="preserve"> </w:t>
      </w:r>
      <w:r w:rsidR="003E0496">
        <w:fldChar w:fldCharType="begin"/>
      </w:r>
      <w:r w:rsidR="003E0496">
        <w:instrText xml:space="preserve"> ADDIN ZOTERO_ITEM CSL_CITATION {"citationID":"49QMtZoj","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3E0496">
        <w:fldChar w:fldCharType="separate"/>
      </w:r>
      <w:r w:rsidR="003E0496" w:rsidRPr="003E0496">
        <w:t>[1,28,29]</w:t>
      </w:r>
      <w:r w:rsidR="003E0496">
        <w:fldChar w:fldCharType="end"/>
      </w:r>
      <w:r w:rsidRPr="00B16B42">
        <w:t>.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w:t>
      </w:r>
      <w:r w:rsidR="003E0496">
        <w:t xml:space="preserve"> </w:t>
      </w:r>
      <w:r w:rsidR="003E0496">
        <w:fldChar w:fldCharType="begin"/>
      </w:r>
      <w:r w:rsidR="003E0496">
        <w:instrText xml:space="preserve"> ADDIN ZOTERO_ITEM CSL_CITATION {"citationID":"jaj2UGcX","properties":{"formattedCitation":"[3,15,24,25,30,36]","plainCitation":"[3,15,24,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3E0496">
        <w:fldChar w:fldCharType="separate"/>
      </w:r>
      <w:r w:rsidR="003E0496" w:rsidRPr="003E0496">
        <w:t>[3,15,24,25,30,36]</w:t>
      </w:r>
      <w:r w:rsidR="003E0496">
        <w:fldChar w:fldCharType="end"/>
      </w:r>
      <w:r w:rsidRPr="00B16B42">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Arabian babblers (</w:t>
      </w:r>
      <w:proofErr w:type="spellStart"/>
      <w:r w:rsidRPr="00B16B42">
        <w:rPr>
          <w:i/>
        </w:rPr>
        <w:t>Turdoides</w:t>
      </w:r>
      <w:proofErr w:type="spellEnd"/>
      <w:r w:rsidRPr="00B16B42">
        <w:rPr>
          <w:i/>
        </w:rPr>
        <w:t xml:space="preserve"> </w:t>
      </w:r>
      <w:proofErr w:type="spellStart"/>
      <w:r w:rsidRPr="00B16B42">
        <w:rPr>
          <w:i/>
        </w:rPr>
        <w:t>squamiceps</w:t>
      </w:r>
      <w:proofErr w:type="spellEnd"/>
      <w:r w:rsidRPr="00B16B42">
        <w:t>), and Florida scrub-jays</w:t>
      </w:r>
      <w:r w:rsidR="003C6881">
        <w:t xml:space="preserve"> </w:t>
      </w:r>
      <w:r w:rsidRPr="00B16B42">
        <w:t>(</w:t>
      </w:r>
      <w:proofErr w:type="spellStart"/>
      <w:r w:rsidRPr="00B16B42">
        <w:t>Aphelocoma</w:t>
      </w:r>
      <w:proofErr w:type="spellEnd"/>
      <w:r w:rsidRPr="00B16B42">
        <w:t xml:space="preserve"> </w:t>
      </w:r>
      <w:proofErr w:type="spellStart"/>
      <w:r w:rsidRPr="00B16B42">
        <w:t>coerulescens</w:t>
      </w:r>
      <w:proofErr w:type="spellEnd"/>
      <w:r w:rsidRPr="00B16B42">
        <w:t xml:space="preserve">) which found that fed </w:t>
      </w:r>
      <w:proofErr w:type="gramStart"/>
      <w:r w:rsidRPr="00B16B42">
        <w:t xml:space="preserve">individuals </w:t>
      </w:r>
      <w:r w:rsidR="003C6881">
        <w:t>initiated</w:t>
      </w:r>
      <w:proofErr w:type="gramEnd"/>
      <w:r w:rsidR="003C6881">
        <w:t xml:space="preserve"> bouts of </w:t>
      </w:r>
      <w:r w:rsidR="003C6881">
        <w:lastRenderedPageBreak/>
        <w:t xml:space="preserve">sentinel behaviour more frequently </w:t>
      </w:r>
      <w:r w:rsidR="003C6881" w:rsidRPr="003C6881">
        <w:t>[15,17,22,23,25,36,59]</w:t>
      </w:r>
      <w:r w:rsidRPr="00B16B42">
        <w:t>. Satiated individuals also decreased their foraging behaviour and sentineled more and longer than unsatiated individuals. In response to the increased sentinel behaviour of a group member, other members compensated and decreased their own sentinel behaviour</w:t>
      </w:r>
      <w:r w:rsidR="003C6881">
        <w:t xml:space="preserve"> </w:t>
      </w:r>
      <w:r w:rsidR="003C6881">
        <w:fldChar w:fldCharType="begin"/>
      </w:r>
      <w:r w:rsidR="003C6881">
        <w:instrText xml:space="preserve"> ADDIN ZOTERO_ITEM CSL_CITATION {"citationID":"XtWXk88R","properties":{"formattedCitation":"[17]","plainCitation":"[17]","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schema":"https://github.com/citation-style-language/schema/raw/master/csl-citation.json"} </w:instrText>
      </w:r>
      <w:r w:rsidR="003C6881">
        <w:fldChar w:fldCharType="separate"/>
      </w:r>
      <w:r w:rsidR="003C6881" w:rsidRPr="003C6881">
        <w:t>[17]</w:t>
      </w:r>
      <w:r w:rsidR="003C6881">
        <w:fldChar w:fldCharType="end"/>
      </w:r>
      <w:r w:rsidRPr="00B16B42">
        <w:t>. These findings suggest that upon achieving sufficient energetic reserves, sentinel behaviour could be the most beneficial activity for the individual.</w:t>
      </w:r>
    </w:p>
    <w:p w14:paraId="205F390D" w14:textId="742F024E" w:rsidR="00016BD7" w:rsidRPr="00B16B42" w:rsidRDefault="00016BD7" w:rsidP="00016BD7">
      <w:pPr>
        <w:pStyle w:val="SectionText0"/>
        <w:spacing w:line="480" w:lineRule="auto"/>
      </w:pPr>
      <w:r w:rsidRPr="00B16B42">
        <w:t>Originally believed to be a selfless behaviour, sentinel behaviour as explained by the state-dependent model for sentinel decision-making could be a result of selfish decisions made by the individual to satisfy their personal needs. The energetic state of the individual appears to be trade</w:t>
      </w:r>
      <w:r w:rsidR="009B1137">
        <w:t>d</w:t>
      </w:r>
      <w:r w:rsidRPr="00B16B42">
        <w:t xml:space="preserve"> off for increased individual safety provided by sentinel behaviour. When under risk of predation, sentinels could identify threats and reach a safe refuge earlier than foragers. Intrinsic factors identified by our review can affect the energetic investment and reserves of individuals, altering their behaviour. Though the benefits of sentinel behaviour are mainly antipredator vigilance, dominant males could have ulterior motives for performing the behaviour, further altering their propensity to perform sentinel behaviour.</w:t>
      </w:r>
    </w:p>
    <w:p w14:paraId="001C6B63" w14:textId="77777777" w:rsidR="00016BD7" w:rsidRPr="00016BD7" w:rsidRDefault="00016BD7" w:rsidP="00FD273E">
      <w:pPr>
        <w:pStyle w:val="SectionSubtitle"/>
        <w:spacing w:after="0" w:line="480" w:lineRule="auto"/>
      </w:pPr>
      <w:bookmarkStart w:id="88" w:name="_Toc162794592"/>
      <w:r w:rsidRPr="00016BD7">
        <w:t>Extrinsic Factors:</w:t>
      </w:r>
      <w:bookmarkEnd w:id="88"/>
    </w:p>
    <w:p w14:paraId="5D506943" w14:textId="142376AB" w:rsidR="00016BD7" w:rsidRPr="00B16B42" w:rsidRDefault="00016BD7" w:rsidP="00016BD7">
      <w:pPr>
        <w:pStyle w:val="SectionText0"/>
        <w:spacing w:line="480" w:lineRule="auto"/>
      </w:pPr>
      <w:r w:rsidRPr="00B16B42">
        <w:t xml:space="preserve">Our review has also identified several extrinsic factors that can affect sentinel behaviour. Dominance, group size, and risk play significant roles in shaping sentinel </w:t>
      </w:r>
      <w:r w:rsidR="00382F78">
        <w:t>behaviour</w:t>
      </w:r>
      <w:r w:rsidRPr="00B16B42">
        <w:t xml:space="preserve"> in mammal and avian species. These factors influence sentinel decision-making often in conjunction with intrinsic factors. Social hierarchies within groups can significantly affect sentinel behaviour, with dominant individuals sentineling more than subordinates</w:t>
      </w:r>
      <w:r w:rsidR="00B96E1F">
        <w:t xml:space="preserve"> </w:t>
      </w:r>
      <w:r w:rsidR="00B96E1F">
        <w:fldChar w:fldCharType="begin"/>
      </w:r>
      <w:r w:rsidR="00B96E1F">
        <w:instrText xml:space="preserve"> ADDIN ZOTERO_ITEM CSL_CITATION {"citationID":"mgjoKFQZ","properties":{"formattedCitation":"[23,24,26,38,71,71]","plainCitation":"[23,24,26,38,71,71]","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id":624,"uris":["http://zotero.org/users/8430992/items/5SP6SVGS"],"itemData":{"id":624,"type":"article-journal","language":"en","page":"8","source":"Zotero","title":"Behaviour of the whiteheaded babbler &lt;i&gt;Turdoides affinis Jerdon &lt;/i&gt;","volume":"95","author":[{"family":"Zacharias","given":"V. J."},{"family":"Mathew","given":"D. N."}],"issued":{"date-parts":[["1998"]]}}}],"schema":"https://github.com/citation-style-language/schema/raw/master/csl-citation.json"} </w:instrText>
      </w:r>
      <w:r w:rsidR="00B96E1F">
        <w:fldChar w:fldCharType="separate"/>
      </w:r>
      <w:r w:rsidR="00B96E1F" w:rsidRPr="00B96E1F">
        <w:t>[23,24,26,38,71,71]</w:t>
      </w:r>
      <w:r w:rsidR="00B96E1F">
        <w:fldChar w:fldCharType="end"/>
      </w:r>
      <w:r w:rsidRPr="00B16B42">
        <w:t xml:space="preserve">. Dominant individuals could have greater access to resources, either through more effective foraging </w:t>
      </w:r>
      <w:r w:rsidRPr="00B16B42">
        <w:lastRenderedPageBreak/>
        <w:t>strategies or receiving gifts from other members of the group, reducing the lost foraging opportunity cost of performing the behaviour.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intrusions as previously discussed. Subordinates do contribute to a group’s sentinel behaviour but could be compensating for the dominant individual’s sentinel behaviour by reducing theirs. When fed</w:t>
      </w:r>
      <w:r w:rsidR="00382F78">
        <w:t>,</w:t>
      </w:r>
      <w:r w:rsidRPr="00B16B42">
        <w:t xml:space="preserve"> however, subordinate Arabian babblers increased the duration of their sentinel bouts significantly more than dominants in comparison to when unfed, indicating they ended their bouts with a lower energetic state than dominants</w:t>
      </w:r>
      <w:r w:rsidR="00B96E1F">
        <w:t xml:space="preserve"> </w:t>
      </w:r>
      <w:r w:rsidR="00B96E1F">
        <w:fldChar w:fldCharType="begin"/>
      </w:r>
      <w:r w:rsidR="00B96E1F">
        <w:instrText xml:space="preserve"> ADDIN ZOTERO_ITEM CSL_CITATION {"citationID":"uLaSz6fQ","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schema":"https://github.com/citation-style-language/schema/raw/master/csl-citation.json"} </w:instrText>
      </w:r>
      <w:r w:rsidR="00B96E1F">
        <w:fldChar w:fldCharType="separate"/>
      </w:r>
      <w:r w:rsidR="00B96E1F" w:rsidRPr="00B96E1F">
        <w:t>[22]</w:t>
      </w:r>
      <w:r w:rsidR="00B96E1F">
        <w:fldChar w:fldCharType="end"/>
      </w:r>
      <w:r w:rsidRPr="00B16B42">
        <w:t>. This could point to yet another difference in energetic investment among group members, causing a difference in their individual contribution to the group’s sentinel behaviour.</w:t>
      </w:r>
    </w:p>
    <w:p w14:paraId="70E3274D" w14:textId="2F8C37E4" w:rsidR="00016BD7" w:rsidRPr="00B16B42" w:rsidRDefault="00016BD7" w:rsidP="00016BD7">
      <w:pPr>
        <w:pStyle w:val="SectionText0"/>
        <w:spacing w:line="480" w:lineRule="auto"/>
      </w:pPr>
      <w:r w:rsidRPr="00B16B42">
        <w:t>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behaviour</w:t>
      </w:r>
      <w:r w:rsidR="00B96E1F">
        <w:t xml:space="preserve"> </w:t>
      </w:r>
      <w:r w:rsidR="00B96E1F">
        <w:fldChar w:fldCharType="begin"/>
      </w:r>
      <w:r w:rsidR="00B96E1F">
        <w:instrText xml:space="preserve"> ADDIN ZOTERO_ITEM CSL_CITATION {"citationID":"jmwTZdpU","properties":{"formattedCitation":"[16,72,73]","plainCitation":"[16,72,73]","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schema":"https://github.com/citation-style-language/schema/raw/master/csl-citation.json"} </w:instrText>
      </w:r>
      <w:r w:rsidR="00B96E1F">
        <w:fldChar w:fldCharType="separate"/>
      </w:r>
      <w:r w:rsidR="00B96E1F" w:rsidRPr="00B96E1F">
        <w:t>[16,72,73]</w:t>
      </w:r>
      <w:r w:rsidR="00B96E1F">
        <w:fldChar w:fldCharType="end"/>
      </w:r>
      <w:r w:rsidRPr="00B16B42">
        <w:t xml:space="preserve">. In smaller groups, individuals must perform longer bouts of sentinel behaviour, increasing </w:t>
      </w:r>
      <w:r w:rsidR="00382F78">
        <w:t xml:space="preserve">the </w:t>
      </w:r>
      <w:r w:rsidRPr="00B16B42">
        <w:t>costs of sentinel behaviour for participating group members</w:t>
      </w:r>
      <w:r w:rsidR="00B96E1F">
        <w:t xml:space="preserve"> </w:t>
      </w:r>
      <w:r w:rsidR="00B96E1F">
        <w:fldChar w:fldCharType="begin"/>
      </w:r>
      <w:r w:rsidR="00B96E1F">
        <w:instrText xml:space="preserve"> ADDIN ZOTERO_ITEM CSL_CITATION {"citationID":"zlexIpFm","properties":{"formattedCitation":"[36]","plainCitation":"[36]","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B96E1F">
        <w:fldChar w:fldCharType="separate"/>
      </w:r>
      <w:r w:rsidR="00B96E1F" w:rsidRPr="00B96E1F">
        <w:t>[36]</w:t>
      </w:r>
      <w:r w:rsidR="00B96E1F">
        <w:fldChar w:fldCharType="end"/>
      </w:r>
      <w:r w:rsidRPr="00B16B42">
        <w:t>. Larger groups can more effectively distribute the costs of sentinel behaviour among members, while also providing other predation risk-reducing effects through other group-size effects such as the Many Eyes hypothesis.</w:t>
      </w:r>
    </w:p>
    <w:p w14:paraId="556795C7" w14:textId="697D3844" w:rsidR="00016BD7" w:rsidRDefault="00016BD7" w:rsidP="00016BD7">
      <w:pPr>
        <w:pStyle w:val="SectionText0"/>
        <w:spacing w:line="480" w:lineRule="auto"/>
      </w:pPr>
      <w:r w:rsidRPr="00B16B42">
        <w:t>Increased risk had similar effects on the sentinel behaviour of avian and mammal species, where increased sentinel behaviour was observed in situations of heightened risk</w:t>
      </w:r>
      <w:r w:rsidR="00B96E1F">
        <w:t xml:space="preserve"> </w:t>
      </w:r>
      <w:r w:rsidR="00B96E1F">
        <w:fldChar w:fldCharType="begin"/>
      </w:r>
      <w:r w:rsidR="00220616">
        <w:instrText xml:space="preserve"> ADDIN ZOTERO_ITEM CSL_CITATION {"citationID":"7gXgzQQx","properties":{"formattedCitation":"[11,59,74,75]","plainCitation":"[11,59,74,75]","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schema":"https://github.com/citation-style-language/schema/raw/master/csl-citation.json"} </w:instrText>
      </w:r>
      <w:r w:rsidR="00B96E1F">
        <w:fldChar w:fldCharType="separate"/>
      </w:r>
      <w:r w:rsidR="00220616" w:rsidRPr="00220616">
        <w:t>[11,59,74,75]</w:t>
      </w:r>
      <w:r w:rsidR="00B96E1F">
        <w:fldChar w:fldCharType="end"/>
      </w:r>
      <w:r w:rsidRPr="00B16B42">
        <w:t xml:space="preserve">. This </w:t>
      </w:r>
      <w:r w:rsidRPr="00B16B42">
        <w:lastRenderedPageBreak/>
        <w:t xml:space="preserve">risk can be from the presence of predators but also the presence of outgroup rivals and territory intruders, which </w:t>
      </w:r>
      <w:r w:rsidR="00382F78">
        <w:t>cause</w:t>
      </w:r>
      <w:r w:rsidRPr="00B16B42">
        <w:t xml:space="preserve"> an increase in sentinel behaviour</w:t>
      </w:r>
      <w:r w:rsidR="00220616">
        <w:t xml:space="preserve"> </w:t>
      </w:r>
      <w:r w:rsidR="00220616">
        <w:fldChar w:fldCharType="begin"/>
      </w:r>
      <w:r w:rsidR="00220616">
        <w:instrText xml:space="preserve"> ADDIN ZOTERO_ITEM CSL_CITATION {"citationID":"FyzOODcm","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220616">
        <w:fldChar w:fldCharType="separate"/>
      </w:r>
      <w:r w:rsidR="00220616" w:rsidRPr="00220616">
        <w:t>[37,38]</w:t>
      </w:r>
      <w:r w:rsidR="00220616">
        <w:fldChar w:fldCharType="end"/>
      </w:r>
      <w:r w:rsidRPr="00B16B42">
        <w:t xml:space="preserve">. The collection of information on potential threats is essential to the survival of individuals. Earlier detection of predators can reduce the risk of mortality and injury because of an interaction with a predator, increasing </w:t>
      </w:r>
      <w:r w:rsidR="00382F78">
        <w:t xml:space="preserve">the </w:t>
      </w:r>
      <w:r w:rsidRPr="00B16B42">
        <w:t xml:space="preserve">survival of group members and mates. The presence of at-risk individuals, such as young individuals, also </w:t>
      </w:r>
      <w:r w:rsidR="00382F78">
        <w:t>increased</w:t>
      </w:r>
      <w:r w:rsidRPr="00B16B42">
        <w:t xml:space="preserve"> sentinel behaviour, likely to compensate for an increase in predation risk. In meerkats (</w:t>
      </w:r>
      <w:r w:rsidRPr="00B16B42">
        <w:rPr>
          <w:i/>
        </w:rPr>
        <w:t xml:space="preserve">Suricata </w:t>
      </w:r>
      <w:proofErr w:type="spellStart"/>
      <w:r w:rsidRPr="00B16B42">
        <w:rPr>
          <w:i/>
        </w:rPr>
        <w:t>suricatta</w:t>
      </w:r>
      <w:proofErr w:type="spellEnd"/>
      <w:r w:rsidRPr="00B16B42">
        <w:t>), the presence of pups significantly increased the sentinel behaviour of subordinates during foraging trips</w:t>
      </w:r>
      <w:r w:rsidR="00220616">
        <w:t xml:space="preserve"> </w:t>
      </w:r>
      <w:r w:rsidR="00220616">
        <w:fldChar w:fldCharType="begin"/>
      </w:r>
      <w:r w:rsidR="00220616">
        <w:instrText xml:space="preserve"> ADDIN ZOTERO_ITEM CSL_CITATION {"citationID":"59XxrECE","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schema":"https://github.com/citation-style-language/schema/raw/master/csl-citation.json"} </w:instrText>
      </w:r>
      <w:r w:rsidR="00220616">
        <w:fldChar w:fldCharType="separate"/>
      </w:r>
      <w:r w:rsidR="00220616" w:rsidRPr="00220616">
        <w:t>[6]</w:t>
      </w:r>
      <w:r w:rsidR="00220616">
        <w:fldChar w:fldCharType="end"/>
      </w:r>
      <w:r w:rsidRPr="00B16B42">
        <w:t xml:space="preserve">. The presence of young in the group could increase predation risk if young individuals are more vulnerable or have inefficient vigilance due to a lack of </w:t>
      </w:r>
      <w:r w:rsidR="00382F78">
        <w:t>experience</w:t>
      </w:r>
      <w:r w:rsidRPr="00B16B42">
        <w:t xml:space="preserve"> with threats. Their inclusion in foraging groups could therefore increase the group’s risk of predation, resulting in increased sentinel behaviour in adult members.</w:t>
      </w:r>
      <w:r>
        <w:t xml:space="preserve"> </w:t>
      </w:r>
      <w:r w:rsidR="00382F78">
        <w:t>Reduced-risk</w:t>
      </w:r>
      <w:r>
        <w:t xml:space="preserve"> environments, such as in captivity, have shown that captive meerkats behaved similarly to their wild counterparts suggesting that sentinel behaviour is plastic, but does not disappear in the absence of predation risk</w:t>
      </w:r>
      <w:r w:rsidR="00220616">
        <w:t xml:space="preserve"> </w:t>
      </w:r>
      <w:r w:rsidR="00220616">
        <w:fldChar w:fldCharType="begin"/>
      </w:r>
      <w:r w:rsidR="00220616">
        <w:instrText xml:space="preserve"> ADDIN ZOTERO_ITEM CSL_CITATION {"citationID":"XSzxnvZ3","properties":{"formattedCitation":"[3]","plainCitation":"[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schema":"https://github.com/citation-style-language/schema/raw/master/csl-citation.json"} </w:instrText>
      </w:r>
      <w:r w:rsidR="00220616">
        <w:fldChar w:fldCharType="separate"/>
      </w:r>
      <w:r w:rsidR="00220616" w:rsidRPr="00220616">
        <w:t>[3]</w:t>
      </w:r>
      <w:r w:rsidR="00220616">
        <w:fldChar w:fldCharType="end"/>
      </w:r>
      <w: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01E9E736" w14:textId="7B0800D9" w:rsidR="00016BD7" w:rsidRPr="001A1DF9" w:rsidRDefault="00016BD7" w:rsidP="00016BD7">
      <w:pPr>
        <w:pStyle w:val="SectionText0"/>
        <w:spacing w:line="480" w:lineRule="auto"/>
      </w:pPr>
      <w:r>
        <w:t>Extrinsic factors can also modify the effectiveness of the sentinel, diminishing the benefits provided to the non-sentinel individuals. Factors such as access to adequate sentinel locations</w:t>
      </w:r>
      <w:r w:rsidR="00220616">
        <w:t xml:space="preserve"> </w:t>
      </w:r>
      <w:r w:rsidR="00220616">
        <w:fldChar w:fldCharType="begin"/>
      </w:r>
      <w:r w:rsidR="00220616">
        <w:instrText xml:space="preserve"> ADDIN ZOTERO_ITEM CSL_CITATION {"citationID":"HL665tNI","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220616">
        <w:fldChar w:fldCharType="separate"/>
      </w:r>
      <w:r w:rsidR="00220616" w:rsidRPr="00220616">
        <w:t>[30]</w:t>
      </w:r>
      <w:r w:rsidR="00220616">
        <w:fldChar w:fldCharType="end"/>
      </w:r>
      <w:r>
        <w:t>, anthropogenic noise</w:t>
      </w:r>
      <w:r w:rsidR="00220616">
        <w:t xml:space="preserve"> </w:t>
      </w:r>
      <w:r w:rsidR="00220616">
        <w:fldChar w:fldCharType="begin"/>
      </w:r>
      <w:r w:rsidR="00220616">
        <w:instrText xml:space="preserve"> ADDIN ZOTERO_ITEM CSL_CITATION {"citationID":"J5pSMkdI","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xml:space="preserve"> and factors that increase environmental uncertainty such as visual obstructions (e.g. tall grasses)</w:t>
      </w:r>
      <w:r w:rsidR="00220616">
        <w:t xml:space="preserve"> </w:t>
      </w:r>
      <w:r w:rsidR="00220616">
        <w:fldChar w:fldCharType="begin"/>
      </w:r>
      <w:r w:rsidR="00220616">
        <w:instrText xml:space="preserve"> ADDIN ZOTERO_ITEM CSL_CITATION {"citationID":"NCAtl5di","properties":{"formattedCitation":"[11]","plainCitation":"[1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schema":"https://github.com/citation-style-language/schema/raw/master/csl-citation.json"} </w:instrText>
      </w:r>
      <w:r w:rsidR="00220616">
        <w:fldChar w:fldCharType="separate"/>
      </w:r>
      <w:r w:rsidR="00220616" w:rsidRPr="00220616">
        <w:t>[11]</w:t>
      </w:r>
      <w:r w:rsidR="00220616">
        <w:fldChar w:fldCharType="end"/>
      </w:r>
      <w:r>
        <w:t xml:space="preserve">, shorter lines of sight and novel stimuli can also alter an individual’s need for vigilance and by extension sentinel behaviour. In dwarf </w:t>
      </w:r>
      <w:r w:rsidR="00382F78">
        <w:t>mongooses</w:t>
      </w:r>
      <w:r>
        <w:t xml:space="preserve">, the presence of anthropogenic noises significantly affected the ability to hear acoustic signals from </w:t>
      </w:r>
      <w:r>
        <w:lastRenderedPageBreak/>
        <w:t xml:space="preserve">the sentinel, reducing their effectiveness. Foragers were observed to increase their personal vigilance in response to </w:t>
      </w:r>
      <w:r w:rsidR="00382F78">
        <w:t>in compensation</w:t>
      </w:r>
      <w:r w:rsidR="00220616">
        <w:t xml:space="preserve"> </w:t>
      </w:r>
      <w:r w:rsidR="00220616">
        <w:fldChar w:fldCharType="begin"/>
      </w:r>
      <w:r w:rsidR="00220616">
        <w:instrText xml:space="preserve"> ADDIN ZOTERO_ITEM CSL_CITATION {"citationID":"6uxwYGA0","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220616">
        <w:fldChar w:fldCharType="separate"/>
      </w:r>
      <w:r w:rsidR="00220616" w:rsidRPr="00220616">
        <w:t>[55]</w:t>
      </w:r>
      <w:r w:rsidR="00220616">
        <w:fldChar w:fldCharType="end"/>
      </w:r>
      <w:r>
        <w:t>. The wealth of environmental factors that can increase the anxiety and need for vigilance require further study to assess their impacts on sentinel behaviour.</w:t>
      </w:r>
    </w:p>
    <w:p w14:paraId="0557B606" w14:textId="62DB6312" w:rsidR="00016BD7" w:rsidRPr="00F24438" w:rsidRDefault="00016BD7" w:rsidP="00016BD7">
      <w:pPr>
        <w:pStyle w:val="SectionText0"/>
        <w:spacing w:line="480" w:lineRule="auto"/>
      </w:pPr>
      <w:r w:rsidRPr="00F24438">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w:t>
      </w:r>
      <w:r w:rsidR="00220616">
        <w:t>change</w:t>
      </w:r>
      <w:r w:rsidRPr="00F24438">
        <w:t xml:space="preserve"> their behaviour can be adaptive in highly variable environments. </w:t>
      </w:r>
    </w:p>
    <w:p w14:paraId="10EEA887" w14:textId="57B717EF" w:rsidR="00016BD7" w:rsidRPr="00016BD7" w:rsidRDefault="00016BD7" w:rsidP="00FD273E">
      <w:pPr>
        <w:pStyle w:val="SectionSubtitle"/>
        <w:spacing w:after="0" w:line="480" w:lineRule="auto"/>
      </w:pPr>
      <w:bookmarkStart w:id="89" w:name="_Toc162794593"/>
      <w:r w:rsidRPr="00016BD7">
        <w:t>Coordination</w:t>
      </w:r>
      <w:bookmarkEnd w:id="89"/>
    </w:p>
    <w:p w14:paraId="2EC3EAD2" w14:textId="64B1F177" w:rsidR="00016BD7" w:rsidRPr="00726CBB" w:rsidRDefault="00016BD7" w:rsidP="00016BD7">
      <w:pPr>
        <w:pStyle w:val="SectionText0"/>
        <w:spacing w:line="480" w:lineRule="auto"/>
      </w:pPr>
      <w:r w:rsidRPr="00726CBB">
        <w:t>Coordination of sentinels has been identified as the defining feature of true sentinel systems</w:t>
      </w:r>
      <w:r w:rsidR="00220616">
        <w:t xml:space="preserve"> </w:t>
      </w:r>
      <w:r w:rsidR="00220616">
        <w:fldChar w:fldCharType="begin"/>
      </w:r>
      <w:r w:rsidR="00220616">
        <w:instrText xml:space="preserve"> ADDIN ZOTERO_ITEM CSL_CITATION {"citationID":"075kUWJR","properties":{"formattedCitation":"[1,15,17,29,76]","plainCitation":"[1,15,17,29,76]","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schema":"https://github.com/citation-style-language/schema/raw/master/csl-citation.json"} </w:instrText>
      </w:r>
      <w:r w:rsidR="00220616">
        <w:fldChar w:fldCharType="separate"/>
      </w:r>
      <w:r w:rsidR="00220616" w:rsidRPr="00220616">
        <w:t>[1,15,17,29,76]</w:t>
      </w:r>
      <w:r w:rsidR="00220616">
        <w:fldChar w:fldCharType="end"/>
      </w:r>
      <w:r w:rsidRPr="00726CBB">
        <w:t>. The adoption of an exposed prominent position from which to perform constant vigilance, and the communication of threats through alarm calls are not behaviours exclusive to sentinel behaviour. These characteristics can</w:t>
      </w:r>
      <w:del w:id="90" w:author="Author">
        <w:r w:rsidRPr="00726CBB" w:rsidDel="003137BE">
          <w:delText xml:space="preserve"> </w:delText>
        </w:r>
      </w:del>
      <w:r w:rsidRPr="00726CBB">
        <w:t xml:space="preserve">not be solely relied upon to describe a sentinel species. </w:t>
      </w:r>
      <w:commentRangeStart w:id="91"/>
      <w:r w:rsidRPr="00726CBB">
        <w:t>Instead, the coordination of sentinel bouts to ensure no overlap and reduce gaps should then appear more frequently in contemporary literature on sentinel behaviour</w:t>
      </w:r>
      <w:commentRangeEnd w:id="91"/>
      <w:r w:rsidR="003137BE">
        <w:rPr>
          <w:rStyle w:val="CommentReference"/>
          <w:rFonts w:ascii="Arial" w:hAnsi="Arial" w:cs="Arial"/>
          <w:iCs w:val="0"/>
        </w:rPr>
        <w:commentReference w:id="91"/>
      </w:r>
      <w:r w:rsidRPr="00726CBB">
        <w:t xml:space="preserve">. Despite this, there </w:t>
      </w:r>
      <w:del w:id="92" w:author="Author">
        <w:r w:rsidRPr="00726CBB" w:rsidDel="003137BE">
          <w:delText>is a low number of</w:delText>
        </w:r>
      </w:del>
      <w:ins w:id="93" w:author="Author">
        <w:r w:rsidR="003137BE">
          <w:t>are few</w:t>
        </w:r>
      </w:ins>
      <w:r w:rsidRPr="00726CBB">
        <w:t xml:space="preserve"> articles that explicitly </w:t>
      </w:r>
      <w:del w:id="94" w:author="Author">
        <w:r w:rsidRPr="00726CBB" w:rsidDel="003137BE">
          <w:delText xml:space="preserve">mention </w:delText>
        </w:r>
      </w:del>
      <w:ins w:id="95" w:author="Author">
        <w:r w:rsidR="003137BE">
          <w:t>use</w:t>
        </w:r>
        <w:r w:rsidR="003137BE" w:rsidRPr="00726CBB">
          <w:t xml:space="preserve"> </w:t>
        </w:r>
      </w:ins>
      <w:r w:rsidRPr="00726CBB">
        <w:t xml:space="preserve">coordination in their definition of sentinel behaviour, though </w:t>
      </w:r>
      <w:commentRangeStart w:id="96"/>
      <w:r w:rsidRPr="00726CBB">
        <w:t>an upward trend is detected in articles published after 2017</w:t>
      </w:r>
      <w:commentRangeEnd w:id="96"/>
      <w:r w:rsidR="003137BE">
        <w:rPr>
          <w:rStyle w:val="CommentReference"/>
          <w:rFonts w:ascii="Arial" w:hAnsi="Arial" w:cs="Arial"/>
          <w:iCs w:val="0"/>
        </w:rPr>
        <w:commentReference w:id="96"/>
      </w:r>
      <w:r w:rsidRPr="00726CBB">
        <w:t xml:space="preserve">. However, this is not accompanied by a decrease in the number of articles without this criterion. By not including and testing for the coordination of sentinels, we are exposing ourselves to </w:t>
      </w:r>
      <w:r w:rsidR="00382F78">
        <w:t xml:space="preserve">an </w:t>
      </w:r>
      <w:r w:rsidRPr="00726CBB">
        <w:t xml:space="preserve">increased risk of misidentification of sentinel species. The correct identification of sentinel systems is </w:t>
      </w:r>
      <w:r w:rsidRPr="00726CBB">
        <w:lastRenderedPageBreak/>
        <w:t>required to further our understanding of the underlying mechanisms behind these complex social behaviours.</w:t>
      </w:r>
    </w:p>
    <w:p w14:paraId="2D145631" w14:textId="11FF21CA" w:rsidR="00016BD7" w:rsidRPr="00016BD7" w:rsidRDefault="00016BD7" w:rsidP="00FD273E">
      <w:pPr>
        <w:pStyle w:val="SectionSubtitle"/>
        <w:spacing w:after="0" w:line="480" w:lineRule="auto"/>
      </w:pPr>
      <w:bookmarkStart w:id="97" w:name="_Toc162794594"/>
      <w:r w:rsidRPr="00016BD7">
        <w:t>Urbanization</w:t>
      </w:r>
      <w:bookmarkEnd w:id="97"/>
    </w:p>
    <w:p w14:paraId="003B541C" w14:textId="3AD10B55" w:rsidR="00016BD7" w:rsidRPr="00B32F56" w:rsidRDefault="00016BD7" w:rsidP="00016BD7">
      <w:pPr>
        <w:pStyle w:val="SectionText0"/>
        <w:spacing w:line="480" w:lineRule="auto"/>
      </w:pPr>
      <w:r w:rsidRPr="00B32F56">
        <w:t xml:space="preserve">Urbanization is an important driver of behavioural change. Animals will alter their behaviours to increase success in their environments, and the effects of urbanization on individual behaviours </w:t>
      </w:r>
      <w:r w:rsidR="00382F78">
        <w:t>have</w:t>
      </w:r>
      <w:r w:rsidRPr="00B32F56">
        <w:t xml:space="preserve"> frequently been studied in a variety of species</w:t>
      </w:r>
      <w:r w:rsidR="00220616">
        <w:t xml:space="preserve"> </w:t>
      </w:r>
      <w:r w:rsidR="00220616">
        <w:fldChar w:fldCharType="begin"/>
      </w:r>
      <w:r w:rsidR="00220616">
        <w:instrText xml:space="preserve"> ADDIN ZOTERO_ITEM CSL_CITATION {"citationID":"aPCdc54X","properties":{"formattedCitation":"[41,42,51,77,78]","plainCitation":"[41,42,51,77,78]","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3,"uris":["http://zotero.org/users/8430992/items/AR2NP7SS"],"itemData":{"id":3,"type":"article-journal","abstract":"Urbanization is considered the fastest growing form of global land‐use change and can dramatically modify habitat structure and ecosystem functioning. While ecological processes continue to operate within cities, urban ecosystems are profoundly different from their more natural counterparts. Thus, ecological predictions derived from more natural ecosystems are rarely generalizable to urban environments.\nIn this study, we used data from a large‐scale and long‐term camera trap project in Chicago IL, USA, to determine whether urbanization alters predator‐avoidance behaviour of urban prey species.\nWe studied three behavioural mechanisms often induced by the fear of predation (spatial distribution, daily activity patterns and vigilance) of white‐tailed deer (Odocoileus virginianus) and eastern cottontail (Sylvilagus floridanus) when coyote (Canis latrans)—an urban apex predator—was present.\nWe found no evidence of spatial segregation between coyote and either prey species. Furthermore, neither white‐tailed deer nor eastern cottontail changed their daily activity or increased vigilance in urban areas when coyotes were present. Eastern cottontail, however, had their uppermost level of vigilance in highly urban sites when coyotes were absent.\nOur study demonstrates that predator–prey dynamics might be modified in urban ecosystems—moving from what is traditionally thought of as a two‐player system (predator and prey) to a three‐player system (predator, prey and people).\nThe authors found that urban prey species are less “afraid” of predators in cities, indicating that interactions between predators and prey in urban ecosystems may be better understood by considering three players instead of two: predators, prey and people.","container-title":"The Journal of animal ecology","DOI":"10.1111/1365-2656.12967","ISSN":"0021-8790","issue":"5","language":"eng","note":"publisher-place: England\npublisher: Wiley Subscription Services, Inc","page":"793–803","source":"ocul-bu.primo.exlibrisgroup.com","title":"Urbanization alters predator‐avoidance behaviours","volume":"88","author":[{"family":"Gallo","given":"Travis"},{"family":"Fidino","given":"Mason"},{"family":"Lehrer","given":"Elizabeth W."},{"family":"Magle","given":"Seth"},{"family":"Loison","given":"Anne"}],"contributor":[{"family":"Loison","given":"Anne"}],"issued":{"date-parts":[["2019"]]}}},{"id":23,"uris":["http://zotero.org/users/8430992/items/PK67KPNF"],"itemData":{"id":23,"type":"article-journal","abstract":"Most of the organisms are seasonal and live in a periodic environment and rely on external cues to optimally time their annual life history stages. The most predictable environmental cue which organisms use to time reproduction is the photoperiod, but food, temperature, and humidity may play role as a crucial factors. Urbanization is greatly increasing phenomenon and leads to change in landscape and habitat destruction for wildlife and brings extra hours of light at night (LAN), altering the natural signal of light and darkness, hence the temperature and availability of food. This artificial LAN has been implemented to affect behavior, endocrinology, and reproductive physiology and to advance seasonal reproduction in birds. Here, we review the literature available on the effects of urbanization on diverse processes of organisms with particular emphasis on avian system. We consider further research with long-term data-sets on phenological and physiological parameters from diverse group of organisms and diverse habitat is essential for better understanding of impact of global climate change on the biodiversity.","container-title":"Biological rhythm research","DOI":"10.1080/09291016.2017.1345462","ISSN":"0929-1016","issue":"5","language":"eng","note":"publisher: Taylor &amp; Francis","page":"789–804","source":"ocul-bu.primo.exlibrisgroup.com","title":"Effect of urbanization on daily behavior and seasonal functions in vertebrates","volume":"48","author":[{"family":"Renthlei","given":"Zothanmawii"},{"family":"Borah","given":"Bijoy Krishn"},{"family":"Trivedi","given":"Amit Kumar"}],"issued":{"date-parts":[["2017"]]}}}],"schema":"https://github.com/citation-style-language/schema/raw/master/csl-citation.json"} </w:instrText>
      </w:r>
      <w:r w:rsidR="00220616">
        <w:fldChar w:fldCharType="separate"/>
      </w:r>
      <w:r w:rsidR="00220616" w:rsidRPr="00220616">
        <w:t>[41,42,51,77,78]</w:t>
      </w:r>
      <w:r w:rsidR="00220616">
        <w:fldChar w:fldCharType="end"/>
      </w:r>
      <w:r w:rsidRPr="00B32F56">
        <w:t>. Less researched are the effects of urbanization on social behaviour such as sentinel behaviour. The effects of factors such as sex and maturity are unalterable by the environment, both intrinsic and extrinsic factors are predicted to be affected by urbanization. Urban environments often have an increased abundance and predictability of anthropogenic foods</w:t>
      </w:r>
      <w:r w:rsidR="00220616">
        <w:t xml:space="preserve"> </w:t>
      </w:r>
      <w:r w:rsidR="00220616">
        <w:fldChar w:fldCharType="begin"/>
      </w:r>
      <w:r w:rsidR="00220616">
        <w:instrText xml:space="preserve"> ADDIN ZOTERO_ITEM CSL_CITATION {"citationID":"jkDTOnuT","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220616">
        <w:fldChar w:fldCharType="separate"/>
      </w:r>
      <w:r w:rsidR="00220616" w:rsidRPr="00220616">
        <w:t>[49,50]</w:t>
      </w:r>
      <w:r w:rsidR="00220616">
        <w:fldChar w:fldCharType="end"/>
      </w:r>
      <w:r w:rsidRPr="00B32F56">
        <w:t>. Human food could have considerably more calories, resulting in increased energetic intake and possible satiation. Individuals who have fed on human foods could then shift their preference towards human foods and are more likely to perform sentinel behaviour by having greater energetic reserves. Factors that can affect the energetic levels of individuals could therefore also alter their sentinel behaviour. Additional studies on the effects of anthropogenic food sources on sentinel behaviour could help elucidate one way urbanization can affect the behaviour but could provide additional support to the selfish state-dependent model.</w:t>
      </w:r>
    </w:p>
    <w:p w14:paraId="7F1657C6" w14:textId="6423C724" w:rsidR="00016BD7" w:rsidRPr="00B32F56" w:rsidRDefault="00016BD7" w:rsidP="00016BD7">
      <w:pPr>
        <w:pStyle w:val="SectionText0"/>
        <w:spacing w:line="480" w:lineRule="auto"/>
      </w:pPr>
      <w:r w:rsidRPr="00B32F56">
        <w:t xml:space="preserve">Urbanization also has the effect of increasing the density of individuals in urban areas, increasing the number of groups as well as potentially the number of individuals in the groups. This can have a two-fold effect on sentinel behaviour. Greater group sizes are expected to decrease individual sentinel behaviour as there are a greater number of individuals capable of performing sentinel behaviour. On the other hand, the increase in frequency of interactions with </w:t>
      </w:r>
      <w:r w:rsidR="00382F78">
        <w:t>out-group</w:t>
      </w:r>
      <w:r w:rsidRPr="00B32F56">
        <w:t xml:space="preserve"> </w:t>
      </w:r>
      <w:r w:rsidRPr="00B32F56">
        <w:lastRenderedPageBreak/>
        <w:t xml:space="preserve">rivals is expected to increase the sentinel behaviour of certain group members, typically dominant males. How urbanization can alter the social dynamics of a species is an interesting avenue for future research, and the downstream effects on sentinel behaviour could differ greatly between </w:t>
      </w:r>
      <w:r w:rsidR="00382F78">
        <w:t>group members</w:t>
      </w:r>
      <w:r w:rsidRPr="00B32F56">
        <w:t xml:space="preserve">. Individual-level variations in behaviour could reflect differences in personal motivations and could support the hypothesis that sentinel behaviour could play a role in non-antipredator behaviours. </w:t>
      </w:r>
    </w:p>
    <w:p w14:paraId="173245D3" w14:textId="4B2F503E" w:rsidR="00016BD7" w:rsidRPr="00B32F56" w:rsidRDefault="00016BD7" w:rsidP="00016BD7">
      <w:pPr>
        <w:pStyle w:val="SectionText0"/>
        <w:spacing w:line="480" w:lineRule="auto"/>
      </w:pPr>
      <w:r w:rsidRPr="00B32F56">
        <w:t xml:space="preserve">Urbanization could affect an individual’s perception of the threats in their environment. Disruptive factors such as anthropogenic noise can decrease the effectiveness of sentinels. </w:t>
      </w:r>
      <w:r w:rsidR="00382F78">
        <w:t>Disrupting</w:t>
      </w:r>
      <w:r w:rsidRPr="00B32F56">
        <w:t xml:space="preserve"> forager-sentinel communication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If the benefits to the sentinel decrease, then the option to forage without a sentinel could be </w:t>
      </w:r>
      <w:r w:rsidR="00382F78">
        <w:t>favoured</w:t>
      </w:r>
      <w:r w:rsidRPr="00B32F56">
        <w:t xml:space="preserve">. A surprising finding in future studies could be a decrease in sentinel behaviour and increased reliance on other types of coordinated vigilance in urban environments. Though this would not be expected, the possibility of such a shift in social behaviour in urban environments reinforces the need for further research. Habitat alteration could also beneficially affect sentinel behaviour by increasing the presence of perches and elevated 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w:t>
      </w:r>
      <w:r w:rsidR="00382F78">
        <w:t>heterogeneous</w:t>
      </w:r>
      <w:r w:rsidRPr="00B32F56">
        <w:t xml:space="preserve">. Factors that contribute to sentinel decision-making could differ wildly between an undeveloped area and a grocery store parking lot. Predation risk due to the presence </w:t>
      </w:r>
      <w:r w:rsidRPr="00B32F56">
        <w:lastRenderedPageBreak/>
        <w:t>of urban raptors could also differ within urban environments, with urban green areas being hunting areas for species such as the red-tailed hawk</w:t>
      </w:r>
      <w:r w:rsidR="00EA0B42">
        <w:t xml:space="preserve"> </w:t>
      </w:r>
      <w:r w:rsidR="00EA0B42">
        <w:fldChar w:fldCharType="begin"/>
      </w:r>
      <w:r w:rsidR="00EA0B42">
        <w:instrText xml:space="preserve"> ADDIN ZOTERO_ITEM CSL_CITATION {"citationID":"dw3U90P5","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EA0B42">
        <w:fldChar w:fldCharType="separate"/>
      </w:r>
      <w:r w:rsidR="00EA0B42" w:rsidRPr="00EA0B42">
        <w:t>[79]</w:t>
      </w:r>
      <w:r w:rsidR="00EA0B42">
        <w:fldChar w:fldCharType="end"/>
      </w:r>
      <w:r w:rsidRPr="00B32F56">
        <w:t xml:space="preserve">. Studying the differences in sentinel behaviour between different types of urban </w:t>
      </w:r>
      <w:r w:rsidR="00382F78">
        <w:t>environments</w:t>
      </w:r>
      <w:r w:rsidRPr="00B32F56">
        <w:t xml:space="preserve"> could reveal more subtle factors at play in sentinel decision-making.</w:t>
      </w:r>
    </w:p>
    <w:p w14:paraId="7EAD75B5" w14:textId="077B6241" w:rsidR="00016BD7" w:rsidRPr="00016BD7" w:rsidRDefault="00016BD7" w:rsidP="00FD273E">
      <w:pPr>
        <w:pStyle w:val="SectionSubtitle"/>
        <w:spacing w:after="0" w:line="480" w:lineRule="auto"/>
      </w:pPr>
      <w:bookmarkStart w:id="98" w:name="_Toc162794595"/>
      <w:r w:rsidRPr="00016BD7">
        <w:t>Implications and Future Directions</w:t>
      </w:r>
      <w:bookmarkEnd w:id="98"/>
    </w:p>
    <w:p w14:paraId="5F899A96" w14:textId="3A9F2206" w:rsidR="00016BD7" w:rsidRPr="007C4FDE" w:rsidRDefault="00016BD7" w:rsidP="00016BD7">
      <w:pPr>
        <w:pStyle w:val="SectionText0"/>
        <w:spacing w:line="480" w:lineRule="auto"/>
      </w:pPr>
      <w:r w:rsidRPr="007C4FDE">
        <w:t xml:space="preserve">The findings of this review should demonstrate that sentinel behaviour is a plastic behaviour that serves primarily the sentinel, revolving generally around an individual’s need to forage (i.e. to maintain sufficient energetic reserves) and for safety. Several intrinsic and extrinsic factors can alter an individual’s propensity to perform sentinel behaviour through changes in energetic investment and requirements. An individual’s perception of </w:t>
      </w:r>
      <w:r w:rsidR="00382F78">
        <w:t>their</w:t>
      </w:r>
      <w:r w:rsidRPr="007C4FDE">
        <w:t xml:space="preserve"> environment can then further affect an individual’s requirement for information on potential threats, thereby increasing their requirement for sentinel behaviour. Individuals can therefore modify their sentinel behaviour to best meet their personal and energetic requirements. Other group members can then alter their behaviour to </w:t>
      </w:r>
      <w:r w:rsidR="00382F78">
        <w:t>maximize</w:t>
      </w:r>
      <w:r w:rsidRPr="007C4FDE">
        <w:t xml:space="preserve"> the advantages provided by the sentinel, demonstrating a complex interaction between sentinel and forager. As we continue to research social behaviours, we must continue to take into consideration both intrinsic and extrinsic motivators, as we have shown that they can often interact and significantly alter behaviours. Studying the interaction between intrinsic and extrinsic factors can provide insights into the complex social dynamics and decision-making processes behind sentinel </w:t>
      </w:r>
      <w:r w:rsidR="00382F78">
        <w:t>behaviour</w:t>
      </w:r>
      <w:r w:rsidRPr="007C4FDE">
        <w:t xml:space="preserve"> in animal groups. Further studies are required to continue analyzing this relationship and to better understand how behaviours like sentinel behaviour have evolved and become adaptive.</w:t>
      </w:r>
    </w:p>
    <w:p w14:paraId="3CFC53D2" w14:textId="77777777" w:rsidR="00016BD7" w:rsidRPr="007C4FDE" w:rsidRDefault="00016BD7" w:rsidP="00016BD7">
      <w:pPr>
        <w:pStyle w:val="SectionText0"/>
        <w:spacing w:line="480" w:lineRule="auto"/>
      </w:pPr>
      <w:r w:rsidRPr="007C4FDE">
        <w:lastRenderedPageBreak/>
        <w:t>The effects of urban environments on sentinel behaviour require additional investigations, as human-altered environments continue to expand and affect sentinel species. How sentinel species will respond to urban living conditions must be researched. Factors such as resource availability and anthropogenic disturbances can have significant effects on social behaviours and reveal more about how individuals decide to perform sentinel behaviour. The relative lack of studies on the effects of urbanization on social behaviours, when compared to the abundance of studies on individual behaviours, represents a considerable gap in our understanding of the effects of urbanization on wildlife.</w:t>
      </w:r>
    </w:p>
    <w:p w14:paraId="37286546" w14:textId="77777777" w:rsidR="00016BD7" w:rsidRPr="007C4FDE" w:rsidRDefault="00016BD7" w:rsidP="00016BD7">
      <w:pPr>
        <w:pStyle w:val="SectionText0"/>
        <w:spacing w:line="480" w:lineRule="auto"/>
      </w:pPr>
      <w:r w:rsidRPr="007C4FDE">
        <w:t>As urbanization continues globally, it is associated with a loss of biodiversity and an increase in the abundance of urbanized species. Some of these species could have adaptive behaviours such as sentinel behaviour, which in turn can contribute to the success of these species in urban environments. By further researching the effects of urbanization on social behaviours, we could infer how social species will react to urban living and help guide urban planning to better protect social species at risk.</w:t>
      </w:r>
    </w:p>
    <w:p w14:paraId="23C1FAEF" w14:textId="58C098B2" w:rsidR="00016BD7" w:rsidRPr="007C4FDE" w:rsidRDefault="00016BD7" w:rsidP="00016BD7">
      <w:pPr>
        <w:pStyle w:val="SectionText0"/>
        <w:spacing w:line="480" w:lineRule="auto"/>
      </w:pPr>
      <w:r w:rsidRPr="007C4FDE">
        <w:t xml:space="preserve">Future research should also endeavour to create standardized protocols for testing the effects of factors such as body mass and satiation in a variety of species. These standardized protocols would permit better comparisons between species. Additionally, future research should seek additional sentinel species to determine if there are any species-specific differences in sentinel systems. Many studies focus on a limited number of species, often birds or mammals, neglecting other taxa such as reptiles, and amphibians. The study of a wider variety of sentinel species could help identify general patterns across taxa and understand the evolutionary drivers of sentinel </w:t>
      </w:r>
      <w:r w:rsidR="00382F78">
        <w:t>behaviour</w:t>
      </w:r>
      <w:r w:rsidRPr="007C4FDE">
        <w:t>.</w:t>
      </w:r>
    </w:p>
    <w:p w14:paraId="70935052" w14:textId="23751462" w:rsidR="00016BD7" w:rsidRPr="00016BD7" w:rsidRDefault="00016BD7" w:rsidP="00016BD7">
      <w:pPr>
        <w:pStyle w:val="SectionText0"/>
        <w:spacing w:line="480" w:lineRule="auto"/>
      </w:pPr>
      <w:r w:rsidRPr="00434E68">
        <w:lastRenderedPageBreak/>
        <w:t>Our scoping review has identified several intrinsic and extrinsic factors that can significantly alter sentinel behaviour in avian and mammal species. These effects can often interact with one another, further complicating the role of internal and external influences on this social behaviour. Though the effects of urbanization on sentinel behaviour have yet to be fully understood, its potential effects on an individual’s energetic reserves and the perception of threat in its environment cannot be ignored and demand further study. Future research should focus on this source of variation in social behaviours such as sentinel behaviour. This knowledge can inform conservation efforts and urban planning to mitigate the impacts of human activities on wildlife. Ultimately, this research contributes to a deeper understanding of the intricate relationship between animals and their environments, highlighting the need for conservation strategies that consider both the individual and the ecosystem.</w:t>
      </w:r>
    </w:p>
    <w:bookmarkEnd w:id="62"/>
    <w:p w14:paraId="60E06FC3" w14:textId="3856F41B" w:rsidR="00D5379C" w:rsidRDefault="00D5379C" w:rsidP="00D5379C">
      <w:pPr>
        <w:pStyle w:val="SectionText0"/>
        <w:sectPr w:rsidR="00D5379C" w:rsidSect="00C47D23">
          <w:headerReference w:type="default" r:id="rId30"/>
          <w:pgSz w:w="12240" w:h="15840"/>
          <w:pgMar w:top="1440" w:right="1440" w:bottom="1440" w:left="1440" w:header="720" w:footer="720" w:gutter="0"/>
          <w:cols w:space="720"/>
        </w:sectPr>
      </w:pPr>
    </w:p>
    <w:p w14:paraId="5C3CDE24" w14:textId="5132CBAF" w:rsidR="00083109" w:rsidRPr="00B8527A" w:rsidRDefault="00083109" w:rsidP="00FC7976">
      <w:pPr>
        <w:pStyle w:val="ChapterTitleB"/>
        <w:spacing w:before="0" w:after="0" w:line="480" w:lineRule="auto"/>
      </w:pPr>
      <w:bookmarkStart w:id="99" w:name="_Toc162794597"/>
      <w:bookmarkStart w:id="100" w:name="_Hlk162792491"/>
      <w:r w:rsidRPr="00B8527A">
        <w:lastRenderedPageBreak/>
        <w:t>Chapter 2: Heads up! Social vigilance behaviour in urban American crows</w:t>
      </w:r>
      <w:bookmarkEnd w:id="43"/>
      <w:bookmarkEnd w:id="99"/>
    </w:p>
    <w:p w14:paraId="4816B8EC" w14:textId="33CD0B72" w:rsidR="00E36B05" w:rsidRDefault="00E36B05" w:rsidP="00FD273E">
      <w:pPr>
        <w:pStyle w:val="SectionSubtitle"/>
        <w:spacing w:after="0" w:line="480" w:lineRule="auto"/>
      </w:pPr>
      <w:bookmarkStart w:id="101" w:name="_Toc162204952"/>
      <w:bookmarkStart w:id="102" w:name="_Toc162794598"/>
      <w:r>
        <w:t>Introduction</w:t>
      </w:r>
      <w:bookmarkEnd w:id="101"/>
      <w:bookmarkEnd w:id="102"/>
    </w:p>
    <w:p w14:paraId="0BEF6283" w14:textId="39309744" w:rsidR="00DB679E" w:rsidRDefault="00A20BE7" w:rsidP="00A24D3D">
      <w:pPr>
        <w:pStyle w:val="ChapterTitle"/>
        <w:spacing w:line="480" w:lineRule="auto"/>
      </w:pPr>
      <w:r>
        <w:t>Groups of</w:t>
      </w:r>
      <w:r w:rsidR="00DB679E" w:rsidRPr="00DB679E">
        <w:t xml:space="preserve"> American crow</w:t>
      </w:r>
      <w:r w:rsidR="00E55E98">
        <w:t>s</w:t>
      </w:r>
      <w:r w:rsidR="00DB679E" w:rsidRPr="00DB679E">
        <w:t xml:space="preserve"> (</w:t>
      </w:r>
      <w:r w:rsidR="00DB679E" w:rsidRPr="00071F8A">
        <w:rPr>
          <w:i/>
          <w:iCs w:val="0"/>
          <w:rPrChange w:id="103" w:author="Author">
            <w:rPr/>
          </w:rPrChange>
        </w:rPr>
        <w:t xml:space="preserve">Corvus </w:t>
      </w:r>
      <w:proofErr w:type="spellStart"/>
      <w:r w:rsidR="00DB679E" w:rsidRPr="00071F8A">
        <w:rPr>
          <w:i/>
          <w:iCs w:val="0"/>
          <w:rPrChange w:id="104" w:author="Author">
            <w:rPr/>
          </w:rPrChange>
        </w:rPr>
        <w:t>brachyrhynchos</w:t>
      </w:r>
      <w:proofErr w:type="spellEnd"/>
      <w:r w:rsidR="00DB679E" w:rsidRPr="00DB679E">
        <w:t xml:space="preserve">) </w:t>
      </w:r>
      <w:r>
        <w:t>can be found roaming the skies of most North American cities and are an example of an urbanized species able to exploit human-altered environments</w:t>
      </w:r>
      <w:r w:rsidR="00EE023D">
        <w:t xml:space="preserve"> </w:t>
      </w:r>
      <w:r w:rsidR="00EE023D">
        <w:fldChar w:fldCharType="begin"/>
      </w:r>
      <w:r w:rsidR="002702D2">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t>Their success has led to an</w:t>
      </w:r>
      <w:r w:rsidR="00DB679E" w:rsidRPr="00DB679E">
        <w:t xml:space="preserve"> escalating abundance of</w:t>
      </w:r>
      <w:r>
        <w:t xml:space="preserve"> crows in urban environments</w:t>
      </w:r>
      <w:r w:rsidR="00EE023D">
        <w:t xml:space="preserve"> </w:t>
      </w:r>
      <w:commentRangeStart w:id="105"/>
      <w:commentRangeStart w:id="106"/>
      <w:r w:rsidR="00EE023D">
        <w:fldChar w:fldCharType="begin"/>
      </w:r>
      <w:r w:rsidR="002702D2">
        <w:instrText xml:space="preserve"> ADDIN ZOTERO_ITEM CSL_CITATION {"citationID":"vusJu2vd","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EE023D">
        <w:fldChar w:fldCharType="separate"/>
      </w:r>
      <w:r w:rsidR="002702D2" w:rsidRPr="002702D2">
        <w:t>[49]</w:t>
      </w:r>
      <w:r w:rsidR="00EE023D">
        <w:fldChar w:fldCharType="end"/>
      </w:r>
      <w:r>
        <w:t xml:space="preserve">. </w:t>
      </w:r>
      <w:commentRangeEnd w:id="105"/>
      <w:r w:rsidR="00751424">
        <w:rPr>
          <w:rStyle w:val="CommentReference"/>
          <w:rFonts w:ascii="Arial" w:hAnsi="Arial" w:cs="Arial"/>
          <w:iCs w:val="0"/>
        </w:rPr>
        <w:commentReference w:id="105"/>
      </w:r>
      <w:commentRangeEnd w:id="106"/>
      <w:r w:rsidR="00751424">
        <w:rPr>
          <w:rStyle w:val="CommentReference"/>
          <w:rFonts w:ascii="Arial" w:hAnsi="Arial" w:cs="Arial"/>
          <w:iCs w:val="0"/>
        </w:rPr>
        <w:commentReference w:id="106"/>
      </w:r>
      <w:r w:rsidR="00382F78">
        <w:t>Behavioural</w:t>
      </w:r>
      <w:r w:rsidR="00DB679E" w:rsidRPr="00DB679E">
        <w:t xml:space="preserve">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E97CE7">
        <w:instrText xml:space="preserve"> ADDIN ZOTERO_ITEM CSL_CITATION {"citationID":"r5GnZKga","properties":{"formattedCitation":"[41,47]","plainCitation":"[41,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EE023D">
        <w:fldChar w:fldCharType="separate"/>
      </w:r>
      <w:r w:rsidR="00E97CE7" w:rsidRPr="00E97CE7">
        <w:t>[41,47]</w:t>
      </w:r>
      <w:r w:rsidR="00EE023D">
        <w:fldChar w:fldCharType="end"/>
      </w:r>
      <w:r>
        <w:t xml:space="preserve">. Adapted social foraging behaviours could further help mitigate </w:t>
      </w:r>
      <w:commentRangeStart w:id="107"/>
      <w:r>
        <w:t xml:space="preserve">the drawbacks of foraging </w:t>
      </w:r>
      <w:commentRangeEnd w:id="107"/>
      <w:r w:rsidR="00751424">
        <w:rPr>
          <w:rStyle w:val="CommentReference"/>
          <w:rFonts w:ascii="Arial" w:hAnsi="Arial" w:cs="Arial"/>
          <w:iCs w:val="0"/>
        </w:rPr>
        <w:commentReference w:id="107"/>
      </w:r>
      <w:r>
        <w:t xml:space="preserve">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EA0B42">
        <w:instrText xml:space="preserve"> ADDIN ZOTERO_ITEM CSL_CITATION {"citationID":"xR7TUsIt","properties":{"formattedCitation":"[80,81]","plainCitation":"[80,81]","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EE023D">
        <w:fldChar w:fldCharType="separate"/>
      </w:r>
      <w:r w:rsidR="00EA0B42" w:rsidRPr="00EA0B42">
        <w:t>[80,81]</w:t>
      </w:r>
      <w:r w:rsidR="00EE023D">
        <w:fldChar w:fldCharType="end"/>
      </w:r>
      <w:r>
        <w:t xml:space="preserve">. </w:t>
      </w:r>
    </w:p>
    <w:p w14:paraId="1BF478EA" w14:textId="4C3DE8D7" w:rsidR="00EE561E" w:rsidRDefault="00EE561E" w:rsidP="00A24D3D">
      <w:pPr>
        <w:pStyle w:val="SectionText"/>
        <w:spacing w:line="480" w:lineRule="auto"/>
      </w:pPr>
      <w:r>
        <w:t>Studying the behaviour of American crows in urban environments is therefore crucial for several reasons</w:t>
      </w:r>
      <w:r w:rsidR="00E05426">
        <w:t xml:space="preserve">. </w:t>
      </w:r>
      <w:r>
        <w:t xml:space="preserve">Understanding how crows </w:t>
      </w:r>
      <w:r w:rsidR="00E05426">
        <w:t>can alter</w:t>
      </w:r>
      <w:r>
        <w:t xml:space="preserve"> their individual and social </w:t>
      </w:r>
      <w:r w:rsidR="00382F78">
        <w:t>behaviours</w:t>
      </w:r>
      <w:r>
        <w:t xml:space="preserve"> to </w:t>
      </w:r>
      <w:r w:rsidR="00E05426">
        <w:t xml:space="preserve">better </w:t>
      </w:r>
      <w:r>
        <w:t>forage in urban landscapes can help our understanding of urban adaptation. By examining how crows respond to urban challenges such as increased</w:t>
      </w:r>
      <w:r w:rsidR="001938A7">
        <w:t xml:space="preserve"> ambient</w:t>
      </w:r>
      <w:r>
        <w:t xml:space="preserve"> noise, impermeable surfaces, and increased frequency of disturbances, we can gain a better understanding of how animals perceive their environment. Lastly, by studying changes in their social behaviours, we can better understand </w:t>
      </w:r>
      <w:del w:id="108" w:author="Author">
        <w:r w:rsidDel="00751424">
          <w:delText xml:space="preserve">their </w:delText>
        </w:r>
      </w:del>
      <w:ins w:id="109" w:author="Author">
        <w:r w:rsidR="00751424">
          <w:t>the</w:t>
        </w:r>
        <w:r w:rsidR="00751424">
          <w:t xml:space="preserve"> </w:t>
        </w:r>
      </w:ins>
      <w:r>
        <w:t>contribution</w:t>
      </w:r>
      <w:ins w:id="110" w:author="Author">
        <w:r w:rsidR="00751424">
          <w:t xml:space="preserve"> of </w:t>
        </w:r>
        <w:r w:rsidR="00071F8A">
          <w:t>social adaptation</w:t>
        </w:r>
      </w:ins>
      <w:r>
        <w:t xml:space="preserve"> to the success of urbanized social species.</w:t>
      </w:r>
    </w:p>
    <w:p w14:paraId="3C0A1E47" w14:textId="23A09897" w:rsidR="00AF5346" w:rsidRPr="00777071" w:rsidRDefault="00AF5346" w:rsidP="00FD273E">
      <w:pPr>
        <w:pStyle w:val="SectionSubtitle"/>
        <w:spacing w:after="0" w:line="480" w:lineRule="auto"/>
      </w:pPr>
      <w:bookmarkStart w:id="111" w:name="_Toc162204953"/>
      <w:bookmarkStart w:id="112" w:name="_Toc162794599"/>
      <w:r w:rsidRPr="00777071">
        <w:lastRenderedPageBreak/>
        <w:t>Sentinel Behaviour</w:t>
      </w:r>
      <w:bookmarkEnd w:id="111"/>
      <w:bookmarkEnd w:id="112"/>
    </w:p>
    <w:p w14:paraId="64DA4FD6" w14:textId="5935F8ED" w:rsidR="00724F53" w:rsidRDefault="00F433DE" w:rsidP="00A24D3D">
      <w:pPr>
        <w:pStyle w:val="SectionText"/>
        <w:spacing w:line="480" w:lineRule="auto"/>
      </w:pPr>
      <w:r>
        <w:t>American crows are capable of a variety of social behaviours</w:t>
      </w:r>
      <w:r w:rsidR="001938A7">
        <w:t xml:space="preserve"> </w:t>
      </w:r>
      <w:r w:rsidR="001938A7">
        <w:fldChar w:fldCharType="begin"/>
      </w:r>
      <w:r w:rsidR="00EA0B42">
        <w:instrText xml:space="preserve"> ADDIN ZOTERO_ITEM CSL_CITATION {"citationID":"tnUsxgOw","properties":{"formattedCitation":"[58,80,82]","plainCitation":"[58,80,82]","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id":57,"uris":["http://zotero.org/users/8430992/items/RM9GJ65L"],"itemData":{"id":57,"type":"article-journal","container-title":"The Handbook: Prevention and Control of Wildlife Damage","title":"AMERICAN CROWS","URL":"https://digitalcommons.unl.edu/icwdmhandbook/60","author":[{"family":"Johnson","given":"Ron"}],"issued":{"date-parts":[["1994",1,1]]}}}],"schema":"https://github.com/citation-style-language/schema/raw/master/csl-citation.json"} </w:instrText>
      </w:r>
      <w:r w:rsidR="001938A7">
        <w:fldChar w:fldCharType="separate"/>
      </w:r>
      <w:r w:rsidR="00EA0B42" w:rsidRPr="00EA0B42">
        <w:t>[58,80,82]</w:t>
      </w:r>
      <w:r w:rsidR="001938A7">
        <w:fldChar w:fldCharType="end"/>
      </w:r>
      <w:r>
        <w:t xml:space="preserve">. </w:t>
      </w:r>
      <w:r w:rsidR="00DB679E" w:rsidRPr="00DB679E">
        <w:t xml:space="preserve">Of particular interest is sentinel </w:t>
      </w:r>
      <w:r w:rsidR="00382F78">
        <w:t>behaviour</w:t>
      </w:r>
      <w:r w:rsidR="00DB679E" w:rsidRPr="00DB679E">
        <w:t xml:space="preserve">,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1938A7">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maximize their field of view, making them more likely to detect approaching predators. </w:t>
      </w:r>
      <w:r>
        <w:t xml:space="preserve">This </w:t>
      </w:r>
      <w:r w:rsidR="00382F78">
        <w:t>behaviour</w:t>
      </w:r>
      <w:r w:rsidR="001938A7">
        <w:t xml:space="preserve"> can be </w:t>
      </w:r>
      <w:r>
        <w:t>observed in a variety of social animals, including birds, mammals, and fish</w:t>
      </w:r>
      <w:r w:rsidR="001938A7">
        <w:t xml:space="preserve"> </w:t>
      </w:r>
      <w:r w:rsidR="001938A7">
        <w:fldChar w:fldCharType="begin"/>
      </w:r>
      <w:r w:rsidR="001938A7">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xml:space="preserve">, sentinel </w:t>
      </w:r>
      <w:r w:rsidR="00382F78">
        <w:t>behaviour</w:t>
      </w:r>
      <w:r w:rsidR="00DB679E" w:rsidRPr="00DB679E">
        <w:t xml:space="preserve">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702D2">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B52135">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702D2">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6820DE">
        <w:fldChar w:fldCharType="separate"/>
      </w:r>
      <w:r w:rsidR="002702D2" w:rsidRPr="002702D2">
        <w:t>[39]</w:t>
      </w:r>
      <w:r w:rsidR="006820DE">
        <w:fldChar w:fldCharType="end"/>
      </w:r>
      <w:r w:rsidR="00724F53">
        <w:t>.</w:t>
      </w:r>
    </w:p>
    <w:p w14:paraId="093A2C2B" w14:textId="284BB851" w:rsidR="00AF5346" w:rsidRPr="00777071" w:rsidRDefault="00AF5346" w:rsidP="00FD273E">
      <w:pPr>
        <w:pStyle w:val="SectionSubtitle"/>
        <w:spacing w:after="0" w:line="480" w:lineRule="auto"/>
      </w:pPr>
      <w:bookmarkStart w:id="113" w:name="_Toc162204954"/>
      <w:bookmarkStart w:id="114" w:name="_Toc162794600"/>
      <w:r w:rsidRPr="00777071">
        <w:t>Urban Environments</w:t>
      </w:r>
      <w:bookmarkEnd w:id="113"/>
      <w:bookmarkEnd w:id="114"/>
    </w:p>
    <w:p w14:paraId="00782265" w14:textId="5C721120" w:rsidR="00F736B2" w:rsidRDefault="00DB679E" w:rsidP="00A24D3D">
      <w:pPr>
        <w:pStyle w:val="SectionText"/>
        <w:spacing w:line="480" w:lineRule="auto"/>
      </w:pPr>
      <w:r w:rsidRPr="00DB679E">
        <w:t xml:space="preserve">Urban environments, </w:t>
      </w:r>
      <w:r w:rsidR="00724F53">
        <w:t xml:space="preserve">through factors such as </w:t>
      </w:r>
      <w:r w:rsidRPr="00DB679E">
        <w:t xml:space="preserve">increased human presence and </w:t>
      </w:r>
      <w:r w:rsidR="00724F53">
        <w:t>the availability of anthropogenic</w:t>
      </w:r>
      <w:r w:rsidRPr="00DB679E">
        <w:t xml:space="preserve"> resource</w:t>
      </w:r>
      <w:r w:rsidR="00724F53">
        <w:t>s</w:t>
      </w:r>
      <w:r w:rsidR="00F736B2">
        <w:t>, can lead to adaptations such as r</w:t>
      </w:r>
      <w:r w:rsidRPr="00DB679E">
        <w:t xml:space="preserve">educed neophobia, increased tolerance to disturbances, and altered foraging </w:t>
      </w:r>
      <w:r w:rsidR="0044216B">
        <w:t>behaviour</w:t>
      </w:r>
      <w:r w:rsidRPr="00DB679E">
        <w:t xml:space="preserve"> </w:t>
      </w:r>
      <w:r w:rsidR="0044216B">
        <w:t>in urban-dwelling species</w:t>
      </w:r>
      <w:r w:rsidR="006820DE">
        <w:t xml:space="preserve"> </w:t>
      </w:r>
      <w:r w:rsidR="006820DE">
        <w:fldChar w:fldCharType="begin"/>
      </w:r>
      <w:r w:rsidR="00E97CE7">
        <w:instrText xml:space="preserve"> ADDIN ZOTERO_ITEM CSL_CITATION {"citationID":"K6tDk6zb","properties":{"formattedCitation":"[41,42,47]","plainCitation":"[41,42,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6820DE">
        <w:fldChar w:fldCharType="separate"/>
      </w:r>
      <w:r w:rsidR="00E97CE7" w:rsidRPr="00E97CE7">
        <w:t>[41,42,47]</w:t>
      </w:r>
      <w:r w:rsidR="006820DE">
        <w:fldChar w:fldCharType="end"/>
      </w:r>
      <w:r w:rsidRPr="00DB679E">
        <w:t>.</w:t>
      </w:r>
      <w:r w:rsidR="0044216B">
        <w:t xml:space="preserve"> There have been many studies conducted on individual-level behavioural adaptations, yet </w:t>
      </w:r>
      <w:ins w:id="115" w:author="Author">
        <w:r w:rsidR="00071F8A">
          <w:t xml:space="preserve">there have been  </w:t>
        </w:r>
      </w:ins>
      <w:r w:rsidR="0044216B">
        <w:t xml:space="preserve">comparatively fewer studies </w:t>
      </w:r>
      <w:del w:id="116" w:author="Author">
        <w:r w:rsidR="0044216B" w:rsidDel="00071F8A">
          <w:delText>have been performed on adapted use of</w:delText>
        </w:r>
      </w:del>
      <w:ins w:id="117" w:author="Author">
        <w:r w:rsidR="00071F8A">
          <w:t>of changes in</w:t>
        </w:r>
      </w:ins>
      <w:r w:rsidR="0044216B">
        <w:t xml:space="preserve"> social behaviours in urban environments, and </w:t>
      </w:r>
      <w:del w:id="118" w:author="Author">
        <w:r w:rsidR="0044216B" w:rsidDel="00071F8A">
          <w:delText>even more so</w:delText>
        </w:r>
      </w:del>
      <w:ins w:id="119" w:author="Author">
        <w:r w:rsidR="00071F8A">
          <w:t>still fewer/none?</w:t>
        </w:r>
      </w:ins>
      <w:r w:rsidR="0044216B">
        <w:t xml:space="preserve"> </w:t>
      </w:r>
      <w:r w:rsidR="00382F78">
        <w:t xml:space="preserve">on </w:t>
      </w:r>
      <w:r w:rsidR="0044216B">
        <w:t xml:space="preserve">the effects of urbanization on sentinel behaviour. Increased ambient noise levels in cities can interfere with acoustic communication, reducing the effectiveness of sentinel </w:t>
      </w:r>
      <w:r w:rsidR="00382F78">
        <w:t>signalling</w:t>
      </w:r>
      <w:r w:rsidR="00985957">
        <w:t xml:space="preserve"> </w:t>
      </w:r>
      <w:r w:rsidR="00985957">
        <w:fldChar w:fldCharType="begin"/>
      </w:r>
      <w:r w:rsidR="002702D2">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985957">
        <w:fldChar w:fldCharType="separate"/>
      </w:r>
      <w:r w:rsidR="002702D2" w:rsidRPr="002702D2">
        <w:t>[55]</w:t>
      </w:r>
      <w:r w:rsidR="00985957">
        <w:fldChar w:fldCharType="end"/>
      </w:r>
      <w:r w:rsidR="0044216B">
        <w:t xml:space="preserve">. The presence of </w:t>
      </w:r>
      <w:r w:rsidR="0044216B">
        <w:lastRenderedPageBreak/>
        <w:t>urban predators such as the red-tailed hawk</w:t>
      </w:r>
      <w:ins w:id="120" w:author="Author">
        <w:r w:rsidR="003328D3">
          <w:t xml:space="preserve"> (</w:t>
        </w:r>
        <w:r w:rsidR="003328D3" w:rsidRPr="00BE04F1">
          <w:rPr>
            <w:i/>
            <w:iCs w:val="0"/>
            <w:rPrChange w:id="121" w:author="Author">
              <w:rPr/>
            </w:rPrChange>
          </w:rPr>
          <w:t xml:space="preserve">Buteo </w:t>
        </w:r>
        <w:proofErr w:type="spellStart"/>
        <w:r w:rsidR="003328D3" w:rsidRPr="00BE04F1">
          <w:rPr>
            <w:i/>
            <w:iCs w:val="0"/>
            <w:rPrChange w:id="122" w:author="Author">
              <w:rPr/>
            </w:rPrChange>
          </w:rPr>
          <w:t>jamaicensis</w:t>
        </w:r>
        <w:proofErr w:type="spellEnd"/>
        <w:r w:rsidR="003328D3">
          <w:t>)</w:t>
        </w:r>
      </w:ins>
      <w:r w:rsidR="0044216B">
        <w:t xml:space="preserve"> </w:t>
      </w:r>
      <w:r w:rsidR="00F736B2">
        <w:t>could increase the risk of predation</w:t>
      </w:r>
      <w:r w:rsidR="00985957">
        <w:t xml:space="preserve"> </w:t>
      </w:r>
      <w:r w:rsidR="00985957">
        <w:fldChar w:fldCharType="begin"/>
      </w:r>
      <w:r w:rsidR="00EA0B42">
        <w:instrText xml:space="preserve"> ADDIN ZOTERO_ITEM CSL_CITATION {"citationID":"C3ttknQ2","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85957">
        <w:fldChar w:fldCharType="separate"/>
      </w:r>
      <w:r w:rsidR="00EA0B42" w:rsidRPr="00EA0B42">
        <w:t>[79]</w:t>
      </w:r>
      <w:r w:rsidR="00985957">
        <w:fldChar w:fldCharType="end"/>
      </w:r>
      <w:r w:rsidR="00F736B2">
        <w:t>, increasing the need for the added vigilance of a sentinel</w:t>
      </w:r>
      <w:r w:rsidR="00985957">
        <w:t xml:space="preserve"> </w:t>
      </w:r>
      <w:r w:rsidR="00985957">
        <w:fldChar w:fldCharType="begin"/>
      </w:r>
      <w:r w:rsidR="00A11ABE">
        <w:instrText xml:space="preserve"> ADDIN ZOTERO_ITEM CSL_CITATION {"citationID":"KpI3biMf","properties":{"formattedCitation":"[61]","plainCitation":"[61]","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schema":"https://github.com/citation-style-language/schema/raw/master/csl-citation.json"} </w:instrText>
      </w:r>
      <w:r w:rsidR="00985957">
        <w:fldChar w:fldCharType="separate"/>
      </w:r>
      <w:r w:rsidR="00A11ABE" w:rsidRPr="00A11ABE">
        <w:t>[61]</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702D2">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A11ABE">
        <w:instrText xml:space="preserve"> ADDIN ZOTERO_ITEM CSL_CITATION {"citationID":"KRdESr5q","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985957">
        <w:fldChar w:fldCharType="separate"/>
      </w:r>
      <w:r w:rsidR="00A11ABE" w:rsidRPr="00A11ABE">
        <w:t>[60]</w:t>
      </w:r>
      <w:r w:rsidR="00985957">
        <w:fldChar w:fldCharType="end"/>
      </w:r>
      <w:r w:rsidR="00E05426">
        <w:t>, and high energetic levels in urban individuals</w:t>
      </w:r>
      <w:r w:rsidR="00D807A1">
        <w:t xml:space="preserve"> </w:t>
      </w:r>
      <w:r w:rsidR="00D807A1">
        <w:fldChar w:fldCharType="begin"/>
      </w:r>
      <w:r w:rsidR="00220616">
        <w:instrText xml:space="preserve"> ADDIN ZOTERO_ITEM CSL_CITATION {"citationID":"O18hthWw","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schema":"https://github.com/citation-style-language/schema/raw/master/csl-citation.json"} </w:instrText>
      </w:r>
      <w:r w:rsidR="00D807A1">
        <w:fldChar w:fldCharType="separate"/>
      </w:r>
      <w:r w:rsidR="00220616" w:rsidRPr="00220616">
        <w:t>[83]</w:t>
      </w:r>
      <w:r w:rsidR="00D807A1">
        <w:fldChar w:fldCharType="end"/>
      </w:r>
      <w:r w:rsidR="00F736B2">
        <w:t xml:space="preserve">. Factors such as these can </w:t>
      </w:r>
      <w:r w:rsidR="00985957">
        <w:t>alter the propensity of an individual to perform</w:t>
      </w:r>
      <w:r w:rsidR="00F736B2">
        <w:t xml:space="preserve"> social behaviours.</w:t>
      </w:r>
      <w:r w:rsidR="00F736B2" w:rsidRPr="00F736B2">
        <w:t xml:space="preserve"> </w:t>
      </w:r>
      <w:r w:rsidR="00F736B2">
        <w:t>For example, research on striped field mice</w:t>
      </w:r>
      <w:r w:rsidR="00FE5DF9">
        <w:t xml:space="preserve"> (</w:t>
      </w:r>
      <w:proofErr w:type="spellStart"/>
      <w:r w:rsidR="00FE5DF9" w:rsidRPr="00FE5DF9">
        <w:rPr>
          <w:i/>
          <w:iCs w:val="0"/>
        </w:rPr>
        <w:t>Apodemus</w:t>
      </w:r>
      <w:proofErr w:type="spellEnd"/>
      <w:r w:rsidR="00FE5DF9" w:rsidRPr="00FE5DF9">
        <w:rPr>
          <w:i/>
          <w:iCs w:val="0"/>
        </w:rPr>
        <w:t xml:space="preserve"> </w:t>
      </w:r>
      <w:proofErr w:type="spellStart"/>
      <w:r w:rsidR="00FE5DF9" w:rsidRPr="00FE5DF9">
        <w:rPr>
          <w:i/>
          <w:iCs w:val="0"/>
        </w:rPr>
        <w:t>agrarius</w:t>
      </w:r>
      <w:proofErr w:type="spellEnd"/>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A11ABE">
        <w:instrText xml:space="preserve"> ADDIN ZOTERO_ITEM CSL_CITATION {"citationID":"QHcdqOqX","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schema":"https://github.com/citation-style-language/schema/raw/master/csl-citation.json"} </w:instrText>
      </w:r>
      <w:r w:rsidR="00E55E98">
        <w:fldChar w:fldCharType="separate"/>
      </w:r>
      <w:r w:rsidR="00A11ABE" w:rsidRPr="00A11ABE">
        <w:t>[60]</w:t>
      </w:r>
      <w:r w:rsidR="00E55E98">
        <w:fldChar w:fldCharType="end"/>
      </w:r>
      <w:r w:rsidR="00F736B2">
        <w:t xml:space="preserve">. These </w:t>
      </w:r>
      <w:r w:rsidR="00382F78">
        <w:t>behavioural</w:t>
      </w:r>
      <w:r w:rsidR="00F736B2">
        <w:t xml:space="preserve"> changes suggest a shift towards more social </w:t>
      </w:r>
      <w:r w:rsidR="00382F78">
        <w:t>behaviours</w:t>
      </w:r>
      <w:r w:rsidR="00D807A1">
        <w:t xml:space="preserve"> in </w:t>
      </w:r>
      <w:r w:rsidR="00F736B2">
        <w:t xml:space="preserve">response to </w:t>
      </w:r>
      <w:r w:rsidR="00D807A1">
        <w:t>the increased abundance of food in urban environments</w:t>
      </w:r>
      <w:r w:rsidR="00F736B2">
        <w:t xml:space="preserve">. The effects of urbanization can also be more subtle. A study on </w:t>
      </w:r>
      <w:commentRangeStart w:id="123"/>
      <w:r w:rsidR="00F736B2">
        <w:t>black-capped chickadees</w:t>
      </w:r>
      <w:commentRangeEnd w:id="123"/>
      <w:r w:rsidR="003328D3">
        <w:rPr>
          <w:rStyle w:val="CommentReference"/>
          <w:rFonts w:ascii="Arial" w:hAnsi="Arial" w:cs="Arial"/>
          <w:iCs w:val="0"/>
        </w:rPr>
        <w:commentReference w:id="123"/>
      </w:r>
      <w:r w:rsidR="00F736B2">
        <w:t xml:space="preserve"> </w:t>
      </w:r>
      <w:r w:rsidR="00382F78">
        <w:t>has</w:t>
      </w:r>
      <w:r w:rsidR="00F736B2">
        <w:t xml:space="preserve"> found no direct effect of urbanization on their social </w:t>
      </w:r>
      <w:r w:rsidR="00382F78">
        <w:t>behaviours</w:t>
      </w:r>
      <w:r w:rsidR="00E55E98">
        <w:t xml:space="preserve"> </w:t>
      </w:r>
      <w:r w:rsidR="00E55E98">
        <w:fldChar w:fldCharType="begin"/>
      </w:r>
      <w:r w:rsidR="00220616">
        <w:instrText xml:space="preserve"> ADDIN ZOTERO_ITEM CSL_CITATION {"citationID":"2fi0AP5b","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 xml:space="preserve">. However, urban populations of chickadees have been observed to exhibit decreased effects of seasonality, remaining more consistent in their group foraging </w:t>
      </w:r>
      <w:r w:rsidR="00382F78">
        <w:t>behaviour</w:t>
      </w:r>
      <w:r w:rsidR="00F736B2">
        <w:t xml:space="preserve"> throughout the year. This suggests that urban environments </w:t>
      </w:r>
      <w:r w:rsidR="00D05011">
        <w:t>could</w:t>
      </w:r>
      <w:r w:rsidR="00F736B2">
        <w:t xml:space="preserve"> </w:t>
      </w:r>
      <w:r w:rsidR="00D05011">
        <w:t>have</w:t>
      </w:r>
      <w:r w:rsidR="00F736B2">
        <w:t xml:space="preserve"> more stable food resources, leading to less </w:t>
      </w:r>
      <w:r w:rsidR="00382F78">
        <w:t>behavioural</w:t>
      </w:r>
      <w:r w:rsidR="00F736B2">
        <w:t xml:space="preserve"> plasticity in response to seasonal changes</w:t>
      </w:r>
      <w:r w:rsidR="00E55E98">
        <w:t xml:space="preserve"> </w:t>
      </w:r>
      <w:r w:rsidR="00E55E98">
        <w:fldChar w:fldCharType="begin"/>
      </w:r>
      <w:r w:rsidR="00220616">
        <w:instrText xml:space="preserve"> ADDIN ZOTERO_ITEM CSL_CITATION {"citationID":"vV47yItl","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schema":"https://github.com/citation-style-language/schema/raw/master/csl-citation.json"} </w:instrText>
      </w:r>
      <w:r w:rsidR="00E55E98">
        <w:fldChar w:fldCharType="separate"/>
      </w:r>
      <w:r w:rsidR="00220616" w:rsidRPr="00220616">
        <w:t>[84]</w:t>
      </w:r>
      <w:r w:rsidR="00E55E98">
        <w:fldChar w:fldCharType="end"/>
      </w:r>
      <w:r w:rsidR="00F736B2">
        <w:t>.</w:t>
      </w:r>
    </w:p>
    <w:p w14:paraId="7FD0D32B" w14:textId="4F054910" w:rsidR="009A254A" w:rsidRDefault="00F736B2" w:rsidP="00A24D3D">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there remains a lack of </w:t>
      </w:r>
      <w:r w:rsidR="009A254A">
        <w:t>studies</w:t>
      </w:r>
      <w:r w:rsidR="009A254A" w:rsidRPr="00E94C23">
        <w:t xml:space="preserve"> on </w:t>
      </w:r>
      <w:r w:rsidR="00E55E98">
        <w:t>the adaptation of social behaviours to urban living</w:t>
      </w:r>
      <w:r w:rsidR="009A254A" w:rsidRPr="00E94C23">
        <w:t>.</w:t>
      </w:r>
      <w:r w:rsidR="009A254A">
        <w:t xml:space="preserve"> Further research could help fill the </w:t>
      </w:r>
      <w:r w:rsidR="00DB679E" w:rsidRPr="00DB679E">
        <w:t xml:space="preserve">gap in understanding the role of social </w:t>
      </w:r>
      <w:r w:rsidR="00382F78">
        <w:t>behaviours</w:t>
      </w:r>
      <w:r w:rsidR="00FE5DF9">
        <w:t xml:space="preserve"> in</w:t>
      </w:r>
      <w:r w:rsidR="009A254A">
        <w:t xml:space="preserve"> the success</w:t>
      </w:r>
      <w:r w:rsidR="00E55E98">
        <w:t xml:space="preserve"> of urbanized species</w:t>
      </w:r>
      <w:r w:rsidR="00DB679E" w:rsidRPr="00DB679E">
        <w:t>.</w:t>
      </w:r>
      <w:r w:rsidR="009A254A">
        <w:t xml:space="preserve"> Understanding </w:t>
      </w:r>
      <w:r w:rsidR="009A254A" w:rsidRPr="00E94C23">
        <w:t xml:space="preserve">how sentinel </w:t>
      </w:r>
      <w:r w:rsidR="00382F78">
        <w:t>behaviour</w:t>
      </w:r>
      <w:r w:rsidR="009A254A">
        <w:t xml:space="preserve"> and their environment</w:t>
      </w:r>
      <w:r w:rsidR="009A254A" w:rsidRPr="00E94C23">
        <w:t xml:space="preserve"> </w:t>
      </w:r>
      <w:r w:rsidR="00382F78">
        <w:t>influence</w:t>
      </w:r>
      <w:r w:rsidR="009A254A" w:rsidRPr="00E94C23">
        <w:t xml:space="preserve"> their foraging </w:t>
      </w:r>
      <w:r w:rsidR="009A254A">
        <w:t>behaviour</w:t>
      </w:r>
      <w:r w:rsidR="009A254A" w:rsidRPr="00E94C23">
        <w:t xml:space="preserve"> </w:t>
      </w:r>
      <w:r w:rsidR="009A254A">
        <w:t>could shed light on how these species perceive and adapt to their environment.</w:t>
      </w:r>
    </w:p>
    <w:p w14:paraId="062781F9" w14:textId="3DD4E1BC" w:rsidR="00AF5346" w:rsidRPr="00016BD7" w:rsidRDefault="00AF5346" w:rsidP="00FD273E">
      <w:pPr>
        <w:pStyle w:val="SectionSubtitle"/>
        <w:spacing w:after="0" w:line="480" w:lineRule="auto"/>
      </w:pPr>
      <w:bookmarkStart w:id="124" w:name="_Toc162204955"/>
      <w:bookmarkStart w:id="125" w:name="_Toc162794601"/>
      <w:r w:rsidRPr="00016BD7">
        <w:lastRenderedPageBreak/>
        <w:t>Study Objectives</w:t>
      </w:r>
      <w:bookmarkEnd w:id="124"/>
      <w:bookmarkEnd w:id="125"/>
    </w:p>
    <w:p w14:paraId="59F8BD2A" w14:textId="1B0F781C" w:rsidR="00377D53" w:rsidRDefault="009A254A" w:rsidP="00A24D3D">
      <w:pPr>
        <w:pStyle w:val="SectionText"/>
        <w:spacing w:line="480" w:lineRule="auto"/>
      </w:pPr>
      <w:r>
        <w:t>We seek in this</w:t>
      </w:r>
      <w:r w:rsidR="00DB679E" w:rsidRPr="00DB679E">
        <w:t xml:space="preserve"> study to determine the effects of sentinel presence and the generalized environment on the foraging </w:t>
      </w:r>
      <w:r w:rsidR="00382F78">
        <w:t>behaviour</w:t>
      </w:r>
      <w:r w:rsidR="00DB679E" w:rsidRPr="00DB679E">
        <w:t xml:space="preserve"> of </w:t>
      </w:r>
      <w:r>
        <w:t xml:space="preserve">urban </w:t>
      </w:r>
      <w:r w:rsidR="00DB679E" w:rsidRPr="00DB679E">
        <w:t>American crows.</w:t>
      </w:r>
      <w:r w:rsidR="005D6B1B">
        <w:t xml:space="preserve"> We hypothesized that sentinel behaviour and the generalized environment would affect the alert and foraging behaviour of crows. We predicted that crows in urban green spaces </w:t>
      </w:r>
      <w:r w:rsidR="00382F78">
        <w:t>would</w:t>
      </w:r>
      <w:r w:rsidR="005D6B1B">
        <w:t xml:space="preserve">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effectiveness. In contrast, we predicted that crows foraging in highly variable and frequently disturbed commercial areas would have increased reliance on individual vigilance, with longer bouts of alert behaviour, and shorter bouts of foraging behaviour, resulting in decreased foraging efficiency.</w:t>
      </w:r>
    </w:p>
    <w:p w14:paraId="7D7E6180" w14:textId="33AD6041" w:rsidR="00E94C23" w:rsidRDefault="00AF5346" w:rsidP="00A24D3D">
      <w:pPr>
        <w:pStyle w:val="SectionText"/>
        <w:spacing w:line="480" w:lineRule="auto"/>
      </w:pPr>
      <w:r>
        <w:t xml:space="preserve">During </w:t>
      </w:r>
      <w:r w:rsidR="00382F78">
        <w:t xml:space="preserve">the </w:t>
      </w:r>
      <w:r>
        <w:t xml:space="preserve">summer </w:t>
      </w:r>
      <w:r w:rsidR="00382F78">
        <w:t xml:space="preserve">of </w:t>
      </w:r>
      <w:r>
        <w:t>2022</w:t>
      </w:r>
      <w:r w:rsidR="00A21710">
        <w:t xml:space="preserve">, we recorded foraging American crows in </w:t>
      </w:r>
      <w:commentRangeStart w:id="126"/>
      <w:r w:rsidR="00A21710">
        <w:t xml:space="preserve">St. Catharines, Ontario, </w:t>
      </w:r>
      <w:commentRangeEnd w:id="126"/>
      <w:r w:rsidR="003328D3">
        <w:rPr>
          <w:rStyle w:val="CommentReference"/>
          <w:rFonts w:ascii="Arial" w:hAnsi="Arial" w:cs="Arial"/>
          <w:iCs w:val="0"/>
        </w:rPr>
        <w:commentReference w:id="126"/>
      </w:r>
      <w:r w:rsidR="00A21710">
        <w:t xml:space="preserve">Canada and studied the effects of the presence of a sentinel and the generalized environment (green area vs. commercial area) on their foraging behaviour. </w:t>
      </w:r>
      <w:r>
        <w:t xml:space="preserve">We recorded the duration of bouts, the proportion of time spent performing each </w:t>
      </w:r>
      <w:r w:rsidR="00382F78">
        <w:t>behaviour</w:t>
      </w:r>
      <w:r>
        <w:t xml:space="preserve">, peck rate, and the number of transitions between </w:t>
      </w:r>
      <w:r w:rsidR="00382F78">
        <w:t>behaviours</w:t>
      </w:r>
      <w:r>
        <w:t>. These metrics were used to evaluate the foraging efficiency and vigilance levels of crows in different environments and used a combination of generalized and robust linear mixed models to find differences in foraging behaviour.</w:t>
      </w:r>
    </w:p>
    <w:p w14:paraId="10D49A4F" w14:textId="77777777" w:rsidR="007C3CC1" w:rsidRDefault="00E94C23" w:rsidP="00A24D3D">
      <w:pPr>
        <w:pStyle w:val="SectionText"/>
        <w:spacing w:line="480" w:lineRule="auto"/>
        <w:sectPr w:rsidR="007C3CC1" w:rsidSect="00C47D23">
          <w:headerReference w:type="default" r:id="rId31"/>
          <w:pgSz w:w="12240" w:h="15840"/>
          <w:pgMar w:top="1440" w:right="1440" w:bottom="1440" w:left="1440" w:header="720" w:footer="720" w:gutter="0"/>
          <w:cols w:space="720"/>
        </w:sectPr>
      </w:pPr>
      <w:r>
        <w:t xml:space="preserve">Sentinel </w:t>
      </w:r>
      <w:r w:rsidR="00382F78">
        <w:t>behaviour</w:t>
      </w:r>
      <w:r>
        <w:t xml:space="preserve">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 xml:space="preserve">how adapted social behaviours contribute to </w:t>
      </w:r>
      <w:r w:rsidR="00382F78">
        <w:t xml:space="preserve">the </w:t>
      </w:r>
      <w:r w:rsidR="00864C67">
        <w:t>su</w:t>
      </w:r>
      <w:r>
        <w:t>ccess of this species in urban environments.</w:t>
      </w:r>
      <w:r w:rsidR="00864C67">
        <w:t xml:space="preserve"> With these findings, we could be able to </w:t>
      </w:r>
      <w:r w:rsidR="00777071">
        <w:lastRenderedPageBreak/>
        <w:t xml:space="preserve">determine how other social species capable of sentinel behaviour could respond to urbanization. </w:t>
      </w:r>
      <w:r>
        <w:t xml:space="preserve">This knowledge could inform the development of more effective conservation strategies for a wide range </w:t>
      </w:r>
      <w:r w:rsidR="00777071">
        <w:t>of</w:t>
      </w:r>
      <w:r>
        <w:t xml:space="preserve"> species</w:t>
      </w:r>
      <w:r w:rsidR="00777071">
        <w:t xml:space="preserve"> facing ever-increasing global urbanization</w:t>
      </w:r>
      <w:r>
        <w:t>.</w:t>
      </w:r>
    </w:p>
    <w:p w14:paraId="06666B89" w14:textId="33F28425" w:rsidR="00981E30" w:rsidRPr="006843E1" w:rsidRDefault="004F7F19" w:rsidP="00FD273E">
      <w:pPr>
        <w:pStyle w:val="SectionTitle"/>
        <w:spacing w:before="0" w:after="0" w:line="480" w:lineRule="auto"/>
        <w:rPr>
          <w:noProof w:val="0"/>
        </w:rPr>
      </w:pPr>
      <w:bookmarkStart w:id="127" w:name="_Toc162204957"/>
      <w:bookmarkStart w:id="128" w:name="_Toc162794602"/>
      <w:r w:rsidRPr="006843E1">
        <w:rPr>
          <w:noProof w:val="0"/>
        </w:rPr>
        <w:lastRenderedPageBreak/>
        <w:t>Methods</w:t>
      </w:r>
      <w:bookmarkEnd w:id="127"/>
      <w:bookmarkEnd w:id="128"/>
    </w:p>
    <w:p w14:paraId="00000001" w14:textId="77777777" w:rsidR="001F6E05" w:rsidRPr="00016BD7" w:rsidRDefault="004E6AC5" w:rsidP="00FD273E">
      <w:pPr>
        <w:pStyle w:val="SectionSubtitle"/>
        <w:spacing w:after="0" w:line="480" w:lineRule="auto"/>
      </w:pPr>
      <w:bookmarkStart w:id="129" w:name="_Toc162204958"/>
      <w:bookmarkStart w:id="130" w:name="_Toc162794603"/>
      <w:r w:rsidRPr="00016BD7">
        <w:t>Site Selection</w:t>
      </w:r>
      <w:bookmarkEnd w:id="129"/>
      <w:bookmarkEnd w:id="130"/>
    </w:p>
    <w:p w14:paraId="00000003" w14:textId="5739812A" w:rsidR="001F6E05" w:rsidRPr="006843E1" w:rsidRDefault="00B976DD" w:rsidP="00A24D3D">
      <w:pPr>
        <w:pStyle w:val="SectionText"/>
        <w:spacing w:line="480" w:lineRule="auto"/>
      </w:pPr>
      <w:r w:rsidRPr="006843E1">
        <w:t>To</w:t>
      </w:r>
      <w:r w:rsidR="0062699E" w:rsidRPr="006843E1">
        <w:t xml:space="preserve"> quickly find areas </w:t>
      </w:r>
      <w:del w:id="131" w:author="Author">
        <w:r w:rsidR="0062699E" w:rsidRPr="006843E1" w:rsidDel="003328D3">
          <w:delText xml:space="preserve">where </w:delText>
        </w:r>
      </w:del>
      <w:ins w:id="132" w:author="Author">
        <w:r w:rsidR="003328D3">
          <w:t>in which</w:t>
        </w:r>
        <w:r w:rsidR="003328D3" w:rsidRPr="006843E1">
          <w:t xml:space="preserve"> </w:t>
        </w:r>
      </w:ins>
      <w:r w:rsidR="0062699E" w:rsidRPr="006843E1">
        <w:t>crows aggregate</w:t>
      </w:r>
      <w:del w:id="133" w:author="Author">
        <w:r w:rsidR="0062699E" w:rsidRPr="006843E1" w:rsidDel="003328D3">
          <w:delText xml:space="preserve"> in</w:delText>
        </w:r>
      </w:del>
      <w:r w:rsidRPr="006843E1">
        <w:t>, w</w:t>
      </w:r>
      <w:r w:rsidR="7F07B53D" w:rsidRPr="006843E1">
        <w:t xml:space="preserve">e launched a community science initiative in the greater St. Catharines and Niagara region called </w:t>
      </w:r>
      <w:proofErr w:type="spellStart"/>
      <w:r w:rsidR="7F07B53D" w:rsidRPr="006843E1">
        <w:t>Crowkemon</w:t>
      </w:r>
      <w:proofErr w:type="spellEnd"/>
      <w:r w:rsidR="7F07B53D" w:rsidRPr="006843E1">
        <w:t xml:space="preserve">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w:t>
      </w:r>
      <w:proofErr w:type="spellStart"/>
      <w:r w:rsidR="00F25972" w:rsidRPr="006843E1">
        <w:t>Crowkemon</w:t>
      </w:r>
      <w:proofErr w:type="spellEnd"/>
      <w:r w:rsidR="00F25972" w:rsidRPr="006843E1">
        <w:t xml:space="preserve">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00E73038" w:rsidRPr="006843E1">
        <w:t xml:space="preserve"> </w:t>
      </w:r>
      <w:r w:rsidR="00F752EA" w:rsidRPr="006843E1">
        <w:t xml:space="preserve">when </w:t>
      </w:r>
      <w:commentRangeStart w:id="134"/>
      <w:r w:rsidR="00F752EA" w:rsidRPr="006843E1">
        <w:t xml:space="preserve">nestlings </w:t>
      </w:r>
      <w:r w:rsidR="00561151" w:rsidRPr="006843E1">
        <w:t xml:space="preserve">are </w:t>
      </w:r>
      <w:r w:rsidR="00A71721" w:rsidRPr="006843E1">
        <w:t>fledging</w:t>
      </w:r>
      <w:commentRangeEnd w:id="134"/>
      <w:r w:rsidR="00B22996">
        <w:rPr>
          <w:rStyle w:val="CommentReference"/>
          <w:rFonts w:ascii="Arial" w:hAnsi="Arial" w:cs="Arial"/>
          <w:iCs w:val="0"/>
        </w:rPr>
        <w:commentReference w:id="134"/>
      </w:r>
      <w:r w:rsidR="00A71721" w:rsidRPr="006843E1">
        <w:t>,</w:t>
      </w:r>
      <w:r w:rsidR="00F752EA" w:rsidRPr="006843E1">
        <w:t xml:space="preserve"> and </w:t>
      </w:r>
      <w:r w:rsidR="00561151" w:rsidRPr="006843E1">
        <w:t>groups are less tightly bound by the territory immediately surrounding the nest</w:t>
      </w:r>
      <w:r w:rsidR="00F61F8A" w:rsidRPr="006843E1">
        <w:t xml:space="preserve"> </w:t>
      </w:r>
      <w:r w:rsidR="00AA414E" w:rsidRPr="006843E1">
        <w:fldChar w:fldCharType="begin"/>
      </w:r>
      <w:r w:rsidR="00220616">
        <w:instrText xml:space="preserve"> ADDIN ZOTERO_ITEM CSL_CITATION {"citationID":"s2Q5ws7q","properties":{"formattedCitation":"[85]","plainCitation":"[85]","noteIndex":0},"citationItems":[{"id":1784,"uris":["http://zotero.org/users/8430992/items/BSLQ7PMA"],"itemData":{"id":1784,"type":"article-journal","abstract":"Changes in the territory size of birds in the course of their nesting cycle were examined, using data from field studies of the swallow, Hirundo rustica, and the yellowhammer, Emberiza citrinella, and from the literature for 37 other species. Swallows and yellowhammers had their largest territories in the fertile period of the female (nest-building and egg-laying periods) during both first and second clutches. Other species also mostly had their largest territories in the fertile period of the female with only a few species having a peak during pair formation or during the nestling period. Territory size peaked in the fertile period of the female irrespective of territory type (nest site, nest site with some food resources, or nest site with all food resources). Seven of these species had their largest territories in the fertile period of both the first and the second clutch. This pattern supports the hypothesis that prevention of extra-pair copulations is a major selective pressure causing males to maximize territory size and hence minimize the risk of intrusions and copulations by other males at the time when their female can be fertilized. Maintenance of a large territory is thus viewed as a mate-guarding behaviour.","container-title":"Animal Behaviour","DOI":"10.1016/S0003-3472(05)80173-3","ISSN":"0003-3472","issue":"6","journalAbbreviation":"Animal Behaviour","page":"1070-1079","source":"ScienceDirect","title":"Changes in the size of avian breeding territories in relation to the nesting cycle","volume":"40","author":[{"family":"Møller","given":"Anders Pape"}],"issued":{"date-parts":[["1990",12,1]]}}}],"schema":"https://github.com/citation-style-language/schema/raw/master/csl-citation.json"} </w:instrText>
      </w:r>
      <w:r w:rsidR="00AA414E" w:rsidRPr="006843E1">
        <w:fldChar w:fldCharType="separate"/>
      </w:r>
      <w:r w:rsidR="00220616" w:rsidRPr="00220616">
        <w:t>[85]</w:t>
      </w:r>
      <w:r w:rsidR="00AA414E" w:rsidRPr="006843E1">
        <w:fldChar w:fldCharType="end"/>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 xml:space="preserve">Figure </w:t>
      </w:r>
      <w:r w:rsidR="000720AE" w:rsidRPr="000720AE">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0720AE" w:rsidRPr="000720AE">
        <w:t>Figure 2</w:t>
      </w:r>
      <w:r w:rsidR="7F07B53D" w:rsidRPr="006843E1">
        <w:fldChar w:fldCharType="end"/>
      </w:r>
      <w:r w:rsidR="005468E4" w:rsidRPr="006843E1">
        <w:t>)</w:t>
      </w:r>
      <w:r w:rsidR="00F25972" w:rsidRPr="006843E1">
        <w:t>.</w:t>
      </w:r>
      <w:r w:rsidR="7F07B53D" w:rsidRPr="006843E1">
        <w:t xml:space="preserve"> </w:t>
      </w:r>
    </w:p>
    <w:p w14:paraId="00000004" w14:textId="55650DD2" w:rsidR="001F6E05" w:rsidRPr="00016BD7" w:rsidRDefault="00F25972" w:rsidP="00FD273E">
      <w:pPr>
        <w:pStyle w:val="SectionSubtitle"/>
        <w:spacing w:after="0" w:line="480" w:lineRule="auto"/>
      </w:pPr>
      <w:bookmarkStart w:id="135" w:name="_Toc162204959"/>
      <w:bookmarkStart w:id="136" w:name="_Toc162794604"/>
      <w:r w:rsidRPr="00016BD7">
        <w:t>Field observation</w:t>
      </w:r>
      <w:bookmarkEnd w:id="135"/>
      <w:bookmarkEnd w:id="136"/>
    </w:p>
    <w:p w14:paraId="50C88E29" w14:textId="4F115EEE" w:rsidR="0077305A" w:rsidRPr="006843E1" w:rsidRDefault="00B72CE4" w:rsidP="00A24D3D">
      <w:pPr>
        <w:pStyle w:val="SectionText"/>
        <w:spacing w:line="480" w:lineRule="auto"/>
        <w:sectPr w:rsidR="0077305A" w:rsidRPr="006843E1" w:rsidSect="00C47D23">
          <w:headerReference w:type="default" r:id="rId32"/>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w:t>
      </w:r>
      <w:r w:rsidR="00382F78">
        <w:t>9 AM</w:t>
      </w:r>
      <w:r w:rsidR="00541CE2" w:rsidRPr="006843E1">
        <w:t>)</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w:t>
      </w:r>
      <w:r w:rsidR="00382F78">
        <w:t>thunderstorms</w:t>
      </w:r>
      <w:r w:rsidR="00F752EA" w:rsidRPr="006843E1">
        <w:t xml:space="preserve"> or</w:t>
      </w:r>
      <w:r w:rsidR="008D4D75" w:rsidRPr="006843E1">
        <w:t xml:space="preserve"> </w:t>
      </w:r>
    </w:p>
    <w:p w14:paraId="60B6E198" w14:textId="47A0F597" w:rsidR="00672C4A" w:rsidRPr="006843E1" w:rsidRDefault="00940F6D" w:rsidP="00B8527A">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3"/>
                    <a:stretch>
                      <a:fillRect/>
                    </a:stretch>
                  </pic:blipFill>
                  <pic:spPr>
                    <a:xfrm>
                      <a:off x="0" y="0"/>
                      <a:ext cx="6975253" cy="4983282"/>
                    </a:xfrm>
                    <a:prstGeom prst="rect">
                      <a:avLst/>
                    </a:prstGeom>
                  </pic:spPr>
                </pic:pic>
              </a:graphicData>
            </a:graphic>
          </wp:inline>
        </w:drawing>
      </w:r>
    </w:p>
    <w:p w14:paraId="65712D97" w14:textId="1FAEEC58" w:rsidR="00215D50" w:rsidRDefault="00672C4A" w:rsidP="00215D50">
      <w:pPr>
        <w:pStyle w:val="SectionText0"/>
        <w:spacing w:after="0"/>
      </w:pPr>
      <w:bookmarkStart w:id="137" w:name="_Ref151135363"/>
      <w:bookmarkStart w:id="138" w:name="_Toc162210494"/>
      <w:r w:rsidRPr="00B8527A">
        <w:rPr>
          <w:rStyle w:val="CaptionBChar"/>
          <w:rFonts w:eastAsia="Arial"/>
        </w:rPr>
        <w:t xml:space="preserve">Figure </w:t>
      </w:r>
      <w:r w:rsidRPr="00B8527A">
        <w:rPr>
          <w:rStyle w:val="CaptionBChar"/>
        </w:rPr>
        <w:fldChar w:fldCharType="begin"/>
      </w:r>
      <w:r w:rsidRPr="00B8527A">
        <w:rPr>
          <w:rStyle w:val="CaptionBChar"/>
          <w:rFonts w:eastAsia="Arial"/>
        </w:rPr>
        <w:instrText xml:space="preserve"> SEQ Figure \* ARABIC </w:instrText>
      </w:r>
      <w:r w:rsidRPr="00B8527A">
        <w:rPr>
          <w:rStyle w:val="CaptionBChar"/>
        </w:rPr>
        <w:fldChar w:fldCharType="separate"/>
      </w:r>
      <w:r w:rsidR="000720AE">
        <w:rPr>
          <w:rStyle w:val="CaptionBChar"/>
          <w:rFonts w:eastAsia="Arial"/>
          <w:noProof/>
        </w:rPr>
        <w:t>2</w:t>
      </w:r>
      <w:r w:rsidRPr="00B8527A">
        <w:rPr>
          <w:rStyle w:val="CaptionBChar"/>
          <w:rFonts w:eastAsia="Arial"/>
        </w:rPr>
        <w:fldChar w:fldCharType="end"/>
      </w:r>
      <w:bookmarkEnd w:id="137"/>
      <w:r w:rsidRPr="00B8527A">
        <w:rPr>
          <w:rStyle w:val="CaptionBChar"/>
          <w:rFonts w:eastAsia="Arial"/>
        </w:rPr>
        <w:t>:</w:t>
      </w:r>
      <w:r w:rsidRPr="006843E1">
        <w:t xml:space="preserve"> Map of observations from </w:t>
      </w:r>
      <w:proofErr w:type="spellStart"/>
      <w:r w:rsidRPr="006843E1">
        <w:t>Crowkemon</w:t>
      </w:r>
      <w:proofErr w:type="spellEnd"/>
      <w:r w:rsidRPr="006843E1">
        <w:t xml:space="preserve"> Go and sampling locations</w:t>
      </w:r>
      <w:r w:rsidR="007D03AB" w:rsidRPr="006843E1">
        <w:t>.</w:t>
      </w:r>
    </w:p>
    <w:p w14:paraId="58248644" w14:textId="39E9527F" w:rsidR="00E33B5A" w:rsidRPr="006843E1" w:rsidRDefault="00672C4A" w:rsidP="00215D50">
      <w:pPr>
        <w:pStyle w:val="SectionText0"/>
        <w:spacing w:after="0"/>
        <w:rPr>
          <w:b/>
          <w:bCs/>
        </w:rPr>
      </w:pPr>
      <w:r w:rsidRPr="006843E1">
        <w:t xml:space="preserve">The black dots represent observations collected from </w:t>
      </w:r>
      <w:proofErr w:type="spellStart"/>
      <w:r w:rsidRPr="006843E1">
        <w:t>Crowkemon</w:t>
      </w:r>
      <w:proofErr w:type="spellEnd"/>
      <w:r w:rsidRPr="006843E1">
        <w:t xml:space="preserve"> Go, and the circular icons are sampling locations. The single recurrent site used is in green</w:t>
      </w:r>
      <w:r w:rsidR="008024E5" w:rsidRPr="006843E1">
        <w:t>.</w:t>
      </w:r>
      <w:r w:rsidRPr="006843E1">
        <w:t xml:space="preserve"> Opportunistic sampling sites are in yellow. </w:t>
      </w:r>
      <w:r w:rsidR="00382F78">
        <w:t>The focal</w:t>
      </w:r>
      <w:r w:rsidRPr="006843E1">
        <w:t xml:space="preserve"> area was limited to the St. Catharines</w:t>
      </w:r>
      <w:r w:rsidR="00626A87" w:rsidRPr="006843E1">
        <w:t xml:space="preserve"> &amp; Niagara</w:t>
      </w:r>
      <w:r w:rsidRPr="006843E1">
        <w:t xml:space="preserve"> region.</w:t>
      </w:r>
      <w:bookmarkEnd w:id="138"/>
    </w:p>
    <w:p w14:paraId="162007DA" w14:textId="3AE69D20" w:rsidR="00672C4A" w:rsidRPr="006843E1" w:rsidRDefault="00672C4A" w:rsidP="00B8527A">
      <w:pPr>
        <w:pStyle w:val="CaptionB"/>
        <w:sectPr w:rsidR="00672C4A" w:rsidRPr="006843E1" w:rsidSect="00C47D23">
          <w:headerReference w:type="default" r:id="rId34"/>
          <w:pgSz w:w="15840" w:h="12240" w:orient="landscape"/>
          <w:pgMar w:top="1440" w:right="1440" w:bottom="1440" w:left="1440" w:header="720" w:footer="720" w:gutter="0"/>
          <w:cols w:space="720"/>
          <w:docGrid w:linePitch="299"/>
        </w:sectPr>
      </w:pPr>
    </w:p>
    <w:p w14:paraId="47823E8D" w14:textId="4383C002" w:rsidR="001B5A7F" w:rsidRPr="006843E1" w:rsidRDefault="00A419AF" w:rsidP="00A24D3D">
      <w:pPr>
        <w:pStyle w:val="SectionText"/>
        <w:spacing w:line="480" w:lineRule="auto"/>
      </w:pPr>
      <w:r w:rsidRPr="006843E1">
        <w:lastRenderedPageBreak/>
        <w:t xml:space="preserve">heatwave). Upon arriving at the recurrent sampling location, a Nikon D5300 camera with a 70-300mm </w:t>
      </w:r>
      <w:proofErr w:type="spellStart"/>
      <w:r w:rsidRPr="006843E1">
        <w:t>Nikkor</w:t>
      </w:r>
      <w:proofErr w:type="spellEnd"/>
      <w:r w:rsidRPr="006843E1">
        <w:t xml:space="preserve"> lens was set up on a tripod at a minimum of 15m away from a concrete </w:t>
      </w:r>
      <w:r w:rsidR="00016B4D" w:rsidRPr="006843E1">
        <w:t xml:space="preserve">pad (predetermined bait location). If crows were already foraging in the area, we would begin recording immediately and not bait the site since approaching them would likely cause them to abandon the site. If the crows were not foraging (e.g. perched nearby), an observer approached </w:t>
      </w:r>
      <w:r w:rsidR="001B5A7F" w:rsidRPr="006843E1">
        <w:t xml:space="preserve">and visibly dropped 30g of Cheez-Its, then returned to the camera. If crows were on-site, recording would start immediately, whereas if the crows were absent, a crow-caller would be used for 20 minutes (5s. call per </w:t>
      </w:r>
      <w:r w:rsidR="00382F78">
        <w:t>minute</w:t>
      </w:r>
      <w:r w:rsidR="001B5A7F" w:rsidRPr="006843E1">
        <w:t xml:space="preserve">,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w:t>
      </w:r>
      <w:commentRangeStart w:id="140"/>
      <w:r w:rsidR="001B5A7F" w:rsidRPr="006843E1">
        <w:t>continue</w:t>
      </w:r>
      <w:commentRangeEnd w:id="140"/>
      <w:r w:rsidR="0060505E">
        <w:rPr>
          <w:rStyle w:val="CommentReference"/>
          <w:rFonts w:ascii="Arial" w:hAnsi="Arial" w:cs="Arial"/>
          <w:iCs w:val="0"/>
        </w:rPr>
        <w:commentReference w:id="140"/>
      </w:r>
      <w:r w:rsidR="001B5A7F" w:rsidRPr="006843E1">
        <w:t xml:space="preserve"> the trial. For opportunistic sampling, we looked for crows using </w:t>
      </w:r>
      <w:proofErr w:type="spellStart"/>
      <w:r w:rsidR="001B5A7F" w:rsidRPr="006843E1">
        <w:t>Crowkemon</w:t>
      </w:r>
      <w:proofErr w:type="spellEnd"/>
      <w:r w:rsidR="001B5A7F" w:rsidRPr="006843E1">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3835B233" w:rsidR="001B5A7F" w:rsidRPr="006843E1" w:rsidRDefault="001B5A7F" w:rsidP="00A24D3D">
      <w:pPr>
        <w:pStyle w:val="SectionText"/>
        <w:spacing w:line="480" w:lineRule="auto"/>
        <w:sectPr w:rsidR="001B5A7F" w:rsidRPr="006843E1" w:rsidSect="00C47D23">
          <w:headerReference w:type="default" r:id="rId35"/>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Table S1</w:t>
      </w:r>
      <w:r w:rsidR="00F72689" w:rsidRPr="00F72689">
        <w:rPr>
          <w:b/>
          <w:bCs/>
        </w:rPr>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rsidR="00382F78">
        <w:t xml:space="preserve">and </w:t>
      </w:r>
      <w:r w:rsidRPr="006843E1">
        <w:t xml:space="preserve">domestic and wild animals. </w:t>
      </w:r>
      <w:r w:rsidR="00382F78">
        <w:t>The group</w:t>
      </w:r>
      <w:r w:rsidRPr="006843E1">
        <w:t xml:space="preserve"> size </w:t>
      </w:r>
      <w:commentRangeStart w:id="141"/>
      <w:r w:rsidRPr="006843E1">
        <w:t xml:space="preserve">was binned into two </w:t>
      </w:r>
      <w:r w:rsidR="0052181F">
        <w:t>categories</w:t>
      </w:r>
      <w:commentRangeEnd w:id="141"/>
      <w:r w:rsidR="00B22996">
        <w:rPr>
          <w:rStyle w:val="CommentReference"/>
          <w:rFonts w:ascii="Arial" w:hAnsi="Arial" w:cs="Arial"/>
          <w:iCs w:val="0"/>
        </w:rPr>
        <w:commentReference w:id="141"/>
      </w:r>
      <w:r w:rsidR="00FD273E">
        <w:t>:</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016BD7" w:rsidRDefault="00E8348C" w:rsidP="00FD273E">
      <w:pPr>
        <w:pStyle w:val="SectionSubtitle"/>
        <w:spacing w:after="0" w:line="480" w:lineRule="auto"/>
      </w:pPr>
      <w:bookmarkStart w:id="142" w:name="_Toc162204960"/>
      <w:bookmarkStart w:id="143" w:name="_Toc162794605"/>
      <w:r w:rsidRPr="00016BD7">
        <w:lastRenderedPageBreak/>
        <w:t xml:space="preserve">Video </w:t>
      </w:r>
      <w:r w:rsidR="004E6AC5" w:rsidRPr="00016BD7">
        <w:t>Analysis</w:t>
      </w:r>
      <w:bookmarkEnd w:id="142"/>
      <w:bookmarkEnd w:id="143"/>
    </w:p>
    <w:p w14:paraId="6B0E8154" w14:textId="01A6124C" w:rsidR="00827E4B" w:rsidRPr="006843E1" w:rsidRDefault="00967FF7" w:rsidP="00A24D3D">
      <w:pPr>
        <w:pStyle w:val="SectionText"/>
        <w:spacing w:line="480" w:lineRule="auto"/>
      </w:pPr>
      <w:r w:rsidRPr="006843E1">
        <w:t xml:space="preserve">For video analyses, we used the Behavioral Observation Research Interactive Software (BORIS v.8.9.4) </w:t>
      </w:r>
      <w:r w:rsidRPr="006843E1">
        <w:fldChar w:fldCharType="begin"/>
      </w:r>
      <w:r w:rsidR="00220616">
        <w:instrText xml:space="preserve"> ADDIN ZOTERO_ITEM CSL_CITATION {"citationID":"n2iakx8T","properties":{"formattedCitation":"[86]","plainCitation":"[86]","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schema":"https://github.com/citation-style-language/schema/raw/master/csl-citation.json"} </w:instrText>
      </w:r>
      <w:r w:rsidRPr="006843E1">
        <w:fldChar w:fldCharType="separate"/>
      </w:r>
      <w:r w:rsidR="00220616" w:rsidRPr="00220616">
        <w:t>[86]</w:t>
      </w:r>
      <w:r w:rsidRPr="006843E1">
        <w:fldChar w:fldCharType="end"/>
      </w:r>
      <w:r w:rsidRPr="006843E1">
        <w:t xml:space="preserve">. </w:t>
      </w:r>
      <w:del w:id="144" w:author="Author">
        <w:r w:rsidR="004E6AC5" w:rsidRPr="006843E1" w:rsidDel="00B22996">
          <w:delText xml:space="preserve">We </w:delText>
        </w:r>
      </w:del>
      <w:ins w:id="145" w:author="Author">
        <w:r w:rsidR="00B22996">
          <w:t xml:space="preserve">Recording </w:t>
        </w:r>
        <w:proofErr w:type="gramStart"/>
        <w:r w:rsidR="00B22996">
          <w:t>each individual</w:t>
        </w:r>
        <w:proofErr w:type="gramEnd"/>
        <w:r w:rsidR="00B22996">
          <w:t xml:space="preserve"> in view separately, w</w:t>
        </w:r>
        <w:r w:rsidR="00B22996" w:rsidRPr="006843E1">
          <w:t xml:space="preserve">e </w:t>
        </w:r>
      </w:ins>
      <w:r w:rsidR="004E6AC5" w:rsidRPr="006843E1">
        <w:t xml:space="preserve">classified </w:t>
      </w:r>
      <w:ins w:id="146" w:author="Author">
        <w:r w:rsidR="00B22996">
          <w:t xml:space="preserve">foragers' </w:t>
        </w:r>
      </w:ins>
      <w:r w:rsidR="004E6AC5" w:rsidRPr="006843E1">
        <w:t>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w:t>
      </w:r>
      <w:r w:rsidR="00382F78">
        <w:t>their</w:t>
      </w:r>
      <w:r w:rsidR="00325226" w:rsidRPr="006843E1">
        <w:t xml:space="preserve">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 xml:space="preserve">Table </w:t>
      </w:r>
      <w:r w:rsidR="000720AE" w:rsidRPr="000720AE">
        <w:rPr>
          <w:rStyle w:val="CaptionBChar"/>
          <w:rFonts w:eastAsia="Arial"/>
          <w:b w:val="0"/>
          <w:bCs w:val="0"/>
        </w:rPr>
        <w:t>S</w:t>
      </w:r>
      <w:r w:rsidR="000720AE" w:rsidRPr="000720AE">
        <w:rPr>
          <w:rStyle w:val="CaptionBChar"/>
          <w:rFonts w:eastAsia="Arial"/>
          <w:b w:val="0"/>
          <w:bCs w:val="0"/>
        </w:rPr>
        <w:t>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w:t>
      </w:r>
      <w:ins w:id="147" w:author="Author">
        <w:r w:rsidR="00B22996">
          <w:t>,</w:t>
        </w:r>
      </w:ins>
      <w:r w:rsidR="00A31764" w:rsidRPr="006843E1">
        <w:t xml:space="preserve">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 xml:space="preserve">recorded separately for </w:t>
      </w:r>
      <w:r w:rsidR="00382F78">
        <w:t>whether</w:t>
      </w:r>
      <w:r w:rsidRPr="006843E1">
        <w:t xml:space="preserve"> a sentinel was present or not.</w:t>
      </w:r>
      <w:ins w:id="148" w:author="Author">
        <w:r w:rsidR="00B22996">
          <w:t xml:space="preserve"> (Did that change the group size? or bin in which that group figured</w:t>
        </w:r>
        <w:proofErr w:type="gramStart"/>
        <w:r w:rsidR="00B22996">
          <w:t>?)`</w:t>
        </w:r>
      </w:ins>
      <w:proofErr w:type="gramEnd"/>
    </w:p>
    <w:p w14:paraId="0000000F" w14:textId="7FEFA19C" w:rsidR="001F6E05" w:rsidRPr="006843E1" w:rsidRDefault="001418CA" w:rsidP="00A24D3D">
      <w:pPr>
        <w:pStyle w:val="SectionText"/>
        <w:spacing w:line="480" w:lineRule="auto"/>
      </w:pPr>
      <w:r w:rsidRPr="006843E1">
        <w:t>We</w:t>
      </w:r>
      <w:r w:rsidR="00827E4B" w:rsidRPr="006843E1">
        <w:t xml:space="preserve"> also recorded the number of pecks (handling food with their beaks </w:t>
      </w:r>
      <w:r w:rsidR="00382F78">
        <w:t>to eat</w:t>
      </w:r>
      <w:r w:rsidR="00827E4B" w:rsidRPr="006843E1">
        <w:t xml:space="preserve"> it) to quantify foraging effort. The peck rate (per </w:t>
      </w:r>
      <w:r w:rsidR="00382F78">
        <w:t>minute</w:t>
      </w:r>
      <w:r w:rsidR="00827E4B" w:rsidRPr="006843E1">
        <w:t>)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 xml:space="preserve">The peck rate of individuals </w:t>
      </w:r>
      <w:r w:rsidR="00382F78">
        <w:t>who</w:t>
      </w:r>
      <w:r w:rsidR="00EF2BB4" w:rsidRPr="006843E1">
        <w:t xml:space="preserve"> spent no time foraging could not be calculated and were therefore excluded from peck rate analysis.</w:t>
      </w:r>
    </w:p>
    <w:p w14:paraId="54542A5C" w14:textId="1C9D0B8A" w:rsidR="00E8348C" w:rsidRPr="00016BD7" w:rsidRDefault="00E8348C" w:rsidP="00FD273E">
      <w:pPr>
        <w:pStyle w:val="SectionSubtitle"/>
        <w:spacing w:after="0" w:line="480" w:lineRule="auto"/>
      </w:pPr>
      <w:bookmarkStart w:id="149" w:name="_Toc162204961"/>
      <w:bookmarkStart w:id="150" w:name="_Toc162794606"/>
      <w:r w:rsidRPr="00016BD7">
        <w:t>Statistical Analysis</w:t>
      </w:r>
      <w:bookmarkEnd w:id="149"/>
      <w:bookmarkEnd w:id="150"/>
    </w:p>
    <w:p w14:paraId="458D3718" w14:textId="5349F137" w:rsidR="00D92C53" w:rsidRPr="006843E1" w:rsidRDefault="006E3052" w:rsidP="00A24D3D">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220616">
        <w:instrText xml:space="preserve"> ADDIN ZOTERO_ITEM CSL_CITATION {"citationID":"SkUCfrPr","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Pr="006843E1">
        <w:fldChar w:fldCharType="separate"/>
      </w:r>
      <w:r w:rsidR="00220616" w:rsidRPr="00220616">
        <w:t>[87]</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w:t>
      </w:r>
      <w:r w:rsidR="002E5F6A" w:rsidRPr="006843E1">
        <w:lastRenderedPageBreak/>
        <w:t xml:space="preserve">effects of generalized environment and sentinel presence on </w:t>
      </w:r>
      <w:r w:rsidR="00D92C53" w:rsidRPr="006843E1">
        <w:t>the proportion of time allocated to 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used the “</w:t>
      </w:r>
      <w:proofErr w:type="spellStart"/>
      <w:r w:rsidR="00F752BC" w:rsidRPr="006843E1">
        <w:t>lm</w:t>
      </w:r>
      <w:proofErr w:type="spellEnd"/>
      <w:r w:rsidR="00F752BC" w:rsidRPr="006843E1">
        <w:t xml:space="preserve">” function in the R Stats package </w:t>
      </w:r>
      <w:r w:rsidR="00F752BC" w:rsidRPr="006843E1">
        <w:fldChar w:fldCharType="begin"/>
      </w:r>
      <w:r w:rsidR="00220616">
        <w:instrText xml:space="preserve"> ADDIN ZOTERO_ITEM CSL_CITATION {"citationID":"OMoDUIQZ","properties":{"formattedCitation":"[87]","plainCitation":"[87]","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schema":"https://github.com/citation-style-language/schema/raw/master/csl-citation.json"} </w:instrText>
      </w:r>
      <w:r w:rsidR="00F752BC" w:rsidRPr="006843E1">
        <w:fldChar w:fldCharType="separate"/>
      </w:r>
      <w:r w:rsidR="00220616" w:rsidRPr="00220616">
        <w:t>[87]</w:t>
      </w:r>
      <w:r w:rsidR="00F752BC" w:rsidRPr="006843E1">
        <w:fldChar w:fldCharType="end"/>
      </w:r>
      <w:r w:rsidR="00F752BC" w:rsidRPr="006843E1">
        <w:t xml:space="preserve"> to </w:t>
      </w:r>
      <w:r w:rsidR="006304EE" w:rsidRPr="006843E1">
        <w:t xml:space="preserve">fit a linear model using </w:t>
      </w:r>
      <w:commentRangeStart w:id="151"/>
      <w:r w:rsidR="00964C1D" w:rsidRPr="006843E1">
        <w:t>behavio</w:t>
      </w:r>
      <w:r w:rsidR="003B628D" w:rsidRPr="006843E1">
        <w:t>u</w:t>
      </w:r>
      <w:r w:rsidR="00964C1D" w:rsidRPr="006843E1">
        <w:t>r type</w:t>
      </w:r>
      <w:commentRangeEnd w:id="151"/>
      <w:r w:rsidR="0060505E">
        <w:rPr>
          <w:rStyle w:val="CommentReference"/>
          <w:rFonts w:ascii="Arial" w:hAnsi="Arial" w:cs="Arial"/>
          <w:iCs w:val="0"/>
        </w:rPr>
        <w:commentReference w:id="151"/>
      </w:r>
      <w:r w:rsidR="00964C1D" w:rsidRPr="006843E1">
        <w:t>, sentinel presence</w:t>
      </w:r>
      <w:r w:rsidR="00083606" w:rsidRPr="006843E1">
        <w:t>,</w:t>
      </w:r>
      <w:r w:rsidR="00964C1D" w:rsidRPr="006843E1">
        <w:t xml:space="preserve"> and generalized environment as </w:t>
      </w:r>
      <w:r w:rsidR="00EF2BB4" w:rsidRPr="006843E1">
        <w:t>predictors.</w:t>
      </w:r>
    </w:p>
    <w:p w14:paraId="7FFA3F97" w14:textId="1FCB466B" w:rsidR="00EF30A9" w:rsidRPr="006843E1" w:rsidRDefault="00DE18C5" w:rsidP="00A24D3D">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we used the function “</w:t>
      </w:r>
      <w:proofErr w:type="spellStart"/>
      <w:r w:rsidR="00877177" w:rsidRPr="006843E1">
        <w:t>rlmer</w:t>
      </w:r>
      <w:proofErr w:type="spellEnd"/>
      <w:r w:rsidR="00877177" w:rsidRPr="006843E1">
        <w:t>” from the “</w:t>
      </w:r>
      <w:proofErr w:type="spellStart"/>
      <w:r w:rsidR="00877177" w:rsidRPr="006843E1">
        <w:t>robustlmm</w:t>
      </w:r>
      <w:proofErr w:type="spellEnd"/>
      <w:r w:rsidR="00877177" w:rsidRPr="006843E1">
        <w:t xml:space="preserve">” package </w:t>
      </w:r>
      <w:r w:rsidR="00877177" w:rsidRPr="006843E1">
        <w:fldChar w:fldCharType="begin"/>
      </w:r>
      <w:r w:rsidR="00220616">
        <w:instrText xml:space="preserve"> ADDIN ZOTERO_ITEM CSL_CITATION {"citationID":"OYFFeQQU","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877177" w:rsidRPr="006843E1">
        <w:fldChar w:fldCharType="separate"/>
      </w:r>
      <w:r w:rsidR="00220616" w:rsidRPr="00220616">
        <w:t>[88]</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 xml:space="preserve">bouts was log-transformed to normalize the </w:t>
      </w:r>
      <w:proofErr w:type="spellStart"/>
      <w:proofErr w:type="gramStart"/>
      <w:r w:rsidR="00AB2961" w:rsidRPr="006843E1">
        <w:t>distribution.</w:t>
      </w:r>
      <w:ins w:id="152" w:author="Author">
        <w:r w:rsidR="0060505E">
          <w:t>Were</w:t>
        </w:r>
        <w:proofErr w:type="spellEnd"/>
        <w:proofErr w:type="gramEnd"/>
        <w:r w:rsidR="0060505E">
          <w:t xml:space="preserve"> you concerned about any interaction effects, for instance between group size and sentinel presence?</w:t>
        </w:r>
      </w:ins>
    </w:p>
    <w:p w14:paraId="6C55BDCD" w14:textId="1710CC30" w:rsidR="000F42DC" w:rsidRPr="006843E1" w:rsidRDefault="00EF30A9" w:rsidP="00A24D3D">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we used the function “</w:t>
      </w:r>
      <w:proofErr w:type="spellStart"/>
      <w:r w:rsidR="00AB2961" w:rsidRPr="006843E1">
        <w:t>rlmer</w:t>
      </w:r>
      <w:proofErr w:type="spellEnd"/>
      <w:r w:rsidR="00AB2961" w:rsidRPr="006843E1">
        <w:t>” from the “</w:t>
      </w:r>
      <w:proofErr w:type="spellStart"/>
      <w:r w:rsidR="00AB2961" w:rsidRPr="006843E1">
        <w:t>robustlmm</w:t>
      </w:r>
      <w:proofErr w:type="spellEnd"/>
      <w:r w:rsidR="00AB2961" w:rsidRPr="006843E1">
        <w:t xml:space="preserve">” package </w:t>
      </w:r>
      <w:r w:rsidR="00AB2961" w:rsidRPr="006843E1">
        <w:fldChar w:fldCharType="begin"/>
      </w:r>
      <w:r w:rsidR="00220616">
        <w:instrText xml:space="preserve"> ADDIN ZOTERO_ITEM CSL_CITATION {"citationID":"YoEbI6m4","properties":{"formattedCitation":"[88]","plainCitation":"[88]","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schema":"https://github.com/citation-style-language/schema/raw/master/csl-citation.json"} </w:instrText>
      </w:r>
      <w:r w:rsidR="00AB2961" w:rsidRPr="006843E1">
        <w:fldChar w:fldCharType="separate"/>
      </w:r>
      <w:r w:rsidR="00220616" w:rsidRPr="00220616">
        <w:t>[88]</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ins w:id="153" w:author="Author">
        <w:r w:rsidR="0060505E">
          <w:t xml:space="preserve">  ditto</w:t>
        </w:r>
      </w:ins>
    </w:p>
    <w:p w14:paraId="45BE6854" w14:textId="66C9BFBA" w:rsidR="00EF30A9" w:rsidRPr="006843E1" w:rsidRDefault="00045C40" w:rsidP="00A24D3D">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Using the “</w:t>
      </w:r>
      <w:proofErr w:type="spellStart"/>
      <w:r w:rsidR="00AB2961" w:rsidRPr="006843E1">
        <w:t>glmer</w:t>
      </w:r>
      <w:proofErr w:type="spellEnd"/>
      <w:r w:rsidR="00AB2961" w:rsidRPr="006843E1">
        <w:t xml:space="preserve">” function from the “lme4” package </w:t>
      </w:r>
      <w:r w:rsidR="00AB2961" w:rsidRPr="006843E1">
        <w:fldChar w:fldCharType="begin"/>
      </w:r>
      <w:r w:rsidR="00220616">
        <w:instrText xml:space="preserve"> ADDIN ZOTERO_ITEM CSL_CITATION {"citationID":"oyxeSSXE","properties":{"formattedCitation":"[89]","plainCitation":"[89]","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AB2961" w:rsidRPr="006843E1">
        <w:fldChar w:fldCharType="separate"/>
      </w:r>
      <w:r w:rsidR="00220616" w:rsidRPr="00220616">
        <w:t>[89]</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generalized environment, and bait presence were fixed </w:t>
      </w:r>
      <w:r w:rsidR="00A64649" w:rsidRPr="006843E1">
        <w:t>factors</w:t>
      </w:r>
      <w:r w:rsidR="00616775" w:rsidRPr="006843E1">
        <w:t>,</w:t>
      </w:r>
      <w:r w:rsidR="00A64649" w:rsidRPr="006843E1">
        <w:t xml:space="preserve"> the disturbance frequency (per </w:t>
      </w:r>
      <w:r w:rsidR="00A64649" w:rsidRPr="006843E1">
        <w:lastRenderedPageBreak/>
        <w:t>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76A58D31" w14:textId="77777777" w:rsidR="007C3CC1" w:rsidRDefault="00E50596" w:rsidP="00A24D3D">
      <w:pPr>
        <w:pStyle w:val="SectionText"/>
        <w:spacing w:line="480" w:lineRule="auto"/>
        <w:sectPr w:rsidR="007C3CC1" w:rsidSect="00C47D23">
          <w:headerReference w:type="default" r:id="rId36"/>
          <w:pgSz w:w="12240" w:h="15840"/>
          <w:pgMar w:top="1440" w:right="1440" w:bottom="1440" w:left="1440" w:header="720" w:footer="720" w:gutter="0"/>
          <w:cols w:space="720"/>
          <w:docGrid w:linePitch="299"/>
        </w:sectPr>
      </w:pPr>
      <w:r w:rsidRPr="006843E1">
        <w:t xml:space="preserve">Post hoc estimated marginal means tests were performed </w:t>
      </w:r>
      <w:r w:rsidR="00590CB6" w:rsidRPr="006843E1">
        <w:t>as appropriate</w:t>
      </w:r>
      <w:r w:rsidRPr="006843E1">
        <w:t xml:space="preserve"> using the “</w:t>
      </w:r>
      <w:proofErr w:type="spellStart"/>
      <w:r w:rsidRPr="006843E1">
        <w:t>emmeans</w:t>
      </w:r>
      <w:proofErr w:type="spellEnd"/>
      <w:r w:rsidRPr="006843E1">
        <w:t>” function from the “</w:t>
      </w:r>
      <w:proofErr w:type="spellStart"/>
      <w:r w:rsidRPr="006843E1">
        <w:t>emmeans</w:t>
      </w:r>
      <w:proofErr w:type="spellEnd"/>
      <w:r w:rsidRPr="006843E1">
        <w:t xml:space="preserve">” package </w:t>
      </w:r>
      <w:r w:rsidRPr="006843E1">
        <w:fldChar w:fldCharType="begin"/>
      </w:r>
      <w:r w:rsidR="00220616">
        <w:instrText xml:space="preserve"> ADDIN ZOTERO_ITEM CSL_CITATION {"citationID":"YgBNOkKp","properties":{"formattedCitation":"[90]","plainCitation":"[90]","noteIndex":0},"citationItems":[{"id":1705,"uris":["http://zotero.org/users/8430992/items/SF2IW2JJ"],"itemData":{"id":1705,"type":"software","title":"Emmeans: estimated marginal means, aka least-squares means","URL":"https://CRAN.R-project.org/package=emmeans","version":"1.8.6","author":[{"family":"Lenth","given":"Russell W."}],"issued":{"date-parts":[["2023"]]}}}],"schema":"https://github.com/citation-style-language/schema/raw/master/csl-citation.json"} </w:instrText>
      </w:r>
      <w:r w:rsidRPr="006843E1">
        <w:fldChar w:fldCharType="separate"/>
      </w:r>
      <w:r w:rsidR="00220616" w:rsidRPr="00220616">
        <w:t>[90]</w:t>
      </w:r>
      <w:r w:rsidRPr="006843E1">
        <w:fldChar w:fldCharType="end"/>
      </w:r>
      <w:r w:rsidRPr="006843E1">
        <w:t>.</w:t>
      </w:r>
      <w:r w:rsidR="00590CB6" w:rsidRPr="006843E1">
        <w:t xml:space="preserve"> P-values were corrected using the “</w:t>
      </w:r>
      <w:proofErr w:type="spellStart"/>
      <w:r w:rsidR="00590CB6" w:rsidRPr="006843E1">
        <w:t>fdr</w:t>
      </w:r>
      <w:proofErr w:type="spellEnd"/>
      <w:r w:rsidR="00590CB6" w:rsidRPr="006843E1">
        <w:t>” method, and the results were averaged over the unused categorical factors.</w:t>
      </w:r>
    </w:p>
    <w:p w14:paraId="6F9F6993" w14:textId="75FC48B4" w:rsidR="00964C1D" w:rsidRPr="00016BD7" w:rsidRDefault="00964C1D" w:rsidP="00FD273E">
      <w:pPr>
        <w:pStyle w:val="SectionTitle"/>
        <w:spacing w:after="0" w:line="480" w:lineRule="auto"/>
      </w:pPr>
      <w:bookmarkStart w:id="154" w:name="_Toc162204962"/>
      <w:bookmarkStart w:id="155" w:name="_Toc162794607"/>
      <w:r w:rsidRPr="00016BD7">
        <w:lastRenderedPageBreak/>
        <w:t>R</w:t>
      </w:r>
      <w:r w:rsidR="004F7F19" w:rsidRPr="00016BD7">
        <w:t>esults</w:t>
      </w:r>
      <w:bookmarkEnd w:id="154"/>
      <w:bookmarkEnd w:id="155"/>
    </w:p>
    <w:p w14:paraId="5C11BF96" w14:textId="0B05A9A3" w:rsidR="0091432B" w:rsidRPr="00016BD7" w:rsidRDefault="0091432B" w:rsidP="00FD273E">
      <w:pPr>
        <w:pStyle w:val="SectionSubtitle"/>
        <w:spacing w:after="0" w:line="480" w:lineRule="auto"/>
      </w:pPr>
      <w:bookmarkStart w:id="156" w:name="_Toc162204963"/>
      <w:bookmarkStart w:id="157" w:name="_Toc162794608"/>
      <w:r w:rsidRPr="00016BD7">
        <w:t xml:space="preserve">Sentinel </w:t>
      </w:r>
      <w:proofErr w:type="gramStart"/>
      <w:r w:rsidRPr="00016BD7">
        <w:t>presence</w:t>
      </w:r>
      <w:bookmarkEnd w:id="156"/>
      <w:bookmarkEnd w:id="157"/>
      <w:proofErr w:type="gramEnd"/>
    </w:p>
    <w:p w14:paraId="04AB5FC9" w14:textId="62EF6A15" w:rsidR="0091432B" w:rsidRPr="00F72689" w:rsidRDefault="00A31764" w:rsidP="00A24D3D">
      <w:pPr>
        <w:pStyle w:val="SectionText"/>
        <w:spacing w:line="480" w:lineRule="auto"/>
      </w:pPr>
      <w:r w:rsidRPr="006843E1">
        <w:t xml:space="preserve">In </w:t>
      </w:r>
      <w:r w:rsidR="007A775A" w:rsidRPr="006843E1">
        <w:t>summer 2022, we recorded 2</w:t>
      </w:r>
      <w:r w:rsidR="001418CA" w:rsidRPr="006843E1">
        <w:t>3</w:t>
      </w:r>
      <w:r w:rsidR="007A775A" w:rsidRPr="006843E1">
        <w:t xml:space="preserve"> videos of crows </w:t>
      </w:r>
      <w:r w:rsidR="007A775A" w:rsidRPr="00F72689">
        <w:t>foraging</w:t>
      </w:r>
      <w:r w:rsidR="00971FAB" w:rsidRPr="00F72689">
        <w:t xml:space="preserve"> and made</w:t>
      </w:r>
      <w:r w:rsidR="004C71A7" w:rsidRPr="00F72689">
        <w:t xml:space="preserve"> 13</w:t>
      </w:r>
      <w:r w:rsidR="007A775A" w:rsidRPr="00F72689">
        <w:t xml:space="preserve"> </w:t>
      </w:r>
      <w:r w:rsidR="00971FAB" w:rsidRPr="00F72689">
        <w:t xml:space="preserve">observations </w:t>
      </w:r>
      <w:r w:rsidR="007A775A" w:rsidRPr="00F72689">
        <w:t xml:space="preserve">in commercial and </w:t>
      </w:r>
      <w:r w:rsidR="004C71A7" w:rsidRPr="00F72689">
        <w:t xml:space="preserve">20 </w:t>
      </w:r>
      <w:r w:rsidR="00971FAB" w:rsidRPr="00F72689">
        <w:t xml:space="preserve">observations </w:t>
      </w:r>
      <w:r w:rsidR="004C71A7" w:rsidRPr="00F72689">
        <w:t xml:space="preserve">in </w:t>
      </w:r>
      <w:r w:rsidR="007A775A" w:rsidRPr="00F72689">
        <w:t xml:space="preserve">green </w:t>
      </w:r>
      <w:proofErr w:type="gramStart"/>
      <w:r w:rsidR="007A775A" w:rsidRPr="00F72689">
        <w:t>area</w:t>
      </w:r>
      <w:r w:rsidRPr="00F72689">
        <w:t>s</w:t>
      </w:r>
      <w:r w:rsidR="007A775A" w:rsidRPr="00F72689">
        <w:t>.</w:t>
      </w:r>
      <w:ins w:id="158" w:author="Author">
        <w:r w:rsidR="0060505E">
          <w:t>(</w:t>
        </w:r>
        <w:proofErr w:type="gramEnd"/>
        <w:r w:rsidR="0060505E">
          <w:t xml:space="preserve">I think I missed something...so not all observations were made using a video camera?  23 recorded situations and another 33 without video? Please clarify what an observation is.) </w:t>
        </w:r>
      </w:ins>
      <w:r w:rsidR="007A775A" w:rsidRPr="00F72689">
        <w:t xml:space="preserve"> </w:t>
      </w:r>
      <w:r w:rsidR="00971FAB" w:rsidRPr="00F72689">
        <w:t xml:space="preserve">Since </w:t>
      </w:r>
      <w:r w:rsidR="001418CA" w:rsidRPr="00F72689">
        <w:t xml:space="preserve">sentinel presence </w:t>
      </w:r>
      <w:r w:rsidR="00971FAB"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w:t>
      </w:r>
      <w:proofErr w:type="spellStart"/>
      <w:r w:rsidR="0091432B" w:rsidRPr="00F72689">
        <w:t>df</w:t>
      </w:r>
      <w:proofErr w:type="spellEnd"/>
      <w:r w:rsidR="0091432B" w:rsidRPr="00F72689">
        <w:t xml:space="preserve">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w:t>
      </w:r>
      <w:proofErr w:type="spellStart"/>
      <w:r w:rsidR="0091432B" w:rsidRPr="00F72689">
        <w:t>df</w:t>
      </w:r>
      <w:proofErr w:type="spellEnd"/>
      <w:r w:rsidR="0091432B" w:rsidRPr="00F72689">
        <w:t xml:space="preserve">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xml:space="preserve">, </w:t>
      </w:r>
      <w:proofErr w:type="spellStart"/>
      <w:r w:rsidR="0091432B" w:rsidRPr="00F72689">
        <w:t>df</w:t>
      </w:r>
      <w:proofErr w:type="spellEnd"/>
      <w:r w:rsidR="0091432B" w:rsidRPr="00F72689">
        <w:t xml:space="preserve">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Pr="00F72689">
        <w:t xml:space="preserve"> if</w:t>
      </w:r>
      <w:r w:rsidR="0091432B" w:rsidRPr="00F72689">
        <w:t xml:space="preserve"> </w:t>
      </w:r>
      <w:r w:rsidRPr="00F72689">
        <w:t xml:space="preserve">a </w:t>
      </w:r>
      <w:r w:rsidR="000072E2" w:rsidRPr="00F72689">
        <w:t xml:space="preserve">sentinel </w:t>
      </w:r>
      <w:r w:rsidRPr="00F72689">
        <w:t>was present or not</w:t>
      </w:r>
      <w:r w:rsidR="000072E2" w:rsidRPr="00F72689">
        <w:t xml:space="preserve"> in our observations.</w:t>
      </w:r>
    </w:p>
    <w:p w14:paraId="6B12A3F7" w14:textId="2117E653" w:rsidR="00E50596" w:rsidRPr="00016BD7" w:rsidRDefault="00F770C9" w:rsidP="00FD273E">
      <w:pPr>
        <w:pStyle w:val="SectionSubtitle"/>
        <w:spacing w:after="0" w:line="480" w:lineRule="auto"/>
      </w:pPr>
      <w:bookmarkStart w:id="159" w:name="_Toc162204964"/>
      <w:bookmarkStart w:id="160" w:name="_Toc162794609"/>
      <w:r w:rsidRPr="00016BD7">
        <w:t xml:space="preserve">Proportion of time allocated to each </w:t>
      </w:r>
      <w:proofErr w:type="gramStart"/>
      <w:r w:rsidRPr="00016BD7">
        <w:t>behaviour</w:t>
      </w:r>
      <w:bookmarkEnd w:id="159"/>
      <w:bookmarkEnd w:id="160"/>
      <w:proofErr w:type="gramEnd"/>
    </w:p>
    <w:p w14:paraId="7C3CE4AC" w14:textId="1ACAF30D" w:rsidR="008024E5" w:rsidRPr="006843E1" w:rsidRDefault="00B06502" w:rsidP="00A419AF">
      <w:pPr>
        <w:pStyle w:val="SectionText"/>
        <w:spacing w:line="480" w:lineRule="auto"/>
        <w:rPr>
          <w:ins w:id="161" w:author="Author"/>
        </w:rPr>
        <w:sectPr w:rsidR="008024E5" w:rsidRPr="006843E1" w:rsidSect="00C47D23">
          <w:headerReference w:type="default" r:id="rId37"/>
          <w:pgSz w:w="12240" w:h="15840"/>
          <w:pgMar w:top="1440" w:right="1440" w:bottom="1440" w:left="1440" w:header="720" w:footer="720" w:gutter="0"/>
          <w:cols w:space="720"/>
          <w:docGrid w:linePitch="299"/>
        </w:sectPr>
      </w:pPr>
      <w:r w:rsidRPr="006843E1">
        <w:t xml:space="preserve">We </w:t>
      </w:r>
      <w:r w:rsidR="00971FAB" w:rsidRPr="006843E1">
        <w:t>recorded</w:t>
      </w:r>
      <w:r w:rsidRPr="006843E1">
        <w:t xml:space="preserve"> </w:t>
      </w:r>
      <w:commentRangeStart w:id="162"/>
      <w:r w:rsidRPr="006843E1">
        <w:t xml:space="preserve">64 </w:t>
      </w:r>
      <w:r w:rsidR="00971FAB" w:rsidRPr="006843E1">
        <w:t>individuals</w:t>
      </w:r>
      <w:r w:rsidRPr="006843E1">
        <w:t xml:space="preserve"> </w:t>
      </w:r>
      <w:commentRangeEnd w:id="162"/>
      <w:r w:rsidR="000A3D50">
        <w:rPr>
          <w:rStyle w:val="CommentReference"/>
          <w:rFonts w:ascii="Arial" w:hAnsi="Arial" w:cs="Arial"/>
          <w:iCs w:val="0"/>
        </w:rPr>
        <w:commentReference w:id="162"/>
      </w:r>
      <w:r w:rsidRPr="006843E1">
        <w:t>across 2</w:t>
      </w:r>
      <w:r w:rsidR="00261274" w:rsidRPr="006843E1">
        <w:t>3</w:t>
      </w:r>
      <w:r w:rsidRPr="006843E1">
        <w:t xml:space="preserve"> videos. </w:t>
      </w:r>
      <w:r w:rsidR="00971FAB" w:rsidRPr="006843E1">
        <w:t>Since 17 individuals were recorded in both the presence and absence of a sentinel,</w:t>
      </w:r>
      <w:r w:rsidR="00F770C9" w:rsidRPr="006843E1">
        <w:t xml:space="preserve"> we calculated the proportion of time allocated to each behaviour for</w:t>
      </w:r>
      <w:r w:rsidR="00971FAB" w:rsidRPr="006843E1">
        <w:t xml:space="preserve"> </w:t>
      </w:r>
      <w:r w:rsidR="006E3052" w:rsidRPr="006843E1">
        <w:t>81 observations</w:t>
      </w:r>
      <w:r w:rsidR="00F770C9" w:rsidRPr="006843E1">
        <w:t>.</w:t>
      </w:r>
      <w:r w:rsidR="006E3052" w:rsidRPr="006843E1">
        <w:t xml:space="preserve"> </w:t>
      </w:r>
      <w:r w:rsidR="00964C1D" w:rsidRPr="006843E1">
        <w:t>Crows allocate</w:t>
      </w:r>
      <w:r w:rsidR="00F35BBA" w:rsidRPr="006843E1">
        <w:t>d</w:t>
      </w:r>
      <w:r w:rsidR="00964C1D" w:rsidRPr="006843E1">
        <w:t xml:space="preserve"> similar</w:t>
      </w:r>
      <w:r w:rsidR="00F35BBA" w:rsidRPr="006843E1">
        <w:t xml:space="preserve"> proportions of</w:t>
      </w:r>
      <w:r w:rsidR="00964C1D"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00964C1D" w:rsidRPr="006843E1">
        <w:t>= 0.026, SE = 0.02</w:t>
      </w:r>
      <w:r w:rsidR="00DA098F" w:rsidRPr="006843E1">
        <w:t>3</w:t>
      </w:r>
      <w:r w:rsidR="00964C1D" w:rsidRPr="006843E1">
        <w:t xml:space="preserve">, </w:t>
      </w:r>
      <w:r w:rsidR="008E1015" w:rsidRPr="006843E1">
        <w:t>t</w:t>
      </w:r>
      <w:r w:rsidR="00964C1D" w:rsidRPr="006843E1">
        <w:t xml:space="preserve"> =</w:t>
      </w:r>
      <w:r w:rsidR="00021256" w:rsidRPr="006843E1">
        <w:t xml:space="preserve"> </w:t>
      </w:r>
      <w:r w:rsidR="00964C1D" w:rsidRPr="006843E1">
        <w:t>1.16</w:t>
      </w:r>
      <w:r w:rsidR="00626A87" w:rsidRPr="006843E1">
        <w:t>0</w:t>
      </w:r>
      <w:r w:rsidR="00964C1D" w:rsidRPr="006843E1">
        <w:t>, p = 0.248</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964C1D" w:rsidRPr="007C3CC1">
        <w:t>), and neither the</w:t>
      </w:r>
      <w:r w:rsidR="00021256" w:rsidRPr="007C3CC1">
        <w:t xml:space="preserve"> </w:t>
      </w:r>
      <w:r w:rsidR="00964C1D" w:rsidRPr="007C3CC1">
        <w:t>presence of a sentinel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 xml:space="preserve">, SE = 0.023, </w:t>
      </w:r>
      <w:r w:rsidR="008E1015" w:rsidRPr="007C3CC1">
        <w:t>t</w:t>
      </w:r>
      <w:r w:rsidR="00964C1D" w:rsidRPr="007C3CC1">
        <w:t xml:space="preserve"> =</w:t>
      </w:r>
      <w:r w:rsidR="00021256" w:rsidRPr="007C3CC1">
        <w:t xml:space="preserve"> </w:t>
      </w:r>
      <w:r w:rsidR="00964C1D" w:rsidRPr="007C3CC1">
        <w:t>-1.431, p = 0.154</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964C1D" w:rsidRPr="007C3CC1">
        <w:t>) or the generalized environment (</w:t>
      </w:r>
      <m:oMath>
        <m:acc>
          <m:accPr>
            <m:ctrlPr>
              <w:rPr>
                <w:rFonts w:ascii="Cambria Math" w:hAnsi="Cambria Math"/>
                <w:i/>
              </w:rPr>
            </m:ctrlPr>
          </m:accPr>
          <m:e>
            <m:r>
              <w:rPr>
                <w:rFonts w:ascii="Cambria Math" w:hAnsi="Cambria Math"/>
              </w:rPr>
              <m:t>β</m:t>
            </m:r>
          </m:e>
        </m:acc>
      </m:oMath>
      <w:r w:rsidR="00964C1D" w:rsidRPr="007C3CC1">
        <w:t xml:space="preserve"> = 0.03</w:t>
      </w:r>
      <w:r w:rsidR="00626A87" w:rsidRPr="007C3CC1">
        <w:t>4</w:t>
      </w:r>
      <w:r w:rsidR="00964C1D" w:rsidRPr="007C3CC1">
        <w:t>,</w:t>
      </w:r>
      <w:r w:rsidR="00021256" w:rsidRPr="007C3CC1">
        <w:t xml:space="preserve"> </w:t>
      </w:r>
      <w:r w:rsidR="00964C1D" w:rsidRPr="007C3CC1">
        <w:t xml:space="preserve">SE = 0.023, </w:t>
      </w:r>
      <w:r w:rsidR="008E1015" w:rsidRPr="007C3CC1">
        <w:t>t</w:t>
      </w:r>
      <w:r w:rsidR="00964C1D" w:rsidRPr="007C3CC1">
        <w:t xml:space="preserve"> =</w:t>
      </w:r>
      <w:r w:rsidR="00021256" w:rsidRPr="007C3CC1">
        <w:t xml:space="preserve"> </w:t>
      </w:r>
      <w:r w:rsidR="00964C1D" w:rsidRPr="007C3CC1">
        <w:t>1.46</w:t>
      </w:r>
      <w:r w:rsidR="00626A87" w:rsidRPr="007C3CC1">
        <w:t>3</w:t>
      </w:r>
      <w:r w:rsidR="00964C1D" w:rsidRPr="007C3CC1">
        <w:t>, p = 0.146</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F35BBA" w:rsidRPr="007C3CC1">
        <w:t>)</w:t>
      </w:r>
      <w:r w:rsidR="00964C1D" w:rsidRPr="007C3CC1">
        <w:t xml:space="preserve"> ha</w:t>
      </w:r>
      <w:r w:rsidR="00F35BBA" w:rsidRPr="007C3CC1">
        <w:t>d</w:t>
      </w:r>
      <w:r w:rsidR="00964C1D" w:rsidRPr="007C3CC1">
        <w:t xml:space="preserve"> an effect on the</w:t>
      </w:r>
      <w:r w:rsidR="00021256" w:rsidRPr="007C3CC1">
        <w:t xml:space="preserve"> </w:t>
      </w:r>
      <w:r w:rsidR="00964C1D" w:rsidRPr="007C3CC1">
        <w:t>proportion of time allocated to either alert or foraging behavio</w:t>
      </w:r>
      <w:r w:rsidR="003B628D" w:rsidRPr="007C3CC1">
        <w:t>u</w:t>
      </w:r>
      <w:r w:rsidR="00964C1D" w:rsidRPr="007C3CC1">
        <w:t>r</w:t>
      </w:r>
      <w:r w:rsidR="00DB0423" w:rsidRPr="007C3CC1">
        <w:t>.</w:t>
      </w:r>
      <w:r w:rsidR="000072E2" w:rsidRPr="007C3CC1">
        <w:t>.</w:t>
      </w:r>
    </w:p>
    <w:p w14:paraId="5A31B13B" w14:textId="77777777" w:rsidR="00E12428" w:rsidRPr="006843E1" w:rsidRDefault="00E12428" w:rsidP="00B8527A">
      <w:pPr>
        <w:pStyle w:val="SectionText"/>
      </w:pPr>
      <w:bookmarkStart w:id="163" w:name="_Ref151134482"/>
      <w:r w:rsidRPr="006843E1">
        <w:rPr>
          <w:noProof/>
        </w:rPr>
        <w:lastRenderedPageBreak/>
        <w:drawing>
          <wp:inline distT="0" distB="0" distL="0" distR="0" wp14:anchorId="3DBB2964" wp14:editId="52AC6AAC">
            <wp:extent cx="8831202" cy="6308002"/>
            <wp:effectExtent l="0" t="0" r="8255"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8857073" cy="6326482"/>
                    </a:xfrm>
                    <a:prstGeom prst="rect">
                      <a:avLst/>
                    </a:prstGeom>
                    <a:noFill/>
                    <a:ln>
                      <a:noFill/>
                    </a:ln>
                  </pic:spPr>
                </pic:pic>
              </a:graphicData>
            </a:graphic>
          </wp:inline>
        </w:drawing>
      </w:r>
    </w:p>
    <w:p w14:paraId="3F691799" w14:textId="6F28C18C" w:rsidR="00E12428" w:rsidRPr="006843E1" w:rsidRDefault="00E12428" w:rsidP="00BD6F06">
      <w:pPr>
        <w:pStyle w:val="SectionText0"/>
        <w:rPr>
          <w:b/>
          <w:bCs/>
        </w:rPr>
        <w:sectPr w:rsidR="00E12428" w:rsidRPr="006843E1" w:rsidSect="00C47D23">
          <w:headerReference w:type="default" r:id="rId39"/>
          <w:pgSz w:w="15840" w:h="12240" w:orient="landscape"/>
          <w:pgMar w:top="720" w:right="720" w:bottom="720" w:left="720" w:header="720" w:footer="720" w:gutter="0"/>
          <w:cols w:space="720"/>
          <w:docGrid w:linePitch="299"/>
        </w:sectPr>
      </w:pPr>
      <w:bookmarkStart w:id="164" w:name="_Ref151137384"/>
      <w:bookmarkStart w:id="165" w:name="_Ref151137379"/>
      <w:bookmarkStart w:id="166" w:name="_Ref162210126"/>
      <w:bookmarkStart w:id="167"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0720AE">
        <w:rPr>
          <w:rStyle w:val="CaptionBChar"/>
          <w:rFonts w:eastAsia="Arial"/>
          <w:noProof/>
        </w:rPr>
        <w:t>3</w:t>
      </w:r>
      <w:r w:rsidRPr="00BD6F06">
        <w:rPr>
          <w:rStyle w:val="CaptionBChar"/>
          <w:rFonts w:eastAsia="Arial"/>
        </w:rPr>
        <w:fldChar w:fldCharType="end"/>
      </w:r>
      <w:bookmarkEnd w:id="164"/>
      <w:r w:rsidRPr="00BD6F06">
        <w:rPr>
          <w:rStyle w:val="CaptionBChar"/>
          <w:rFonts w:eastAsia="Arial"/>
        </w:rPr>
        <w:t>:</w:t>
      </w:r>
      <w:r w:rsidRPr="006843E1">
        <w:t xml:space="preserve"> Proportion of time allocated to each behavio</w:t>
      </w:r>
      <w:r w:rsidR="007347A5" w:rsidRPr="006843E1">
        <w:t>u</w:t>
      </w:r>
      <w:r w:rsidRPr="006843E1">
        <w:t>r</w:t>
      </w:r>
      <w:bookmarkEnd w:id="165"/>
      <w:r w:rsidR="00EA6CF0" w:rsidRPr="006843E1">
        <w:t xml:space="preserve"> by foragers in commercial and green areas</w:t>
      </w:r>
      <w:bookmarkEnd w:id="166"/>
      <w:bookmarkEnd w:id="167"/>
    </w:p>
    <w:p w14:paraId="1A78C5B7" w14:textId="121A9DCE" w:rsidR="006C1CE7" w:rsidRPr="006843E1" w:rsidRDefault="006C1CE7" w:rsidP="00BD6F06">
      <w:pPr>
        <w:pStyle w:val="SectionText0"/>
      </w:pPr>
      <w:bookmarkStart w:id="168" w:name="_Ref162210184"/>
      <w:bookmarkStart w:id="169"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0720AE">
        <w:rPr>
          <w:rStyle w:val="CaptionBChar"/>
          <w:rFonts w:eastAsia="Arial"/>
          <w:noProof/>
        </w:rPr>
        <w:t>4</w:t>
      </w:r>
      <w:r w:rsidRPr="00BD6F06">
        <w:rPr>
          <w:rStyle w:val="CaptionBChar"/>
          <w:rFonts w:eastAsia="Arial"/>
        </w:rPr>
        <w:fldChar w:fldCharType="end"/>
      </w:r>
      <w:bookmarkEnd w:id="163"/>
      <w:bookmarkEnd w:id="168"/>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each behavio</w:t>
      </w:r>
      <w:r w:rsidR="007347A5" w:rsidRPr="006843E1">
        <w:t>u</w:t>
      </w:r>
      <w:r w:rsidRPr="006843E1">
        <w:t>r</w:t>
      </w:r>
      <w:bookmarkEnd w:id="169"/>
      <w:r w:rsidR="00B4142A">
        <w:t>.</w:t>
      </w:r>
    </w:p>
    <w:p w14:paraId="60C68F29" w14:textId="77777777" w:rsidR="00E36202" w:rsidRPr="006843E1" w:rsidRDefault="006C1CE7" w:rsidP="00B8527A">
      <w:pPr>
        <w:pStyle w:val="SectionText"/>
        <w:sectPr w:rsidR="00E36202" w:rsidRPr="006843E1" w:rsidSect="00C47D23">
          <w:headerReference w:type="default" r:id="rId40"/>
          <w:pgSz w:w="15840" w:h="12240" w:orient="landscape"/>
          <w:pgMar w:top="720" w:right="720" w:bottom="720" w:left="720" w:header="720" w:footer="720" w:gutter="0"/>
          <w:cols w:space="720"/>
          <w:docGrid w:linePitch="299"/>
        </w:sectPr>
      </w:pPr>
      <w:r w:rsidRPr="006843E1">
        <w:rPr>
          <w:noProof/>
        </w:rPr>
        <w:drawing>
          <wp:inline distT="0" distB="0" distL="0" distR="0" wp14:anchorId="61C403C6" wp14:editId="71795788">
            <wp:extent cx="9113112" cy="3822826"/>
            <wp:effectExtent l="0" t="0" r="0" b="0"/>
            <wp:docPr id="17625634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1">
                      <a:extLst>
                        <a:ext uri="{28A0092B-C50C-407E-A947-70E740481C1C}">
                          <a14:useLocalDpi xmlns:a14="http://schemas.microsoft.com/office/drawing/2010/main" val="0"/>
                        </a:ext>
                      </a:extLst>
                    </a:blip>
                    <a:srcRect r="43821" b="68577"/>
                    <a:stretch/>
                  </pic:blipFill>
                  <pic:spPr bwMode="auto">
                    <a:xfrm>
                      <a:off x="0" y="0"/>
                      <a:ext cx="9144206" cy="3835869"/>
                    </a:xfrm>
                    <a:prstGeom prst="rect">
                      <a:avLst/>
                    </a:prstGeom>
                    <a:noFill/>
                    <a:ln>
                      <a:noFill/>
                    </a:ln>
                    <a:extLst>
                      <a:ext uri="{53640926-AAD7-44D8-BBD7-CCE9431645EC}">
                        <a14:shadowObscured xmlns:a14="http://schemas.microsoft.com/office/drawing/2010/main"/>
                      </a:ext>
                    </a:extLst>
                  </pic:spPr>
                </pic:pic>
              </a:graphicData>
            </a:graphic>
          </wp:inline>
        </w:drawing>
      </w:r>
    </w:p>
    <w:p w14:paraId="70D8082E" w14:textId="77777777" w:rsidR="001B5A7F" w:rsidRPr="00016BD7" w:rsidRDefault="001B5A7F" w:rsidP="00FD273E">
      <w:pPr>
        <w:pStyle w:val="SectionSubtitle"/>
        <w:spacing w:after="0" w:line="480" w:lineRule="auto"/>
      </w:pPr>
      <w:bookmarkStart w:id="170" w:name="_Toc162204965"/>
      <w:bookmarkStart w:id="171" w:name="_Toc162794610"/>
      <w:r w:rsidRPr="00016BD7">
        <w:lastRenderedPageBreak/>
        <w:t>Duration of bouts of all behaviours</w:t>
      </w:r>
      <w:bookmarkEnd w:id="170"/>
      <w:bookmarkEnd w:id="171"/>
    </w:p>
    <w:p w14:paraId="5E5E78C5" w14:textId="15D3F39C" w:rsidR="001B5A7F" w:rsidRDefault="001B5A7F" w:rsidP="00A24D3D">
      <w:pPr>
        <w:pStyle w:val="SectionText"/>
        <w:spacing w:line="480" w:lineRule="auto"/>
      </w:pPr>
      <w:r w:rsidRPr="006843E1">
        <w:t xml:space="preserve">In total, 3897 bouts were recorded, of which 2110 bouts were of “alert” behaviour, </w:t>
      </w:r>
      <w:r w:rsidR="00382F78">
        <w:t xml:space="preserve">and </w:t>
      </w:r>
      <w:r w:rsidRPr="006843E1">
        <w:t>1787 bouts were of “foraging” behaviour. The average duration of bouts was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ith bouts of alertness significantly (1.64 seconds) shorter than bouts of foraging (1.88 seconds). Sentinel presence significantly increased the duration of bouts of all behaviours(</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0720AE" w:rsidRPr="000720AE">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xml:space="preserve">), with bout duration decreasing as disturbance frequency increased. We found a </w:t>
      </w:r>
      <w:commentRangeStart w:id="172"/>
      <w:r w:rsidRPr="006843E1">
        <w:t xml:space="preserve">significant interaction </w:t>
      </w:r>
      <w:commentRangeEnd w:id="172"/>
      <w:r w:rsidR="000A3D50">
        <w:rPr>
          <w:rStyle w:val="CommentReference"/>
          <w:rFonts w:ascii="Arial" w:hAnsi="Arial" w:cs="Arial"/>
          <w:iCs w:val="0"/>
        </w:rPr>
        <w:commentReference w:id="172"/>
      </w:r>
      <w:r w:rsidRPr="006843E1">
        <w:t>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w:t>
      </w:r>
      <w:r>
        <w:t>.</w:t>
      </w:r>
    </w:p>
    <w:p w14:paraId="6D31AA63" w14:textId="77777777" w:rsidR="001B5A7F" w:rsidRPr="00016BD7" w:rsidRDefault="001B5A7F" w:rsidP="00FD273E">
      <w:pPr>
        <w:pStyle w:val="SectionSubtitle"/>
        <w:spacing w:after="0" w:line="480" w:lineRule="auto"/>
      </w:pPr>
      <w:bookmarkStart w:id="173" w:name="_Toc162204966"/>
      <w:bookmarkStart w:id="174" w:name="_Toc162794611"/>
      <w:r w:rsidRPr="00016BD7">
        <w:t xml:space="preserve">Duration of bouts of </w:t>
      </w:r>
      <w:commentRangeStart w:id="175"/>
      <w:r w:rsidRPr="00016BD7">
        <w:t xml:space="preserve">“foraging” </w:t>
      </w:r>
      <w:commentRangeEnd w:id="175"/>
      <w:r w:rsidR="000A3D50">
        <w:rPr>
          <w:rStyle w:val="CommentReference"/>
          <w:rFonts w:ascii="Arial" w:hAnsi="Arial"/>
          <w:b w:val="0"/>
          <w:color w:val="auto"/>
          <w:u w:val="none"/>
        </w:rPr>
        <w:commentReference w:id="175"/>
      </w:r>
      <w:r w:rsidRPr="00016BD7">
        <w:t>behaviour</w:t>
      </w:r>
      <w:bookmarkEnd w:id="173"/>
      <w:bookmarkEnd w:id="174"/>
    </w:p>
    <w:p w14:paraId="24F6D69E" w14:textId="4616C983" w:rsidR="001B5A7F" w:rsidRDefault="001B5A7F" w:rsidP="00A24D3D">
      <w:pPr>
        <w:pStyle w:val="SectionText"/>
        <w:spacing w:line="480" w:lineRule="auto"/>
        <w:sectPr w:rsidR="001B5A7F" w:rsidSect="00C47D23">
          <w:headerReference w:type="default" r:id="rId42"/>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B8527A">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0F39A708" w:rsidR="00BD4363" w:rsidRPr="006843E1" w:rsidRDefault="00E36202" w:rsidP="00BD6F06">
      <w:pPr>
        <w:pStyle w:val="SectionText0"/>
        <w:rPr>
          <w:b/>
          <w:bCs/>
        </w:rPr>
        <w:sectPr w:rsidR="00BD4363" w:rsidRPr="006843E1" w:rsidSect="00C47D23">
          <w:headerReference w:type="default" r:id="rId44"/>
          <w:pgSz w:w="15840" w:h="12240" w:orient="landscape"/>
          <w:pgMar w:top="720" w:right="720" w:bottom="720" w:left="720" w:header="720" w:footer="720" w:gutter="0"/>
          <w:cols w:space="720"/>
          <w:docGrid w:linePitch="299"/>
        </w:sectPr>
      </w:pPr>
      <w:bookmarkStart w:id="176" w:name="_Ref151137725"/>
      <w:bookmarkStart w:id="177" w:name="_Toc162210496"/>
      <w:r w:rsidRPr="00BD6F06">
        <w:rPr>
          <w:rStyle w:val="CaptionBChar"/>
          <w:rFonts w:eastAsia="Arial"/>
        </w:rPr>
        <w:t xml:space="preserve">Figure </w:t>
      </w:r>
      <w:r w:rsidRPr="00BD6F06">
        <w:rPr>
          <w:rStyle w:val="CaptionBChar"/>
        </w:rPr>
        <w:fldChar w:fldCharType="begin"/>
      </w:r>
      <w:r w:rsidRPr="00BD6F06">
        <w:rPr>
          <w:rStyle w:val="CaptionBChar"/>
          <w:rFonts w:eastAsia="Arial"/>
        </w:rPr>
        <w:instrText xml:space="preserve"> SEQ Figure \* ARABIC </w:instrText>
      </w:r>
      <w:r w:rsidRPr="00BD6F06">
        <w:rPr>
          <w:rStyle w:val="CaptionBChar"/>
        </w:rPr>
        <w:fldChar w:fldCharType="separate"/>
      </w:r>
      <w:r w:rsidR="000720AE">
        <w:rPr>
          <w:rStyle w:val="CaptionBChar"/>
          <w:rFonts w:eastAsia="Arial"/>
          <w:noProof/>
        </w:rPr>
        <w:t>4</w:t>
      </w:r>
      <w:r w:rsidRPr="00BD6F06">
        <w:rPr>
          <w:rStyle w:val="CaptionBChar"/>
          <w:rFonts w:eastAsia="Arial"/>
        </w:rPr>
        <w:fldChar w:fldCharType="end"/>
      </w:r>
      <w:bookmarkEnd w:id="176"/>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177"/>
    </w:p>
    <w:p w14:paraId="436B6DC6" w14:textId="1EFB6174" w:rsidR="00E36202" w:rsidRPr="006843E1" w:rsidRDefault="00E36202" w:rsidP="00BD6F06">
      <w:pPr>
        <w:pStyle w:val="SectionText0"/>
      </w:pPr>
      <w:bookmarkStart w:id="178" w:name="_Ref151137897"/>
      <w:bookmarkStart w:id="179" w:name="_Ref151143600"/>
      <w:bookmarkStart w:id="180"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0720AE">
        <w:rPr>
          <w:rStyle w:val="CaptionBChar"/>
          <w:rFonts w:eastAsia="Arial"/>
          <w:noProof/>
        </w:rPr>
        <w:t>5</w:t>
      </w:r>
      <w:r w:rsidRPr="00BD6F06">
        <w:rPr>
          <w:rStyle w:val="CaptionBChar"/>
          <w:rFonts w:eastAsia="Arial"/>
        </w:rPr>
        <w:fldChar w:fldCharType="end"/>
      </w:r>
      <w:bookmarkEnd w:id="178"/>
      <w:r w:rsidRPr="00BD6F06">
        <w:rPr>
          <w:rStyle w:val="CaptionBChar"/>
          <w:rFonts w:eastAsia="Arial"/>
        </w:rPr>
        <w:t>:</w:t>
      </w:r>
      <w:r w:rsidRPr="006843E1">
        <w:t xml:space="preserve"> Results of the linear mixed models fit to the mean bout duration</w:t>
      </w:r>
      <w:bookmarkEnd w:id="179"/>
      <w:bookmarkEnd w:id="180"/>
      <w:r w:rsidR="00B4142A">
        <w:t>.</w:t>
      </w:r>
    </w:p>
    <w:p w14:paraId="0FFAE0B8" w14:textId="46A7EFB9" w:rsidR="00963394" w:rsidRPr="006843E1" w:rsidRDefault="006B6414" w:rsidP="00B8527A">
      <w:pPr>
        <w:pStyle w:val="CaptionB"/>
        <w:sectPr w:rsidR="00963394" w:rsidRPr="006843E1" w:rsidSect="00C47D23">
          <w:headerReference w:type="default" r:id="rId45"/>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613A0F94" w:rsidR="001B5A7F" w:rsidRDefault="001B5A7F" w:rsidP="00A24D3D">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0720AE" w:rsidRPr="000720AE">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xml:space="preserve">). </w:t>
      </w:r>
      <w:commentRangeStart w:id="181"/>
      <w:r w:rsidRPr="006843E1">
        <w:t xml:space="preserve">The presence of bait significantly decreased the duration </w:t>
      </w:r>
      <w:commentRangeEnd w:id="181"/>
      <w:r w:rsidR="0039322A">
        <w:rPr>
          <w:rStyle w:val="CommentReference"/>
          <w:rFonts w:ascii="Arial" w:hAnsi="Arial" w:cs="Arial"/>
          <w:iCs w:val="0"/>
        </w:rPr>
        <w:commentReference w:id="181"/>
      </w:r>
      <w:r w:rsidRPr="006843E1">
        <w:t>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0720AE" w:rsidRPr="000720AE">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0720AE" w:rsidRPr="000720AE">
        <w:t>Figure 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w:t>
      </w:r>
    </w:p>
    <w:p w14:paraId="6117FC3B" w14:textId="127DE76A" w:rsidR="00590CB6" w:rsidRPr="00016BD7" w:rsidRDefault="00590CB6" w:rsidP="00FD273E">
      <w:pPr>
        <w:pStyle w:val="SectionSubtitle"/>
        <w:spacing w:after="0" w:line="480" w:lineRule="auto"/>
      </w:pPr>
      <w:bookmarkStart w:id="182" w:name="_Toc162204967"/>
      <w:bookmarkStart w:id="183" w:name="_Toc162794612"/>
      <w:r w:rsidRPr="00016BD7">
        <w:t>Duration of bouts of “alert” behavio</w:t>
      </w:r>
      <w:r w:rsidR="00334BDE" w:rsidRPr="00016BD7">
        <w:t>u</w:t>
      </w:r>
      <w:r w:rsidRPr="00016BD7">
        <w:t>r</w:t>
      </w:r>
      <w:bookmarkEnd w:id="182"/>
      <w:bookmarkEnd w:id="183"/>
    </w:p>
    <w:p w14:paraId="46B05857" w14:textId="14C635AC" w:rsidR="0088419E" w:rsidRPr="006843E1" w:rsidRDefault="00CC2401" w:rsidP="00A24D3D">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0720AE" w:rsidRPr="000720AE">
        <w:t>Table 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0720AE" w:rsidRPr="000720AE">
        <w:t>Figure 4</w:t>
      </w:r>
      <w:r w:rsidR="005A226D" w:rsidRPr="006843E1">
        <w:fldChar w:fldCharType="end"/>
      </w:r>
      <w:r w:rsidR="005A226D"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0720AE" w:rsidRPr="000720AE">
        <w:t>Table 5</w:t>
      </w:r>
      <w:r w:rsidR="005A226D" w:rsidRPr="006843E1">
        <w:fldChar w:fldCharType="end"/>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B8527A">
      <w:pPr>
        <w:pStyle w:val="SectionText"/>
        <w:sectPr w:rsidR="0077305A" w:rsidRPr="006843E1" w:rsidSect="00C47D23">
          <w:headerReference w:type="default" r:id="rId47"/>
          <w:pgSz w:w="12240" w:h="15840"/>
          <w:pgMar w:top="1440" w:right="1440" w:bottom="1440" w:left="1440" w:header="720" w:footer="720" w:gutter="0"/>
          <w:cols w:space="720"/>
        </w:sectPr>
      </w:pPr>
    </w:p>
    <w:p w14:paraId="59585B48" w14:textId="77777777" w:rsidR="0088419E" w:rsidRPr="006843E1" w:rsidRDefault="0088419E" w:rsidP="00215D50">
      <w:pPr>
        <w:pStyle w:val="SectionText0"/>
      </w:pPr>
      <w:r w:rsidRPr="006843E1">
        <w:rPr>
          <w:noProof/>
        </w:rPr>
        <w:lastRenderedPageBreak/>
        <w:drawing>
          <wp:inline distT="0" distB="0" distL="0" distR="0" wp14:anchorId="36F1D14E" wp14:editId="57EB4EA0">
            <wp:extent cx="8343294" cy="5965102"/>
            <wp:effectExtent l="0" t="0" r="635" b="0"/>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8368664" cy="5983241"/>
                    </a:xfrm>
                    <a:prstGeom prst="rect">
                      <a:avLst/>
                    </a:prstGeom>
                    <a:noFill/>
                    <a:ln>
                      <a:noFill/>
                    </a:ln>
                  </pic:spPr>
                </pic:pic>
              </a:graphicData>
            </a:graphic>
          </wp:inline>
        </w:drawing>
      </w:r>
    </w:p>
    <w:p w14:paraId="03762AE3" w14:textId="24EE8E60" w:rsidR="00E77B42" w:rsidRPr="006843E1" w:rsidRDefault="0088419E" w:rsidP="00215D50">
      <w:pPr>
        <w:pStyle w:val="SectionText0"/>
        <w:rPr>
          <w:b/>
          <w:bCs/>
        </w:rPr>
        <w:sectPr w:rsidR="00E77B42" w:rsidRPr="006843E1" w:rsidSect="00C47D23">
          <w:headerReference w:type="default" r:id="rId49"/>
          <w:pgSz w:w="15840" w:h="12240" w:orient="landscape"/>
          <w:pgMar w:top="720" w:right="720" w:bottom="720" w:left="720" w:header="720" w:footer="720" w:gutter="0"/>
          <w:cols w:space="720"/>
          <w:docGrid w:linePitch="299"/>
        </w:sectPr>
      </w:pPr>
      <w:bookmarkStart w:id="184" w:name="_Ref151142101"/>
      <w:bookmarkStart w:id="185" w:name="_Toc162210497"/>
      <w:r w:rsidRPr="00215D50">
        <w:rPr>
          <w:rStyle w:val="CaptionBChar"/>
          <w:rFonts w:eastAsia="Arial"/>
        </w:rPr>
        <w:t xml:space="preserve">Figure </w:t>
      </w:r>
      <w:r w:rsidRPr="00215D50">
        <w:rPr>
          <w:rStyle w:val="CaptionBChar"/>
        </w:rPr>
        <w:fldChar w:fldCharType="begin"/>
      </w:r>
      <w:r w:rsidRPr="00215D50">
        <w:rPr>
          <w:rStyle w:val="CaptionBChar"/>
          <w:rFonts w:eastAsia="Arial"/>
        </w:rPr>
        <w:instrText xml:space="preserve"> SEQ Figure \* ARABIC </w:instrText>
      </w:r>
      <w:r w:rsidRPr="00215D50">
        <w:rPr>
          <w:rStyle w:val="CaptionBChar"/>
        </w:rPr>
        <w:fldChar w:fldCharType="separate"/>
      </w:r>
      <w:r w:rsidR="000720AE">
        <w:rPr>
          <w:rStyle w:val="CaptionBChar"/>
          <w:rFonts w:eastAsia="Arial"/>
          <w:noProof/>
        </w:rPr>
        <w:t>5</w:t>
      </w:r>
      <w:r w:rsidRPr="00215D50">
        <w:rPr>
          <w:rStyle w:val="CaptionBChar"/>
          <w:rFonts w:eastAsia="Arial"/>
        </w:rPr>
        <w:fldChar w:fldCharType="end"/>
      </w:r>
      <w:bookmarkEnd w:id="184"/>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185"/>
    </w:p>
    <w:p w14:paraId="472B7F54" w14:textId="77777777" w:rsidR="0056164E" w:rsidRPr="006843E1" w:rsidRDefault="0056164E" w:rsidP="00B8527A">
      <w:pPr>
        <w:pStyle w:val="SectionText"/>
      </w:pPr>
      <w:r w:rsidRPr="006843E1">
        <w:rPr>
          <w:noProof/>
        </w:rPr>
        <w:lastRenderedPageBreak/>
        <w:drawing>
          <wp:inline distT="0" distB="0" distL="0" distR="0" wp14:anchorId="5BF35516" wp14:editId="0439F9E0">
            <wp:extent cx="8796573" cy="6283266"/>
            <wp:effectExtent l="0" t="0" r="5080" b="381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8802627" cy="6287590"/>
                    </a:xfrm>
                    <a:prstGeom prst="rect">
                      <a:avLst/>
                    </a:prstGeom>
                    <a:noFill/>
                    <a:ln>
                      <a:noFill/>
                    </a:ln>
                  </pic:spPr>
                </pic:pic>
              </a:graphicData>
            </a:graphic>
          </wp:inline>
        </w:drawing>
      </w:r>
    </w:p>
    <w:p w14:paraId="1FCF40C4" w14:textId="4A8FAC8D" w:rsidR="0088419E" w:rsidRPr="006843E1" w:rsidRDefault="0056164E" w:rsidP="00215D50">
      <w:pPr>
        <w:pStyle w:val="SectionText0"/>
        <w:sectPr w:rsidR="0088419E" w:rsidRPr="006843E1" w:rsidSect="00C47D23">
          <w:headerReference w:type="default" r:id="rId51"/>
          <w:pgSz w:w="15840" w:h="12240" w:orient="landscape"/>
          <w:pgMar w:top="720" w:right="720" w:bottom="720" w:left="720" w:header="720" w:footer="720" w:gutter="0"/>
          <w:cols w:space="720"/>
          <w:docGrid w:linePitch="299"/>
        </w:sectPr>
      </w:pPr>
      <w:bookmarkStart w:id="186" w:name="_Ref151142715"/>
      <w:bookmarkStart w:id="187"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0720AE">
        <w:rPr>
          <w:rStyle w:val="CaptionBChar"/>
          <w:rFonts w:eastAsia="Arial"/>
          <w:noProof/>
        </w:rPr>
        <w:t>6</w:t>
      </w:r>
      <w:r w:rsidRPr="00215D50">
        <w:rPr>
          <w:rStyle w:val="CaptionBChar"/>
          <w:rFonts w:eastAsia="Arial"/>
        </w:rPr>
        <w:fldChar w:fldCharType="end"/>
      </w:r>
      <w:bookmarkEnd w:id="186"/>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187"/>
      <w:r w:rsidR="00334BDE" w:rsidRPr="006843E1">
        <w:t xml:space="preserve"> </w:t>
      </w:r>
    </w:p>
    <w:p w14:paraId="11E4F5BC" w14:textId="462025F8" w:rsidR="00E50596" w:rsidRPr="00016BD7" w:rsidRDefault="00E50596" w:rsidP="00FD273E">
      <w:pPr>
        <w:pStyle w:val="SectionSubtitle"/>
        <w:spacing w:after="0" w:line="480" w:lineRule="auto"/>
      </w:pPr>
      <w:bookmarkStart w:id="188" w:name="_Toc162204968"/>
      <w:bookmarkStart w:id="189" w:name="_Toc162794613"/>
      <w:r w:rsidRPr="00016BD7">
        <w:lastRenderedPageBreak/>
        <w:t xml:space="preserve">Foraging </w:t>
      </w:r>
      <w:r w:rsidR="00883605" w:rsidRPr="00016BD7">
        <w:t>rate</w:t>
      </w:r>
      <w:bookmarkEnd w:id="188"/>
      <w:bookmarkEnd w:id="189"/>
    </w:p>
    <w:p w14:paraId="65E31226" w14:textId="36B2D523" w:rsidR="0077305A" w:rsidRPr="006843E1" w:rsidRDefault="00EF30A9" w:rsidP="00A24D3D">
      <w:pPr>
        <w:pStyle w:val="SectionText"/>
        <w:spacing w:line="480" w:lineRule="auto"/>
      </w:pPr>
      <w:r w:rsidRPr="006843E1">
        <w:t>We calculated the peck rate</w:t>
      </w:r>
      <w:r w:rsidR="00D23BAE" w:rsidRPr="006843E1">
        <w:t xml:space="preserve"> (per min</w:t>
      </w:r>
      <w:r w:rsidR="00CF7EAA" w:rsidRPr="006843E1">
        <w:t>.</w:t>
      </w:r>
      <w:r w:rsidR="00D23BAE" w:rsidRPr="006843E1">
        <w:t>)</w:t>
      </w:r>
      <w:r w:rsidRPr="006843E1">
        <w:t xml:space="preserve"> </w:t>
      </w:r>
      <w:r w:rsidR="00D23BAE" w:rsidRPr="006843E1">
        <w:t>for</w:t>
      </w:r>
      <w:r w:rsidRPr="006843E1">
        <w:t xml:space="preserve"> 81 observations. Two observations were removed as the individual</w:t>
      </w:r>
      <w:r w:rsidR="0077305A" w:rsidRPr="006843E1">
        <w:t>s</w:t>
      </w:r>
      <w:r w:rsidRPr="006843E1">
        <w:t xml:space="preserve"> did not perform any foraging behavio</w:t>
      </w:r>
      <w:r w:rsidR="00334BDE" w:rsidRPr="006843E1">
        <w:t>u</w:t>
      </w:r>
      <w:r w:rsidRPr="006843E1">
        <w:t>r.</w:t>
      </w:r>
      <w:r w:rsidR="00E12033" w:rsidRPr="006843E1">
        <w:t xml:space="preserve"> </w:t>
      </w:r>
      <w:r w:rsidR="00045C40" w:rsidRPr="006843E1">
        <w:t>Neither the presence of a sentinel</w:t>
      </w:r>
      <w:r w:rsidR="00CA4254" w:rsidRPr="006843E1">
        <w:t>,</w:t>
      </w:r>
      <w:r w:rsidR="00045C40" w:rsidRPr="006843E1">
        <w:t xml:space="preserve"> the generalized environment</w:t>
      </w:r>
      <w:r w:rsidR="00CA4254" w:rsidRPr="006843E1">
        <w:t xml:space="preserve">, </w:t>
      </w:r>
      <w:r w:rsidR="00382F78">
        <w:t>nor</w:t>
      </w:r>
      <w:r w:rsidR="00CA4254" w:rsidRPr="006843E1">
        <w:t xml:space="preserve"> group size</w:t>
      </w:r>
      <w:r w:rsidR="00045C40"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0720AE" w:rsidRPr="000720AE">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0720AE" w:rsidRPr="000720AE">
        <w:t>Table 6</w:t>
      </w:r>
      <w:r w:rsidR="00980EFF" w:rsidRPr="006843E1">
        <w:fldChar w:fldCharType="end"/>
      </w:r>
      <w:r w:rsidR="00045C40"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0720AE" w:rsidRPr="000720AE">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0720AE" w:rsidRPr="000720AE">
        <w:t>Table 6</w:t>
      </w:r>
      <w:r w:rsidR="008434EB" w:rsidRPr="006843E1">
        <w:fldChar w:fldCharType="end"/>
      </w:r>
      <w:r w:rsidR="00980EFF" w:rsidRPr="006843E1">
        <w:t xml:space="preserve">). </w:t>
      </w:r>
      <w:r w:rsidR="00045C40"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00045C40" w:rsidRPr="006843E1">
        <w:t xml:space="preserve"> = 5.29</w:t>
      </w:r>
      <w:r w:rsidR="00CC2401" w:rsidRPr="006843E1">
        <w:t>0</w:t>
      </w:r>
      <w:r w:rsidR="00045C40" w:rsidRPr="006843E1">
        <w:t xml:space="preserve">, </w:t>
      </w:r>
      <w:r w:rsidR="008E1015" w:rsidRPr="006843E1">
        <w:t>t</w:t>
      </w:r>
      <w:r w:rsidR="00045C40"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0720AE" w:rsidRPr="000720AE">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0720AE" w:rsidRPr="000720AE">
        <w:t>Table 6</w:t>
      </w:r>
      <w:r w:rsidR="004C0944" w:rsidRPr="006843E1">
        <w:fldChar w:fldCharType="end"/>
      </w:r>
      <w:r w:rsidR="00045C40" w:rsidRPr="006843E1">
        <w:t xml:space="preserve">). </w:t>
      </w:r>
      <w:r w:rsidR="0066492F" w:rsidRPr="006843E1">
        <w:t>We found a significant interaction</w:t>
      </w:r>
      <w:r w:rsidR="00045C40"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00045C40" w:rsidRPr="006843E1">
        <w:t xml:space="preserve"> = 16.15</w:t>
      </w:r>
      <w:r w:rsidR="00CC2401" w:rsidRPr="006843E1">
        <w:t>0</w:t>
      </w:r>
      <w:r w:rsidR="00045C40" w:rsidRPr="006843E1">
        <w:t xml:space="preserve">, </w:t>
      </w:r>
      <w:r w:rsidR="008E1015" w:rsidRPr="006843E1">
        <w:t>t</w:t>
      </w:r>
      <w:r w:rsidR="00045C40"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0720AE" w:rsidRPr="000720AE">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0720AE" w:rsidRPr="000720AE">
        <w:t>Table 6</w:t>
      </w:r>
      <w:r w:rsidR="004C0944" w:rsidRPr="006843E1">
        <w:fldChar w:fldCharType="end"/>
      </w:r>
      <w:r w:rsidR="00045C40" w:rsidRPr="006843E1">
        <w:t>).</w:t>
      </w:r>
    </w:p>
    <w:p w14:paraId="09B18AF8" w14:textId="12E920A2" w:rsidR="0091432B" w:rsidRPr="00016BD7" w:rsidRDefault="006E5508" w:rsidP="00FD273E">
      <w:pPr>
        <w:pStyle w:val="SectionSubtitle"/>
        <w:spacing w:after="0" w:line="480" w:lineRule="auto"/>
      </w:pPr>
      <w:bookmarkStart w:id="190" w:name="_Toc162204969"/>
      <w:bookmarkStart w:id="191" w:name="_Toc162794614"/>
      <w:r w:rsidRPr="00016BD7">
        <w:t>Transition</w:t>
      </w:r>
      <w:r w:rsidR="0091432B" w:rsidRPr="00016BD7">
        <w:t xml:space="preserve"> </w:t>
      </w:r>
      <w:proofErr w:type="gramStart"/>
      <w:r w:rsidR="0091432B" w:rsidRPr="00016BD7">
        <w:t>analysis</w:t>
      </w:r>
      <w:bookmarkEnd w:id="190"/>
      <w:bookmarkEnd w:id="191"/>
      <w:proofErr w:type="gramEnd"/>
    </w:p>
    <w:p w14:paraId="77A74443" w14:textId="7E269EBB" w:rsidR="00FF2415" w:rsidRDefault="00905902" w:rsidP="00A24D3D">
      <w:pPr>
        <w:pStyle w:val="SectionText"/>
        <w:spacing w:line="480" w:lineRule="auto"/>
        <w:sectPr w:rsidR="00FF2415" w:rsidSect="00C47D23">
          <w:headerReference w:type="default" r:id="rId52"/>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0720AE" w:rsidRPr="000720AE">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0720AE" w:rsidRPr="000720AE">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0720AE" w:rsidRPr="000720AE">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0720AE" w:rsidRPr="000720AE">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0720AE" w:rsidRPr="000720AE">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0720AE" w:rsidRPr="000720AE">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0720AE" w:rsidRPr="000720AE">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0720AE" w:rsidRPr="000720AE">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616775" w:rsidRPr="006843E1">
        <w:t>).</w:t>
      </w:r>
      <w:r w:rsidR="0091432B" w:rsidRPr="006843E1">
        <w:t xml:space="preserve"> </w:t>
      </w:r>
    </w:p>
    <w:p w14:paraId="4AB8DBA8" w14:textId="77777777" w:rsidR="005A226D" w:rsidRPr="006843E1" w:rsidRDefault="005A226D" w:rsidP="00215D50">
      <w:pPr>
        <w:pStyle w:val="SectionText0"/>
      </w:pPr>
      <w:r w:rsidRPr="006843E1">
        <w:rPr>
          <w:noProof/>
        </w:rPr>
        <w:lastRenderedPageBreak/>
        <w:drawing>
          <wp:inline distT="0" distB="0" distL="0" distR="0" wp14:anchorId="6B0731D1" wp14:editId="18E33A69">
            <wp:extent cx="8453673" cy="6038341"/>
            <wp:effectExtent l="0" t="0" r="5080" b="635"/>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468735" cy="6049100"/>
                    </a:xfrm>
                    <a:prstGeom prst="rect">
                      <a:avLst/>
                    </a:prstGeom>
                    <a:noFill/>
                    <a:ln>
                      <a:noFill/>
                    </a:ln>
                  </pic:spPr>
                </pic:pic>
              </a:graphicData>
            </a:graphic>
          </wp:inline>
        </w:drawing>
      </w:r>
    </w:p>
    <w:p w14:paraId="223746BE" w14:textId="11E71DCD" w:rsidR="00E77B42" w:rsidRPr="006843E1" w:rsidRDefault="005A226D" w:rsidP="00864C67">
      <w:pPr>
        <w:pStyle w:val="SectionText0"/>
        <w:rPr>
          <w:b/>
          <w:bCs/>
        </w:rPr>
        <w:sectPr w:rsidR="00E77B42" w:rsidRPr="006843E1" w:rsidSect="00C47D23">
          <w:headerReference w:type="default" r:id="rId54"/>
          <w:pgSz w:w="15840" w:h="12240" w:orient="landscape"/>
          <w:pgMar w:top="720" w:right="720" w:bottom="720" w:left="720" w:header="720" w:footer="720" w:gutter="0"/>
          <w:cols w:space="720"/>
          <w:docGrid w:linePitch="299"/>
        </w:sectPr>
      </w:pPr>
      <w:bookmarkStart w:id="192" w:name="_Ref151143990"/>
      <w:bookmarkStart w:id="193" w:name="_Ref151143986"/>
      <w:bookmarkStart w:id="194" w:name="_Toc162210499"/>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0720AE">
        <w:rPr>
          <w:rStyle w:val="CaptionBChar"/>
          <w:rFonts w:eastAsia="Arial"/>
          <w:noProof/>
        </w:rPr>
        <w:t>7</w:t>
      </w:r>
      <w:r w:rsidRPr="00864C67">
        <w:rPr>
          <w:rStyle w:val="CaptionBChar"/>
          <w:rFonts w:eastAsia="Arial"/>
        </w:rPr>
        <w:fldChar w:fldCharType="end"/>
      </w:r>
      <w:bookmarkEnd w:id="192"/>
      <w:r w:rsidRPr="00864C67">
        <w:rPr>
          <w:rStyle w:val="CaptionBChar"/>
          <w:rFonts w:eastAsia="Arial"/>
        </w:rPr>
        <w:t>:</w:t>
      </w:r>
      <w:r w:rsidRPr="006843E1">
        <w:t xml:space="preserve"> Mean peck rate of foragers in commercial and green areas</w:t>
      </w:r>
      <w:bookmarkEnd w:id="193"/>
      <w:r w:rsidR="009D2D07" w:rsidRPr="006843E1">
        <w:t xml:space="preserve">. </w:t>
      </w:r>
      <w:r w:rsidR="006B38EF" w:rsidRPr="006843E1">
        <w:t>E</w:t>
      </w:r>
      <w:r w:rsidR="00E77B42" w:rsidRPr="006843E1">
        <w:t>rror bars represent the standard error.</w:t>
      </w:r>
      <w:bookmarkEnd w:id="194"/>
    </w:p>
    <w:p w14:paraId="03325475" w14:textId="627433FD" w:rsidR="00980EFF" w:rsidRPr="006843E1" w:rsidRDefault="00980EFF" w:rsidP="00864C67">
      <w:pPr>
        <w:pStyle w:val="SectionText0"/>
      </w:pPr>
      <w:bookmarkStart w:id="195" w:name="_Ref151144753"/>
      <w:bookmarkStart w:id="196"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0720AE">
        <w:rPr>
          <w:rStyle w:val="CaptionBChar"/>
          <w:rFonts w:eastAsia="Arial"/>
          <w:noProof/>
        </w:rPr>
        <w:t>6</w:t>
      </w:r>
      <w:r w:rsidRPr="00864C67">
        <w:rPr>
          <w:rStyle w:val="CaptionBChar"/>
          <w:rFonts w:eastAsia="Arial"/>
        </w:rPr>
        <w:fldChar w:fldCharType="end"/>
      </w:r>
      <w:bookmarkEnd w:id="195"/>
      <w:r w:rsidRPr="00864C67">
        <w:rPr>
          <w:rStyle w:val="CaptionBChar"/>
          <w:rFonts w:eastAsia="Arial"/>
        </w:rPr>
        <w:t>:</w:t>
      </w:r>
      <w:r w:rsidRPr="006843E1">
        <w:t xml:space="preserve"> Result of the linear mixed model fit to peck rate</w:t>
      </w:r>
      <w:bookmarkEnd w:id="196"/>
      <w:r w:rsidR="00B4142A">
        <w:t>.</w:t>
      </w:r>
    </w:p>
    <w:p w14:paraId="5D91F10B" w14:textId="2924F948" w:rsidR="006A07D6" w:rsidRPr="006843E1" w:rsidRDefault="00980EFF" w:rsidP="00215D50">
      <w:pPr>
        <w:pStyle w:val="SectionText0"/>
      </w:pPr>
      <w:r w:rsidRPr="006843E1">
        <w:rPr>
          <w:noProof/>
        </w:rPr>
        <w:drawing>
          <wp:inline distT="0" distB="0" distL="0" distR="0" wp14:anchorId="7B56E454" wp14:editId="0034EFC0">
            <wp:extent cx="6853473" cy="6238719"/>
            <wp:effectExtent l="0" t="0" r="508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5">
                      <a:extLst>
                        <a:ext uri="{28A0092B-C50C-407E-A947-70E740481C1C}">
                          <a14:useLocalDpi xmlns:a14="http://schemas.microsoft.com/office/drawing/2010/main" val="0"/>
                        </a:ext>
                      </a:extLst>
                    </a:blip>
                    <a:srcRect r="39223" b="26231"/>
                    <a:stretch/>
                  </pic:blipFill>
                  <pic:spPr bwMode="auto">
                    <a:xfrm>
                      <a:off x="0" y="0"/>
                      <a:ext cx="6880560" cy="6263376"/>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C47D23">
          <w:headerReference w:type="default" r:id="rId56"/>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0"/>
      </w:pPr>
      <w:r w:rsidRPr="006843E1">
        <w:rPr>
          <w:noProof/>
        </w:rPr>
        <w:lastRenderedPageBreak/>
        <w:drawing>
          <wp:inline distT="0" distB="0" distL="0" distR="0" wp14:anchorId="0C89D840" wp14:editId="166DA4D2">
            <wp:extent cx="8822902" cy="6308002"/>
            <wp:effectExtent l="0" t="0" r="0" b="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839486" cy="6319859"/>
                    </a:xfrm>
                    <a:prstGeom prst="rect">
                      <a:avLst/>
                    </a:prstGeom>
                    <a:noFill/>
                    <a:ln>
                      <a:noFill/>
                    </a:ln>
                  </pic:spPr>
                </pic:pic>
              </a:graphicData>
            </a:graphic>
          </wp:inline>
        </w:drawing>
      </w:r>
    </w:p>
    <w:p w14:paraId="0E1A81EB" w14:textId="100687C9" w:rsidR="008434EB" w:rsidRPr="006843E1" w:rsidRDefault="004C0944" w:rsidP="00864C67">
      <w:pPr>
        <w:pStyle w:val="SectionText0"/>
        <w:sectPr w:rsidR="008434EB" w:rsidRPr="006843E1" w:rsidSect="00C47D23">
          <w:headerReference w:type="default" r:id="rId58"/>
          <w:pgSz w:w="15840" w:h="12240" w:orient="landscape"/>
          <w:pgMar w:top="720" w:right="720" w:bottom="720" w:left="720" w:header="720" w:footer="720" w:gutter="0"/>
          <w:cols w:space="720"/>
          <w:docGrid w:linePitch="299"/>
        </w:sectPr>
      </w:pPr>
      <w:bookmarkStart w:id="197" w:name="_Ref151145969"/>
      <w:bookmarkStart w:id="198"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8</w:t>
      </w:r>
      <w:r w:rsidRPr="00864C67">
        <w:rPr>
          <w:rStyle w:val="CaptionBChar"/>
          <w:rFonts w:eastAsia="Arial"/>
        </w:rPr>
        <w:fldChar w:fldCharType="end"/>
      </w:r>
      <w:bookmarkEnd w:id="197"/>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98"/>
      <w:r w:rsidR="009D2D07" w:rsidRPr="006843E1">
        <w:t xml:space="preserve"> </w:t>
      </w:r>
    </w:p>
    <w:p w14:paraId="25B46083" w14:textId="412DAD63" w:rsidR="00FF68DA" w:rsidRPr="006843E1" w:rsidRDefault="00A624C3" w:rsidP="00215D50">
      <w:pPr>
        <w:pStyle w:val="SectionText0"/>
      </w:pPr>
      <w:r w:rsidRPr="006843E1">
        <w:rPr>
          <w:noProof/>
        </w:rPr>
        <w:lastRenderedPageBreak/>
        <w:drawing>
          <wp:inline distT="0" distB="0" distL="0" distR="0" wp14:anchorId="72D19BA4" wp14:editId="3B78E9CD">
            <wp:extent cx="8484041" cy="6060031"/>
            <wp:effectExtent l="0" t="0" r="0" b="0"/>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550528" cy="6107522"/>
                    </a:xfrm>
                    <a:prstGeom prst="rect">
                      <a:avLst/>
                    </a:prstGeom>
                    <a:noFill/>
                    <a:ln>
                      <a:noFill/>
                    </a:ln>
                  </pic:spPr>
                </pic:pic>
              </a:graphicData>
            </a:graphic>
          </wp:inline>
        </w:drawing>
      </w:r>
    </w:p>
    <w:p w14:paraId="1AB9F504" w14:textId="0EEA19FA" w:rsidR="00492CDC" w:rsidRPr="006843E1" w:rsidRDefault="00FF68DA" w:rsidP="00864C67">
      <w:pPr>
        <w:pStyle w:val="SectionText0"/>
        <w:rPr>
          <w:b/>
          <w:bCs/>
        </w:rPr>
      </w:pPr>
      <w:bookmarkStart w:id="199" w:name="_Ref151148768"/>
      <w:bookmarkStart w:id="200" w:name="_Toc162210501"/>
      <w:r w:rsidRPr="00864C67">
        <w:rPr>
          <w:rStyle w:val="CaptionBChar"/>
          <w:rFonts w:eastAsia="Arial"/>
        </w:rPr>
        <w:t xml:space="preserve">Figure </w:t>
      </w:r>
      <w:r w:rsidRPr="00864C67">
        <w:rPr>
          <w:rStyle w:val="CaptionBChar"/>
        </w:rPr>
        <w:fldChar w:fldCharType="begin"/>
      </w:r>
      <w:r w:rsidRPr="00864C67">
        <w:rPr>
          <w:rStyle w:val="CaptionBChar"/>
          <w:rFonts w:eastAsia="Arial"/>
        </w:rPr>
        <w:instrText xml:space="preserve"> SEQ Figure \* ARABIC </w:instrText>
      </w:r>
      <w:r w:rsidRPr="00864C67">
        <w:rPr>
          <w:rStyle w:val="CaptionBChar"/>
        </w:rPr>
        <w:fldChar w:fldCharType="separate"/>
      </w:r>
      <w:r w:rsidR="000720AE">
        <w:rPr>
          <w:rStyle w:val="CaptionBChar"/>
          <w:rFonts w:eastAsia="Arial"/>
          <w:noProof/>
        </w:rPr>
        <w:t>9</w:t>
      </w:r>
      <w:r w:rsidRPr="00864C67">
        <w:rPr>
          <w:rStyle w:val="CaptionBChar"/>
          <w:rFonts w:eastAsia="Arial"/>
        </w:rPr>
        <w:fldChar w:fldCharType="end"/>
      </w:r>
      <w:bookmarkEnd w:id="199"/>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200"/>
    </w:p>
    <w:p w14:paraId="64430393" w14:textId="2E0FAF97" w:rsidR="00492CDC" w:rsidRPr="006843E1" w:rsidRDefault="00492CDC" w:rsidP="00B8527A">
      <w:pPr>
        <w:pStyle w:val="CaptionB"/>
        <w:sectPr w:rsidR="00492CDC" w:rsidRPr="006843E1" w:rsidSect="00C47D23">
          <w:headerReference w:type="default" r:id="rId60"/>
          <w:pgSz w:w="15840" w:h="12240" w:orient="landscape"/>
          <w:pgMar w:top="720" w:right="720" w:bottom="720" w:left="720" w:header="720" w:footer="720" w:gutter="0"/>
          <w:cols w:space="720"/>
          <w:docGrid w:linePitch="299"/>
        </w:sectPr>
      </w:pPr>
    </w:p>
    <w:p w14:paraId="0838889D" w14:textId="7D515C61" w:rsidR="00215D50" w:rsidRDefault="009B72DB" w:rsidP="00215D50">
      <w:pPr>
        <w:pStyle w:val="SectionText0"/>
      </w:pPr>
      <w:bookmarkStart w:id="201" w:name="_Ref151148773"/>
      <w:bookmarkStart w:id="202"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0720AE">
        <w:rPr>
          <w:rStyle w:val="CaptionBChar"/>
          <w:rFonts w:eastAsia="Arial"/>
          <w:noProof/>
        </w:rPr>
        <w:t>7</w:t>
      </w:r>
      <w:r w:rsidRPr="00864C67">
        <w:rPr>
          <w:rStyle w:val="CaptionBChar"/>
          <w:rFonts w:eastAsia="Arial"/>
        </w:rPr>
        <w:fldChar w:fldCharType="end"/>
      </w:r>
      <w:bookmarkEnd w:id="201"/>
      <w:r w:rsidRPr="00864C67">
        <w:rPr>
          <w:rStyle w:val="CaptionBChar"/>
          <w:rFonts w:eastAsia="Arial"/>
        </w:rPr>
        <w:t>:</w:t>
      </w:r>
      <w:r w:rsidRPr="006843E1">
        <w:t xml:space="preserve"> Results of generalized linear mixed model fit to the number of transitions performed by </w:t>
      </w:r>
      <w:proofErr w:type="gramStart"/>
      <w:r w:rsidRPr="006843E1">
        <w:t>foragers</w:t>
      </w:r>
      <w:bookmarkEnd w:id="202"/>
      <w:proofErr w:type="gramEnd"/>
    </w:p>
    <w:p w14:paraId="51429F33" w14:textId="7F129DB1" w:rsidR="009B72DB" w:rsidRPr="006843E1" w:rsidRDefault="00292889" w:rsidP="00215D50">
      <w:pPr>
        <w:pStyle w:val="SectionText0"/>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rsidP="00B8527A">
      <w:pPr>
        <w:pStyle w:val="SectionText"/>
        <w:sectPr w:rsidR="00FF68DA" w:rsidRPr="006843E1" w:rsidSect="00C47D23">
          <w:headerReference w:type="default" r:id="rId62"/>
          <w:pgSz w:w="15840" w:h="12240" w:orient="landscape"/>
          <w:pgMar w:top="720" w:right="720" w:bottom="720" w:left="720" w:header="720" w:footer="720" w:gutter="0"/>
          <w:cols w:space="720"/>
          <w:docGrid w:linePitch="299"/>
        </w:sectPr>
      </w:pPr>
    </w:p>
    <w:p w14:paraId="7562B9E7" w14:textId="77777777" w:rsidR="008D58DC" w:rsidRPr="006843E1" w:rsidRDefault="008D58DC" w:rsidP="00215D50">
      <w:pPr>
        <w:pStyle w:val="SectionText0"/>
      </w:pPr>
      <w:r w:rsidRPr="006843E1">
        <w:rPr>
          <w:noProof/>
        </w:rPr>
        <w:lastRenderedPageBreak/>
        <w:drawing>
          <wp:inline distT="0" distB="0" distL="0" distR="0" wp14:anchorId="53805B6F" wp14:editId="108D9F0A">
            <wp:extent cx="8503160" cy="6079402"/>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513922" cy="6087097"/>
                    </a:xfrm>
                    <a:prstGeom prst="rect">
                      <a:avLst/>
                    </a:prstGeom>
                    <a:noFill/>
                    <a:ln>
                      <a:noFill/>
                    </a:ln>
                  </pic:spPr>
                </pic:pic>
              </a:graphicData>
            </a:graphic>
          </wp:inline>
        </w:drawing>
      </w:r>
    </w:p>
    <w:p w14:paraId="16499DCA" w14:textId="4C47E2B2" w:rsidR="00FF2415" w:rsidRPr="006843E1" w:rsidRDefault="008D58DC" w:rsidP="00864C67">
      <w:pPr>
        <w:pStyle w:val="SectionText0"/>
        <w:rPr>
          <w:b/>
          <w:bCs/>
        </w:rPr>
        <w:sectPr w:rsidR="00FF2415" w:rsidRPr="006843E1" w:rsidSect="00C47D23">
          <w:headerReference w:type="default" r:id="rId64"/>
          <w:pgSz w:w="15840" w:h="12240" w:orient="landscape"/>
          <w:pgMar w:top="720" w:right="720" w:bottom="720" w:left="720" w:header="720" w:footer="720" w:gutter="0"/>
          <w:cols w:space="720"/>
          <w:docGrid w:linePitch="299"/>
        </w:sectPr>
      </w:pPr>
      <w:bookmarkStart w:id="203" w:name="_Ref151150285"/>
      <w:bookmarkStart w:id="204"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10</w:t>
      </w:r>
      <w:r w:rsidRPr="00864C67">
        <w:rPr>
          <w:rStyle w:val="CaptionBChar"/>
          <w:rFonts w:eastAsia="Arial"/>
        </w:rPr>
        <w:fldChar w:fldCharType="end"/>
      </w:r>
      <w:bookmarkEnd w:id="203"/>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204"/>
      <w:r w:rsidR="007A775A" w:rsidRPr="006843E1">
        <w:t xml:space="preserve"> </w:t>
      </w:r>
    </w:p>
    <w:p w14:paraId="3320C9C6" w14:textId="5E0E06FC" w:rsidR="00FF2415" w:rsidRPr="006843E1" w:rsidRDefault="00A419AF" w:rsidP="00A24D3D">
      <w:pPr>
        <w:pStyle w:val="SectionText"/>
        <w:spacing w:line="480" w:lineRule="auto"/>
      </w:pPr>
      <w:r w:rsidRPr="006843E1">
        <w:lastRenderedPageBreak/>
        <w:t xml:space="preserve">Sentinel presence, generalized environment, disturbance frequency, or the interaction between sentinel presence and generalized environment did not affect the number of transitions from pecking to alert behaviour </w:t>
      </w:r>
      <w:r w:rsidR="00FF2415" w:rsidRPr="006843E1">
        <w:t xml:space="preserve">(p-value &gt; 0.235;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0720AE" w:rsidRPr="000720AE">
        <w:t>Table 7</w:t>
      </w:r>
      <w:r w:rsidR="00FF2415" w:rsidRPr="006843E1">
        <w:fldChar w:fldCharType="end"/>
      </w:r>
      <w:r w:rsidR="00FF2415" w:rsidRPr="006843E1">
        <w:t>). The number of transitions from alert to foraging behaviour were not significantly affected by any factors</w:t>
      </w:r>
      <w:ins w:id="205" w:author="Author">
        <w:r w:rsidR="0039322A">
          <w:t>;</w:t>
        </w:r>
      </w:ins>
      <w:del w:id="206" w:author="Author">
        <w:r w:rsidR="00FF2415" w:rsidRPr="006843E1" w:rsidDel="0039322A">
          <w:delText>,</w:delText>
        </w:r>
      </w:del>
      <w:r w:rsidR="00FF2415" w:rsidRPr="006843E1">
        <w:t xml:space="preserve"> however, bait presence had a marginally </w:t>
      </w:r>
      <w:ins w:id="207" w:author="Author">
        <w:r w:rsidR="0039322A">
          <w:t>non-</w:t>
        </w:r>
      </w:ins>
      <w:del w:id="208" w:author="Author">
        <w:r w:rsidR="00FF2415" w:rsidRPr="006843E1" w:rsidDel="0039322A">
          <w:delText>in</w:delText>
        </w:r>
      </w:del>
      <w:r w:rsidR="00FF2415" w:rsidRPr="006843E1">
        <w:t xml:space="preserve">significant effect (IRR = 1.513, SE = 0.351, z = 1.789, p = 0.074; </w:t>
      </w:r>
      <w:r w:rsidR="00FF2415" w:rsidRPr="006843E1">
        <w:fldChar w:fldCharType="begin"/>
      </w:r>
      <w:r w:rsidR="00FF2415" w:rsidRPr="006843E1">
        <w:instrText xml:space="preserve"> REF _Ref151151285 </w:instrText>
      </w:r>
      <w:r w:rsidR="00FF2415">
        <w:instrText xml:space="preserve"> \* MERGEFORMAT </w:instrText>
      </w:r>
      <w:r w:rsidR="00FF2415" w:rsidRPr="006843E1">
        <w:fldChar w:fldCharType="separate"/>
      </w:r>
      <w:r w:rsidR="000720AE" w:rsidRPr="000720AE">
        <w:t>Figure S7</w:t>
      </w:r>
      <w:r w:rsidR="00FF2415" w:rsidRPr="006843E1">
        <w:fldChar w:fldCharType="end"/>
      </w:r>
      <w:r w:rsidR="00FF2415" w:rsidRPr="006843E1">
        <w:t xml:space="preserve">,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0720AE" w:rsidRPr="000720AE">
        <w:t>Table 7</w:t>
      </w:r>
      <w:r w:rsidR="00FF2415" w:rsidRPr="006843E1">
        <w:fldChar w:fldCharType="end"/>
      </w:r>
      <w:r w:rsidR="00FF2415" w:rsidRPr="006843E1">
        <w:t>).</w:t>
      </w:r>
    </w:p>
    <w:p w14:paraId="63C40BC5" w14:textId="3BDA011D" w:rsidR="00145233" w:rsidRDefault="00FF2415" w:rsidP="00016B4D">
      <w:pPr>
        <w:pStyle w:val="SectionText"/>
        <w:spacing w:line="480" w:lineRule="auto"/>
        <w:sectPr w:rsidR="00145233" w:rsidSect="00C47D23">
          <w:headerReference w:type="default" r:id="rId65"/>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 xml:space="preserve">). Foragers in the presence of a sentinel performed </w:t>
      </w:r>
      <w:commentRangeStart w:id="209"/>
      <w:r w:rsidRPr="006843E1">
        <w:t xml:space="preserve">marginally more transitions from </w:t>
      </w:r>
      <w:commentRangeEnd w:id="209"/>
      <w:r w:rsidR="00BE04F1">
        <w:rPr>
          <w:rStyle w:val="CommentReference"/>
          <w:rFonts w:ascii="Arial" w:hAnsi="Arial" w:cs="Arial"/>
          <w:iCs w:val="0"/>
        </w:rPr>
        <w:commentReference w:id="209"/>
      </w:r>
      <w:r w:rsidRPr="006843E1">
        <w:t>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w:t>
      </w:r>
      <w:bookmarkStart w:id="210" w:name="_Toc162204970"/>
    </w:p>
    <w:p w14:paraId="5BA48CEE" w14:textId="03F37DCC" w:rsidR="00972DBB" w:rsidRPr="00016BD7" w:rsidRDefault="00972DBB" w:rsidP="00FD273E">
      <w:pPr>
        <w:pStyle w:val="SectionTitle"/>
        <w:spacing w:after="0" w:line="480" w:lineRule="auto"/>
      </w:pPr>
      <w:bookmarkStart w:id="211" w:name="_Toc162794615"/>
      <w:r w:rsidRPr="00016BD7">
        <w:lastRenderedPageBreak/>
        <w:t>Discussion</w:t>
      </w:r>
      <w:bookmarkEnd w:id="210"/>
      <w:bookmarkEnd w:id="211"/>
    </w:p>
    <w:p w14:paraId="52BF8012" w14:textId="020DB2A5" w:rsidR="00972DBB" w:rsidRPr="006843E1" w:rsidRDefault="00972DBB" w:rsidP="00A24D3D">
      <w:pPr>
        <w:pStyle w:val="SectionText"/>
        <w:spacing w:line="480" w:lineRule="auto"/>
      </w:pPr>
      <w:r w:rsidRPr="006843E1">
        <w:t xml:space="preserve">Our study sought to investigate how the presence of a sentinel and </w:t>
      </w:r>
      <w:del w:id="212" w:author="Author">
        <w:r w:rsidRPr="006843E1" w:rsidDel="00BE04F1">
          <w:delText xml:space="preserve">the </w:delText>
        </w:r>
        <w:r w:rsidR="00A549C0" w:rsidRPr="006843E1" w:rsidDel="00BE04F1">
          <w:delText>generalized</w:delText>
        </w:r>
      </w:del>
      <w:ins w:id="213" w:author="Author">
        <w:r w:rsidR="00BE04F1">
          <w:t xml:space="preserve">the type of  </w:t>
        </w:r>
      </w:ins>
      <w:r w:rsidR="00A549C0" w:rsidRPr="006843E1">
        <w:t xml:space="preserve"> environment </w:t>
      </w:r>
      <w:r w:rsidRPr="006843E1">
        <w:t xml:space="preserve">affected the </w:t>
      </w:r>
      <w:r w:rsidR="00382F78">
        <w:t>behaviour</w:t>
      </w:r>
      <w:r w:rsidRPr="006843E1">
        <w:t xml:space="preserve"> of foraging American crows. We initially hypothesized that the presence of a sentinel would decrease the individual vigilance of crow foragers and that</w:t>
      </w:r>
      <w:ins w:id="214" w:author="Author">
        <w:r w:rsidR="00A62CC7">
          <w:t xml:space="preserve"> this might be more true in</w:t>
        </w:r>
      </w:ins>
      <w:r w:rsidRPr="006843E1">
        <w:t xml:space="preserve"> green areas </w:t>
      </w:r>
      <w:del w:id="215" w:author="Author">
        <w:r w:rsidRPr="006843E1" w:rsidDel="00A62CC7">
          <w:delText>would likewise decrease individual vigilance due</w:delText>
        </w:r>
      </w:del>
      <w:ins w:id="216" w:author="Author">
        <w:r w:rsidR="00A62CC7">
          <w:t xml:space="preserve">where </w:t>
        </w:r>
      </w:ins>
      <w:del w:id="217" w:author="Author">
        <w:r w:rsidRPr="006843E1" w:rsidDel="00A62CC7">
          <w:delText xml:space="preserve"> to </w:delText>
        </w:r>
      </w:del>
      <w:r w:rsidRPr="006843E1">
        <w:t>reduced ambient noise and longer lines of sight</w:t>
      </w:r>
      <w:ins w:id="218" w:author="Author">
        <w:r w:rsidR="00A62CC7">
          <w:t xml:space="preserve"> would make a sentinel more obvious to foragers</w:t>
        </w:r>
      </w:ins>
      <w:r w:rsidRPr="006843E1">
        <w:t xml:space="preserve">. </w:t>
      </w:r>
      <w:r w:rsidR="00A549C0" w:rsidRPr="006843E1">
        <w:t xml:space="preserve">We also expected the likelihood of a sentinel being present to increase in commercial and </w:t>
      </w:r>
      <w:r w:rsidR="0011611F" w:rsidRPr="006843E1">
        <w:t xml:space="preserve">frequently </w:t>
      </w:r>
      <w:r w:rsidR="00A549C0" w:rsidRPr="006843E1">
        <w:t xml:space="preserve">disturbed areas where the </w:t>
      </w:r>
      <w:r w:rsidR="0011611F" w:rsidRPr="006843E1">
        <w:t xml:space="preserve">benefits of sentinel coverage would be most beneficial to the foragers. </w:t>
      </w:r>
      <w:ins w:id="219" w:author="Author">
        <w:r w:rsidR="00A62CC7">
          <w:t xml:space="preserve">We found that </w:t>
        </w:r>
      </w:ins>
      <w:del w:id="220" w:author="Author">
        <w:r w:rsidR="00F7205B" w:rsidDel="00A62CC7">
          <w:delText>S</w:delText>
        </w:r>
      </w:del>
      <w:proofErr w:type="spellStart"/>
      <w:r w:rsidR="00A549C0" w:rsidRPr="006843E1">
        <w:t>entinel</w:t>
      </w:r>
      <w:proofErr w:type="spellEnd"/>
      <w:r w:rsidR="00A549C0" w:rsidRPr="006843E1">
        <w:t xml:space="preserve"> presence had </w:t>
      </w:r>
      <w:r w:rsidR="00F7205B">
        <w:t xml:space="preserve">no </w:t>
      </w:r>
      <w:del w:id="221" w:author="Author">
        <w:r w:rsidR="00F7205B" w:rsidDel="00A62CC7">
          <w:delText xml:space="preserve">other </w:delText>
        </w:r>
      </w:del>
      <w:r w:rsidR="00F7205B">
        <w:t xml:space="preserve">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Pr="006843E1">
        <w:t>. More</w:t>
      </w:r>
      <w:r w:rsidR="00E13BF9" w:rsidRPr="006843E1">
        <w:t>over</w:t>
      </w:r>
      <w:r w:rsidRPr="006843E1">
        <w:t xml:space="preserve">, neither the </w:t>
      </w:r>
      <w:del w:id="222" w:author="Author">
        <w:r w:rsidRPr="006843E1" w:rsidDel="00A62CC7">
          <w:delText xml:space="preserve">generalized </w:delText>
        </w:r>
      </w:del>
      <w:r w:rsidRPr="006843E1">
        <w:t xml:space="preserve">environment, disturbance frequency, nor group size significantly affected the </w:t>
      </w:r>
      <w:r w:rsidR="00A549C0" w:rsidRPr="006843E1">
        <w:t>likelihood of a sentinel being present</w:t>
      </w:r>
      <w:r w:rsidRPr="006843E1">
        <w:t xml:space="preserve">. This unexpected result suggests that sentinel crows </w:t>
      </w:r>
      <w:r w:rsidR="00F7205B">
        <w:t xml:space="preserve">could </w:t>
      </w:r>
      <w:r w:rsidRPr="006843E1">
        <w:t xml:space="preserve">decide to perform sentinel </w:t>
      </w:r>
      <w:r w:rsidR="00382F78">
        <w:t>behaviour</w:t>
      </w:r>
      <w:r w:rsidRPr="006843E1">
        <w:t xml:space="preserve"> based more on </w:t>
      </w:r>
      <w:r w:rsidR="006C0061" w:rsidRPr="006843E1">
        <w:t>selfish needs</w:t>
      </w:r>
      <w:r w:rsidRPr="006843E1">
        <w:t xml:space="preserve"> rather than </w:t>
      </w:r>
      <w:r w:rsidR="0011611F" w:rsidRPr="006843E1">
        <w:t xml:space="preserve">the </w:t>
      </w:r>
      <w:r w:rsidR="006C0061" w:rsidRPr="006843E1">
        <w:t>benefits imparted to the foragers</w:t>
      </w:r>
      <w:r w:rsidRPr="006843E1">
        <w:t xml:space="preserve">. We found that the generalized environment had a significant effect on forager </w:t>
      </w:r>
      <w:r w:rsidR="00382F78">
        <w:t>behaviour</w:t>
      </w:r>
      <w:r w:rsidRPr="006843E1">
        <w:t xml:space="preserve">, with green areas leading to longer bouts of foraging </w:t>
      </w:r>
      <w:r w:rsidR="00382F78">
        <w:t>behaviour</w:t>
      </w:r>
      <w:r w:rsidRPr="006843E1">
        <w:t xml:space="preserve"> and more transitions from the vulnerable</w:t>
      </w:r>
      <w:ins w:id="223" w:author="Author">
        <w:r w:rsidR="005C6F11">
          <w:t xml:space="preserve"> foraging or pecking behaviors</w:t>
        </w:r>
      </w:ins>
      <w:r w:rsidRPr="006843E1">
        <w:t xml:space="preserve"> to the alert state. This suggests that </w:t>
      </w:r>
      <w:commentRangeStart w:id="224"/>
      <w:r w:rsidRPr="006843E1">
        <w:t xml:space="preserve">crows </w:t>
      </w:r>
      <w:r w:rsidR="00F7205B">
        <w:t>could</w:t>
      </w:r>
      <w:r w:rsidRPr="006843E1">
        <w:t xml:space="preserve"> perceive green areas as less safe, possibly because they </w:t>
      </w:r>
      <w:r w:rsidR="00CD35D5" w:rsidRPr="006843E1">
        <w:t xml:space="preserve">need to </w:t>
      </w:r>
      <w:r w:rsidRPr="006843E1">
        <w:t>spend more time being vulnerable</w:t>
      </w:r>
      <w:commentRangeEnd w:id="224"/>
      <w:r w:rsidR="005C6F11">
        <w:rPr>
          <w:rStyle w:val="CommentReference"/>
          <w:rFonts w:ascii="Arial" w:hAnsi="Arial" w:cs="Arial"/>
          <w:iCs w:val="0"/>
        </w:rPr>
        <w:commentReference w:id="224"/>
      </w:r>
      <w:r w:rsidRPr="006843E1">
        <w:t xml:space="preserve">. Overall, the study's findings do not fully support the initial hypotheses and suggest that sentinel </w:t>
      </w:r>
      <w:r w:rsidR="00382F78">
        <w:t>behaviour</w:t>
      </w:r>
      <w:r w:rsidRPr="006843E1">
        <w:t xml:space="preserve"> and forager </w:t>
      </w:r>
      <w:r w:rsidR="00382F78">
        <w:t>behaviour</w:t>
      </w:r>
      <w:r w:rsidRPr="006843E1">
        <w:t xml:space="preserve"> in crows could be influenced by complex interactions between individual factors and forager’s perception of the safety of their environment.</w:t>
      </w:r>
      <w:ins w:id="225" w:author="Author">
        <w:r w:rsidR="005C6F11">
          <w:t xml:space="preserve"> as well as the actual participants in the group.  Was it a family with young?  or a group of adults or subadults away from any territory?</w:t>
        </w:r>
      </w:ins>
    </w:p>
    <w:p w14:paraId="04BD274D" w14:textId="23546D73" w:rsidR="00AA24E0" w:rsidRPr="00016BD7" w:rsidRDefault="006C0061" w:rsidP="00FD273E">
      <w:pPr>
        <w:pStyle w:val="SectionSubtitle"/>
        <w:spacing w:after="0" w:line="480" w:lineRule="auto"/>
      </w:pPr>
      <w:bookmarkStart w:id="226" w:name="_Toc162204971"/>
      <w:bookmarkStart w:id="227" w:name="_Toc162794616"/>
      <w:r w:rsidRPr="00016BD7">
        <w:lastRenderedPageBreak/>
        <w:t>Sentinel behaviour</w:t>
      </w:r>
      <w:bookmarkEnd w:id="226"/>
      <w:bookmarkEnd w:id="227"/>
      <w:ins w:id="228" w:author="Author">
        <w:r w:rsidR="005C6F11">
          <w:t xml:space="preserve"> (can this be slightly more informative...the whole study is about sentinel behavior, right?)</w:t>
        </w:r>
      </w:ins>
    </w:p>
    <w:p w14:paraId="174263FA" w14:textId="3690A835" w:rsidR="00972DBB" w:rsidRPr="006843E1" w:rsidRDefault="00AA24E0" w:rsidP="00A24D3D">
      <w:pPr>
        <w:pStyle w:val="SectionText"/>
        <w:spacing w:line="480" w:lineRule="auto"/>
      </w:pPr>
      <w:r w:rsidRPr="006843E1">
        <w:t xml:space="preserve">Our results </w:t>
      </w:r>
      <w:r w:rsidR="00972DBB" w:rsidRPr="006843E1">
        <w:t xml:space="preserve">contrast with previous studies that found that the presence of a sentinel led to a decrease in alert </w:t>
      </w:r>
      <w:r w:rsidR="00382F78">
        <w:t>behaviour</w:t>
      </w:r>
      <w:r w:rsidR="002E55A1" w:rsidRPr="006843E1">
        <w:t xml:space="preserve"> </w:t>
      </w:r>
      <w:r w:rsidR="002E55A1" w:rsidRPr="006843E1">
        <w:fldChar w:fldCharType="begin"/>
      </w:r>
      <w:r w:rsidR="00A11ABE">
        <w:instrText xml:space="preserve"> ADDIN ZOTERO_ITEM CSL_CITATION {"citationID":"yrwlaKz4","properties":{"formattedCitation":"[39,63]","plainCitation":"[39,63]","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label":"page"}],"schema":"https://github.com/citation-style-language/schema/raw/master/csl-citation.json"} </w:instrText>
      </w:r>
      <w:r w:rsidR="002E55A1" w:rsidRPr="006843E1">
        <w:fldChar w:fldCharType="separate"/>
      </w:r>
      <w:r w:rsidR="00A11ABE" w:rsidRPr="00A11ABE">
        <w:t>[39,63]</w:t>
      </w:r>
      <w:r w:rsidR="002E55A1" w:rsidRPr="006843E1">
        <w:fldChar w:fldCharType="end"/>
      </w:r>
      <w:r w:rsidR="00972DBB" w:rsidRPr="006843E1">
        <w:t>.</w:t>
      </w:r>
      <w:r w:rsidR="00F7205B">
        <w:t xml:space="preserve"> </w:t>
      </w:r>
      <w:r w:rsidR="005065CC" w:rsidRPr="006843E1">
        <w:t xml:space="preserve">For example, pied babblers, </w:t>
      </w:r>
      <w:proofErr w:type="spellStart"/>
      <w:r w:rsidR="005065CC" w:rsidRPr="006843E1">
        <w:rPr>
          <w:i/>
        </w:rPr>
        <w:t>Turdoides</w:t>
      </w:r>
      <w:proofErr w:type="spellEnd"/>
      <w:r w:rsidR="005065CC" w:rsidRPr="006843E1">
        <w:rPr>
          <w:i/>
        </w:rPr>
        <w:t xml:space="preserve"> bicolor</w:t>
      </w:r>
      <w:r w:rsidR="005065CC" w:rsidRPr="006843E1">
        <w:t>, increased the proportion of time spent foraging after the start of a sentinel bout and had increased biomass intake.</w:t>
      </w:r>
      <w:r w:rsidRPr="006843E1">
        <w:t xml:space="preserve"> </w:t>
      </w:r>
      <w:r w:rsidR="00F7205B">
        <w:t>S</w:t>
      </w:r>
      <w:r w:rsidRPr="006843E1">
        <w:t xml:space="preserve">entinel </w:t>
      </w:r>
      <w:r w:rsidR="00382F78">
        <w:t>behaviour</w:t>
      </w:r>
      <w:r w:rsidR="00F7205B">
        <w:t xml:space="preserve"> can be</w:t>
      </w:r>
      <w:r w:rsidRPr="006843E1">
        <w:t xml:space="preserve"> more selfish, primarily benefiting the sentinel itself rather </w:t>
      </w:r>
      <w:r w:rsidR="00F7205B">
        <w:t xml:space="preserve">than </w:t>
      </w:r>
      <w:r w:rsidR="00F632DD" w:rsidRPr="006843E1">
        <w:t>being an altruistic strategy benefiting the group at the expense of the sentinel</w:t>
      </w:r>
      <w:r w:rsidRPr="006843E1">
        <w:t xml:space="preserve">. </w:t>
      </w:r>
      <w:proofErr w:type="spellStart"/>
      <w:r w:rsidR="00972DBB" w:rsidRPr="006843E1">
        <w:t>Bedneckoff's</w:t>
      </w:r>
      <w:proofErr w:type="spellEnd"/>
      <w:r w:rsidR="00972DBB" w:rsidRPr="006843E1">
        <w:t xml:space="preserve">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B52135">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In urban areas, where high-calorie food patches are bountiful, individuals could be forgoing foraging to act as sentinels for their own safety</w:t>
      </w:r>
      <w:r w:rsidR="005065CC" w:rsidRPr="006843E1">
        <w:t xml:space="preserve"> rather than to provide benefits to the other foraging </w:t>
      </w:r>
      <w:r w:rsidR="00382F78">
        <w:t>group members</w:t>
      </w:r>
      <w:r w:rsidR="00972DBB" w:rsidRPr="006843E1">
        <w:t>. These sentinels only come down when they are below a critical energetic threshold past which performing sentinel behaviour is unfavourable</w:t>
      </w:r>
      <w:r w:rsidR="005065CC" w:rsidRPr="006843E1">
        <w:t xml:space="preserve"> only to be replaced by another individual with sufficient energetic reserves </w:t>
      </w:r>
      <w:r w:rsidR="005065CC" w:rsidRPr="006843E1">
        <w:fldChar w:fldCharType="begin"/>
      </w:r>
      <w:r w:rsidR="00B52135">
        <w:instrText xml:space="preserve"> ADDIN ZOTERO_ITEM CSL_CITATION {"citationID":"V9AgG5Yz","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rsidR="005065CC" w:rsidRPr="006843E1">
        <w:fldChar w:fldCharType="separate"/>
      </w:r>
      <w:r w:rsidR="00B52135" w:rsidRPr="00B52135">
        <w:t>[28,29]</w:t>
      </w:r>
      <w:r w:rsidR="005065CC" w:rsidRPr="006843E1">
        <w:fldChar w:fldCharType="end"/>
      </w:r>
      <w:r w:rsidR="00972DBB" w:rsidRPr="006843E1">
        <w:t xml:space="preserve">. </w:t>
      </w:r>
      <w:r w:rsidR="005065CC" w:rsidRPr="006843E1">
        <w:t>T</w:t>
      </w:r>
      <w:r w:rsidR="00972DBB" w:rsidRPr="006843E1">
        <w:t xml:space="preserve">he benefits of sentinel </w:t>
      </w:r>
      <w:r w:rsidR="00382F78">
        <w:t>behaviour</w:t>
      </w:r>
      <w:r w:rsidR="00972DBB" w:rsidRPr="006843E1">
        <w:t xml:space="preserve"> </w:t>
      </w:r>
      <w:r w:rsidR="005065CC" w:rsidRPr="006843E1">
        <w:t>can be</w:t>
      </w:r>
      <w:r w:rsidR="00972DBB" w:rsidRPr="006843E1">
        <w:t xml:space="preserve"> more subtle or indirect, such as providing a greater sense of security that allows foragers to focus more on foraging without actively reducing their vigilance. </w:t>
      </w:r>
      <w:r w:rsidR="0091332F" w:rsidRPr="006843E1">
        <w:t>The proportion of time allocated to alert behaviour could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w:t>
      </w:r>
      <w:r w:rsidR="00382F78">
        <w:t>benefit</w:t>
      </w:r>
      <w:r w:rsidR="0091332F" w:rsidRPr="006843E1">
        <w:t xml:space="preserve">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2702D2">
        <w:instrText xml:space="preserve"> ADDIN ZOTERO_ITEM CSL_CITATION {"citationID":"Rigcu9n1","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91332F" w:rsidRPr="006843E1">
        <w:fldChar w:fldCharType="separate"/>
      </w:r>
      <w:r w:rsidR="002702D2" w:rsidRPr="002702D2">
        <w:t>[39]</w:t>
      </w:r>
      <w:r w:rsidR="0091332F" w:rsidRPr="006843E1">
        <w:fldChar w:fldCharType="end"/>
      </w:r>
      <w:r w:rsidR="0091332F" w:rsidRPr="006843E1">
        <w:t>.</w:t>
      </w:r>
      <w:r w:rsidR="00F632DD" w:rsidRPr="006843E1">
        <w:t xml:space="preserve"> Sentinel </w:t>
      </w:r>
      <w:r w:rsidR="00F879FF">
        <w:t>behaviour</w:t>
      </w:r>
      <w:r w:rsidR="00F632DD" w:rsidRPr="006843E1">
        <w:t xml:space="preserve"> could therefore compensate for riskier group-foraging strategies, not only individual changes in </w:t>
      </w:r>
      <w:r w:rsidR="00F632DD" w:rsidRPr="006843E1">
        <w:lastRenderedPageBreak/>
        <w:t xml:space="preserve">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w:t>
      </w:r>
      <w:r w:rsidR="00382F78">
        <w:t>behaviours</w:t>
      </w:r>
      <w:r w:rsidR="00972DBB" w:rsidRPr="006843E1">
        <w:t>.</w:t>
      </w:r>
      <w:ins w:id="229" w:author="Author">
        <w:r w:rsidR="002D238E">
          <w:t xml:space="preserve"> (And you do not cite the studies that show sentinel behavior to provide protection to juveniles specifically.  You almost certainly have some groups with juveniles...and they are </w:t>
        </w:r>
        <w:proofErr w:type="gramStart"/>
        <w:r w:rsidR="002D238E">
          <w:t>unlikely  to</w:t>
        </w:r>
        <w:proofErr w:type="gramEnd"/>
        <w:r w:rsidR="002D238E">
          <w:t xml:space="preserve"> forage like an adult...more transitions between pick up and move, less eating, etc. Were you able to identify juveniles?  They almost had to be there in June-early July.  And parents are </w:t>
        </w:r>
        <w:proofErr w:type="gramStart"/>
        <w:r w:rsidR="002D238E">
          <w:t>really likely</w:t>
        </w:r>
        <w:proofErr w:type="gramEnd"/>
        <w:r w:rsidR="002D238E">
          <w:t xml:space="preserve"> to be up as sentinels where they are involved.)</w:t>
        </w:r>
      </w:ins>
    </w:p>
    <w:p w14:paraId="336D644E" w14:textId="4C0B9C5E" w:rsidR="00D212DA" w:rsidRPr="00016BD7" w:rsidRDefault="00F632DD" w:rsidP="00FD273E">
      <w:pPr>
        <w:pStyle w:val="SectionSubtitle"/>
        <w:spacing w:after="0" w:line="480" w:lineRule="auto"/>
      </w:pPr>
      <w:bookmarkStart w:id="230" w:name="_Toc162204972"/>
      <w:bookmarkStart w:id="231" w:name="_Toc162794617"/>
      <w:del w:id="232" w:author="Author">
        <w:r w:rsidRPr="00016BD7" w:rsidDel="002D238E">
          <w:delText>Generalized Environment</w:delText>
        </w:r>
      </w:del>
      <w:bookmarkEnd w:id="230"/>
      <w:bookmarkEnd w:id="231"/>
      <w:ins w:id="233" w:author="Author">
        <w:r w:rsidR="002D238E">
          <w:t xml:space="preserve">Effects of foraging in commercial vs </w:t>
        </w:r>
        <w:commentRangeStart w:id="234"/>
        <w:r w:rsidR="002D238E">
          <w:t>green areas.</w:t>
        </w:r>
        <w:commentRangeEnd w:id="234"/>
        <w:r w:rsidR="00125292">
          <w:rPr>
            <w:rStyle w:val="CommentReference"/>
            <w:rFonts w:ascii="Arial" w:hAnsi="Arial"/>
            <w:b w:val="0"/>
            <w:color w:val="auto"/>
            <w:u w:val="none"/>
          </w:rPr>
          <w:commentReference w:id="234"/>
        </w:r>
      </w:ins>
    </w:p>
    <w:p w14:paraId="69021B13" w14:textId="35B7ECB2" w:rsidR="00972DBB" w:rsidRPr="006843E1" w:rsidRDefault="00972DBB" w:rsidP="00A24D3D">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w:t>
      </w:r>
      <w:r w:rsidR="00382F78">
        <w:t>behaviour</w:t>
      </w:r>
      <w:r w:rsidRPr="006843E1">
        <w:t xml:space="preserve"> and the number of transitions from the vulnerable to the alert state. In green areas, crows exhibited longer bouts of foraging </w:t>
      </w:r>
      <w:r w:rsidR="00382F78">
        <w:t>behaviour</w:t>
      </w:r>
      <w:r w:rsidRPr="006843E1">
        <w:t xml:space="preserve">, </w:t>
      </w:r>
      <w:r w:rsidR="006843E1">
        <w:t>suggesting</w:t>
      </w:r>
      <w:r w:rsidRPr="006843E1">
        <w:t xml:space="preserve"> that they spent more time </w:t>
      </w:r>
      <w:commentRangeStart w:id="235"/>
      <w:r w:rsidRPr="006843E1">
        <w:t>actively searching for food</w:t>
      </w:r>
      <w:commentRangeEnd w:id="235"/>
      <w:r w:rsidR="00125292">
        <w:rPr>
          <w:rStyle w:val="CommentReference"/>
          <w:rFonts w:ascii="Arial" w:hAnsi="Arial" w:cs="Arial"/>
          <w:iCs w:val="0"/>
        </w:rPr>
        <w:commentReference w:id="235"/>
      </w:r>
      <w:r w:rsidRPr="006843E1">
        <w:t xml:space="preserve">. 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w:t>
      </w:r>
      <w:r w:rsidR="00382F78">
        <w:t>vigilant</w:t>
      </w:r>
      <w:r w:rsidRPr="006843E1">
        <w:t xml:space="preserve"> to potential threats</w:t>
      </w:r>
      <w:r w:rsidR="00F879FF">
        <w:t>,</w:t>
      </w:r>
      <w:r w:rsidRPr="006843E1">
        <w:t xml:space="preserve"> possibly due to the perceived higher predation risk compared to commercial areas. </w:t>
      </w:r>
    </w:p>
    <w:p w14:paraId="3489BE20" w14:textId="46045503" w:rsidR="009547D0" w:rsidRPr="006843E1" w:rsidRDefault="00972DBB" w:rsidP="00A24D3D">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220616">
        <w:instrText xml:space="preserve"> ADDIN ZOTERO_ITEM CSL_CITATION {"citationID":"Rsk0q6YD","properties":{"formattedCitation":"[91]","plainCitation":"[91]","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schema":"https://github.com/citation-style-language/schema/raw/master/csl-citation.json"} </w:instrText>
      </w:r>
      <w:r w:rsidR="009547D0">
        <w:fldChar w:fldCharType="separate"/>
      </w:r>
      <w:r w:rsidR="00220616" w:rsidRPr="00220616">
        <w:t>[91]</w:t>
      </w:r>
      <w:r w:rsidR="009547D0">
        <w:fldChar w:fldCharType="end"/>
      </w:r>
      <w:r w:rsidRPr="006843E1">
        <w:t xml:space="preserve"> but </w:t>
      </w:r>
      <w:r w:rsidR="009547D0" w:rsidRPr="006843E1">
        <w:t xml:space="preserve">could also </w:t>
      </w:r>
      <w:r w:rsidR="00382F78">
        <w:t>benefit</w:t>
      </w:r>
      <w:r w:rsidR="009547D0" w:rsidRPr="006843E1">
        <w:t xml:space="preserve"> urban </w:t>
      </w:r>
      <w:r w:rsidR="009547D0">
        <w:t>raptors</w:t>
      </w:r>
      <w:r w:rsidR="009547D0" w:rsidRPr="006843E1">
        <w:t xml:space="preserve">. </w:t>
      </w:r>
      <w:r w:rsidR="009547D0">
        <w:t xml:space="preserve">Urban red-tailed hawk </w:t>
      </w:r>
      <w:ins w:id="236" w:author="Author">
        <w:r w:rsidR="003328D3">
          <w:t>(</w:t>
        </w:r>
        <w:commentRangeStart w:id="237"/>
        <w:commentRangeStart w:id="238"/>
        <w:r w:rsidR="003328D3" w:rsidRPr="00BE04F1">
          <w:rPr>
            <w:i/>
            <w:iCs w:val="0"/>
            <w:rPrChange w:id="239" w:author="Author">
              <w:rPr/>
            </w:rPrChange>
          </w:rPr>
          <w:t xml:space="preserve">Buteo </w:t>
        </w:r>
        <w:proofErr w:type="spellStart"/>
        <w:r w:rsidR="003328D3" w:rsidRPr="00BE04F1">
          <w:rPr>
            <w:i/>
            <w:iCs w:val="0"/>
            <w:rPrChange w:id="240" w:author="Author">
              <w:rPr/>
            </w:rPrChange>
          </w:rPr>
          <w:t>jamaicensis</w:t>
        </w:r>
        <w:commentRangeEnd w:id="237"/>
        <w:proofErr w:type="spellEnd"/>
        <w:r w:rsidR="003328D3">
          <w:rPr>
            <w:rStyle w:val="CommentReference"/>
            <w:rFonts w:ascii="Arial" w:hAnsi="Arial" w:cs="Arial"/>
            <w:iCs w:val="0"/>
          </w:rPr>
          <w:commentReference w:id="237"/>
        </w:r>
        <w:commentRangeEnd w:id="238"/>
        <w:r w:rsidR="003328D3">
          <w:rPr>
            <w:rStyle w:val="CommentReference"/>
            <w:rFonts w:ascii="Arial" w:hAnsi="Arial" w:cs="Arial"/>
            <w:iCs w:val="0"/>
          </w:rPr>
          <w:commentReference w:id="238"/>
        </w:r>
        <w:r w:rsidR="003328D3">
          <w:t xml:space="preserve">) </w:t>
        </w:r>
      </w:ins>
      <w:r w:rsidR="009547D0">
        <w:t xml:space="preserve">populations are on the rise and the core of their home ranges </w:t>
      </w:r>
      <w:r w:rsidR="00382F78">
        <w:t>is</w:t>
      </w:r>
      <w:r w:rsidR="009547D0">
        <w:t xml:space="preserve"> associated with large green areas </w:t>
      </w:r>
      <w:r w:rsidR="009547D0">
        <w:fldChar w:fldCharType="begin"/>
      </w:r>
      <w:r w:rsidR="00EA0B42">
        <w:instrText xml:space="preserve"> ADDIN ZOTERO_ITEM CSL_CITATION {"citationID":"05OtysYk","properties":{"formattedCitation":"[79]","plainCitation":"[79]","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schema":"https://github.com/citation-style-language/schema/raw/master/csl-citation.json"} </w:instrText>
      </w:r>
      <w:r w:rsidR="009547D0">
        <w:fldChar w:fldCharType="separate"/>
      </w:r>
      <w:r w:rsidR="00EA0B42" w:rsidRPr="00EA0B42">
        <w:t>[79]</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Crows </w:t>
      </w:r>
      <w:r w:rsidR="00F879FF">
        <w:t xml:space="preserve">foraging in the street </w:t>
      </w:r>
      <w:r w:rsidR="00BE5D5F">
        <w:t xml:space="preserve">will change lanes to avoid </w:t>
      </w:r>
      <w:r w:rsidR="00F879FF">
        <w:t xml:space="preserve">oncoming </w:t>
      </w:r>
      <w:r w:rsidR="00BE5D5F">
        <w:t xml:space="preserve">vehicular traffic </w:t>
      </w:r>
      <w:r w:rsidR="00BE5D5F">
        <w:fldChar w:fldCharType="begin"/>
      </w:r>
      <w:r w:rsidR="00220616">
        <w:instrText xml:space="preserve"> ADDIN ZOTERO_ITEM CSL_CITATION {"citationID":"21KU40aX","properties":{"formattedCitation":"[92]","plainCitation":"[92]","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schema":"https://github.com/citation-style-language/schema/raw/master/csl-citation.json"} </w:instrText>
      </w:r>
      <w:r w:rsidR="00BE5D5F">
        <w:fldChar w:fldCharType="separate"/>
      </w:r>
      <w:r w:rsidR="00220616" w:rsidRPr="00220616">
        <w:t>[92]</w:t>
      </w:r>
      <w:r w:rsidR="00BE5D5F">
        <w:fldChar w:fldCharType="end"/>
      </w:r>
      <w:r w:rsidR="00F879FF">
        <w:t>,</w:t>
      </w:r>
      <w:r w:rsidR="00BE5D5F">
        <w:t xml:space="preserve"> </w:t>
      </w:r>
      <w:r w:rsidR="00BE5D5F">
        <w:lastRenderedPageBreak/>
        <w:t>suggest</w:t>
      </w:r>
      <w:r w:rsidR="00F879FF">
        <w:t>ing</w:t>
      </w:r>
      <w:r w:rsidR="00BE5D5F">
        <w:t xml:space="preserve"> that the type of disturbances in each environment could change how risky an environment is to forage on.</w:t>
      </w:r>
    </w:p>
    <w:p w14:paraId="7D214140" w14:textId="7CAAEC75" w:rsidR="00972DBB" w:rsidRPr="006843E1" w:rsidRDefault="00972DBB" w:rsidP="00A24D3D">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w:t>
      </w:r>
      <w:r w:rsidR="00382F78">
        <w:t>behaviour</w:t>
      </w:r>
      <w:r w:rsidR="00AD0652" w:rsidRPr="006843E1">
        <w:t xml:space="preserve">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are </w:t>
      </w:r>
      <w:r w:rsidR="00AD0652" w:rsidRPr="006A4437">
        <w:t xml:space="preserve">considerably easier to forage </w:t>
      </w:r>
      <w:r w:rsidR="007D2F3F" w:rsidRPr="006A4437">
        <w:t>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foods</w:t>
      </w:r>
      <w:r w:rsidR="007D2F3F">
        <w:t>, making them easier to find and more satiating than other food sources</w:t>
      </w:r>
      <w:r w:rsidR="00FB4324">
        <w:t>, likely playing a role in</w:t>
      </w:r>
      <w:r w:rsidR="00382F78">
        <w:t xml:space="preserve"> </w:t>
      </w:r>
      <w:r w:rsidR="00FB4324">
        <w:t xml:space="preserve">the </w:t>
      </w:r>
      <w:r w:rsidRPr="006843E1">
        <w:t>shift</w:t>
      </w:r>
      <w:r w:rsidR="00FB4324">
        <w:t xml:space="preserve"> in</w:t>
      </w:r>
      <w:r w:rsidR="00382F78">
        <w:t xml:space="preserve"> </w:t>
      </w:r>
      <w:r w:rsidRPr="006843E1">
        <w:t>their foraging preferences for anthropogenic foods</w:t>
      </w:r>
      <w:r w:rsidR="002E55A1" w:rsidRPr="006843E1">
        <w:t xml:space="preserve"> </w:t>
      </w:r>
      <w:r w:rsidR="002E55A1" w:rsidRPr="006843E1">
        <w:fldChar w:fldCharType="begin"/>
      </w:r>
      <w:r w:rsidR="002702D2">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3A8F21D7" w:rsidR="00FB30D7" w:rsidRDefault="00AD0652" w:rsidP="00A24D3D">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 (</w:t>
      </w:r>
      <w:r w:rsidR="00A26548">
        <w:fldChar w:fldCharType="begin"/>
      </w:r>
      <w:r w:rsidR="00A26548">
        <w:instrText xml:space="preserve"> REF _Ref151148768 \h </w:instrText>
      </w:r>
      <w:r w:rsidR="001B5A7F">
        <w:instrText xml:space="preserve"> \* MERGEFORMAT </w:instrText>
      </w:r>
      <w:r w:rsidR="00A26548">
        <w:fldChar w:fldCharType="separate"/>
      </w:r>
      <w:r w:rsidR="000720AE" w:rsidRPr="000720AE">
        <w:t>Figure 9</w:t>
      </w:r>
      <w:r w:rsidR="00A26548">
        <w:fldChar w:fldCharType="end"/>
      </w:r>
      <w:r w:rsidR="00A26548">
        <w:t>)</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the absence of a sentinel (</w:t>
      </w:r>
      <w:r w:rsidR="00A26548">
        <w:fldChar w:fldCharType="begin"/>
      </w:r>
      <w:r w:rsidR="00A26548">
        <w:instrText xml:space="preserve"> REF _Ref151137725 \h </w:instrText>
      </w:r>
      <w:r w:rsidR="001B5A7F">
        <w:instrText xml:space="preserve"> \* MERGEFORMAT </w:instrText>
      </w:r>
      <w:r w:rsidR="00A26548">
        <w:fldChar w:fldCharType="separate"/>
      </w:r>
      <w:r w:rsidR="000720AE" w:rsidRPr="000720AE">
        <w:t>Figure 4</w:t>
      </w:r>
      <w:r w:rsidR="00A26548">
        <w:fldChar w:fldCharType="end"/>
      </w:r>
      <w:r w:rsidR="00A26548">
        <w:t>).</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w:t>
      </w:r>
      <w:r w:rsidR="00382F78">
        <w:t>group 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could be relying more heavily on social foraging behaviour between foragers on the ground, with longer bouts of alert behaviour to increase the likelihood of at least </w:t>
      </w:r>
      <w:r w:rsidR="003300DB" w:rsidRPr="006A4437">
        <w:lastRenderedPageBreak/>
        <w:t xml:space="preserve">one crow being </w:t>
      </w:r>
      <w:r w:rsidR="00FB4324" w:rsidRPr="006A4437">
        <w:t>alert</w:t>
      </w:r>
      <w:r w:rsidR="003300DB" w:rsidRPr="006A4437">
        <w:t>.</w:t>
      </w:r>
      <w:r w:rsidR="003300DB">
        <w:t xml:space="preserve"> Whether crows have ground-level coordination of vigilance is an interesting topic for future research.</w:t>
      </w:r>
      <w:r w:rsidR="005D0445">
        <w:t xml:space="preserve"> </w:t>
      </w:r>
    </w:p>
    <w:p w14:paraId="3BE0E455" w14:textId="3B48D68F" w:rsidR="007D2F3F" w:rsidRPr="006843E1" w:rsidRDefault="005D0445" w:rsidP="00A24D3D">
      <w:pPr>
        <w:pStyle w:val="SectionText"/>
        <w:spacing w:line="480" w:lineRule="auto"/>
      </w:pPr>
      <w:r>
        <w:t xml:space="preserve">In commercial areas, crows in the absence of a sentinel could be foraging in an all-or-nothing manner, devoting as little time as possible to each behaviour resulting in shorter bouts of both foraging and alert behaviour, with a duration </w:t>
      </w:r>
      <w:proofErr w:type="gramStart"/>
      <w:r>
        <w:t>similar to</w:t>
      </w:r>
      <w:proofErr w:type="gramEnd"/>
      <w:r>
        <w:t xml:space="preserve"> the duration of bouts of alert behaviour in green areas and in the presence of a sentinel. 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Pr="00016BD7" w:rsidRDefault="0010194D" w:rsidP="00FD273E">
      <w:pPr>
        <w:pStyle w:val="SectionSubtitle"/>
        <w:spacing w:after="0" w:line="480" w:lineRule="auto"/>
      </w:pPr>
      <w:bookmarkStart w:id="241" w:name="_Toc162204973"/>
      <w:bookmarkStart w:id="242" w:name="_Toc162794618"/>
      <w:r w:rsidRPr="00016BD7">
        <w:t>Disturbances</w:t>
      </w:r>
      <w:bookmarkEnd w:id="241"/>
      <w:bookmarkEnd w:id="242"/>
    </w:p>
    <w:p w14:paraId="0B2105B0" w14:textId="3A736CA8" w:rsidR="00972DBB" w:rsidRPr="006843E1" w:rsidRDefault="00972DBB" w:rsidP="00A24D3D">
      <w:pPr>
        <w:pStyle w:val="SectionText"/>
        <w:spacing w:line="480" w:lineRule="auto"/>
      </w:pPr>
      <w:r w:rsidRPr="006843E1">
        <w:t xml:space="preserve">Higher disturbance frequency led to a decrease in the duration of bouts of all </w:t>
      </w:r>
      <w:r w:rsidR="00C241A1">
        <w:t>behaviours</w:t>
      </w:r>
      <w:r w:rsidRPr="006843E1">
        <w:t xml:space="preserve">,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w:t>
      </w:r>
      <w:r w:rsidR="00C241A1">
        <w:t>of</w:t>
      </w:r>
      <w:r w:rsidRPr="006843E1">
        <w:t xml:space="preserve">. As a result and </w:t>
      </w:r>
      <w:r w:rsidR="00F824A4" w:rsidRPr="006843E1">
        <w:lastRenderedPageBreak/>
        <w:t>consistent with</w:t>
      </w:r>
      <w:r w:rsidRPr="006843E1">
        <w:t xml:space="preserve"> the risk allocation hypothesis</w:t>
      </w:r>
      <w:r w:rsidR="00364724">
        <w:t xml:space="preserve"> </w:t>
      </w:r>
      <w:r w:rsidR="00364724">
        <w:fldChar w:fldCharType="begin"/>
      </w:r>
      <w:r w:rsidR="00220616">
        <w:instrText xml:space="preserve"> ADDIN ZOTERO_ITEM CSL_CITATION {"citationID":"yz8IfZ78","properties":{"formattedCitation":"[93]","plainCitation":"[93]","noteIndex":0},"citationItems":[{"id":1795,"uris":["http://zotero.org/users/8430992/items/UPCN8I6X"],"itemData":{"id":1795,"type":"article-journal","abstract":"The rapid response of animals to changes in predation risk has allowed behavioral ecologists to learn much about antipredator decision making. A largely unappreciated aspect of such decision making, however, is that it may be fundamentally driven by the very thing that allows it to be so readily studied: temporal variation in risk. We show theoretically that temporal variability in risk leaves animals with the problem of allocating feeding and antipredator efforts across different risk situations. Our analysis suggests that an animal should exhibit its greatest antipredator behavior in high-risk situations that are brief and infrequent. An animal should also allocate more antipredator effort to high-risk situations and more feeding to low-risk situations, with an increase in the relative degree of risk in high-risk situations. However, the need to feed leaves an animal with little choice but to decrease its allocation of antipredator effort to high-risk situations as they become more frequent or lengthy; here, antipredator effort in low-risk situations may drop to low levels as an animal allocates as much feeding as possible to brief periods of low risk. These conclusions hold under various scenarios of interrupted feeding, state-dependent behavior, and stochastic variation in risk situations. Our analysis also suggests that a common experimental protocol, in which prey animals are maintained under low risk and then exposed to a brief \"pulse\" of high risk, is likely to overestimate the intensity of antipredator behavior expected under field situations or chronic exposure to high risk.","container-title":"The American Naturalist","DOI":"10.1086/303202","ISSN":"1537-5323","issue":"6","journalAbbreviation":"Am Nat","language":"eng","note":"PMID: 29585647","page":"649-659","source":"PubMed","title":"Temporal Variation in Danger Drives Antipredator Behavior: The Predation Risk Allocation Hypothesis","title-short":"Temporal Variation in Danger Drives Antipredator Behavior","volume":"153","author":[{"family":"Lima","given":"Steven L."},{"family":"Bednekoff","given":"Peter A."}],"issued":{"date-parts":[["1999",6]]}}}],"schema":"https://github.com/citation-style-language/schema/raw/master/csl-citation.json"} </w:instrText>
      </w:r>
      <w:r w:rsidR="00364724">
        <w:fldChar w:fldCharType="separate"/>
      </w:r>
      <w:r w:rsidR="00220616" w:rsidRPr="00220616">
        <w:t>[93]</w:t>
      </w:r>
      <w:r w:rsidR="00364724">
        <w:fldChar w:fldCharType="end"/>
      </w:r>
      <w:r w:rsidRPr="006843E1">
        <w:t xml:space="preserve">, crows will continue to forage </w:t>
      </w:r>
      <w:r w:rsidR="00355804">
        <w:t xml:space="preserve">between disturbances, but will also increase foraging rate when under high chronic risk of predation. Peck rate did significantly increase with disturbance frequency, and we found a significant interaction between 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Pr="00016BD7" w:rsidRDefault="0010194D" w:rsidP="00FD273E">
      <w:pPr>
        <w:pStyle w:val="SectionSubtitle"/>
        <w:spacing w:after="0" w:line="480" w:lineRule="auto"/>
      </w:pPr>
      <w:bookmarkStart w:id="243" w:name="_Toc162204974"/>
      <w:bookmarkStart w:id="244" w:name="_Toc162794619"/>
      <w:r w:rsidRPr="00016BD7">
        <w:t>Baited site</w:t>
      </w:r>
      <w:r w:rsidR="00FB4324" w:rsidRPr="00016BD7">
        <w:t>s</w:t>
      </w:r>
      <w:bookmarkEnd w:id="243"/>
      <w:bookmarkEnd w:id="244"/>
    </w:p>
    <w:p w14:paraId="0CE3E5FD" w14:textId="0BFE4D8B" w:rsidR="00972DBB" w:rsidRPr="006843E1" w:rsidRDefault="00972DBB" w:rsidP="00A24D3D">
      <w:pPr>
        <w:pStyle w:val="SectionText"/>
        <w:spacing w:line="480" w:lineRule="auto"/>
      </w:pPr>
      <w:r w:rsidRPr="006843E1">
        <w:t>The presence of bait, which can be considered a proxy for human-generated litter in the environment, increased the peck rate and decreased the duration of foraging bouts. This suggests that foraging on bait or litter is more efficient and safer for crows, requir</w:t>
      </w:r>
      <w:r w:rsidR="00EE7ED3">
        <w:t>ing</w:t>
      </w:r>
      <w:r w:rsidRPr="006843E1">
        <w:t xml:space="preserve"> less time and effort compared to foraging on natural food sources. 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702D2">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American crows are increasingly found in North American cities and th</w:t>
      </w:r>
      <w:r w:rsidR="00EE7ED3">
        <w:t xml:space="preserve">e increasing abundance of crows in </w:t>
      </w:r>
      <w:r w:rsidR="00364724">
        <w:t xml:space="preserve">cities </w:t>
      </w:r>
      <w:r w:rsidR="00EE7ED3">
        <w:t xml:space="preserve">is believed to </w:t>
      </w:r>
      <w:r w:rsidR="00364724">
        <w:t xml:space="preserve">be driven by the increased presence of highly caloric anthropogenic foods </w:t>
      </w:r>
      <w:r w:rsidR="00364724">
        <w:fldChar w:fldCharType="begin"/>
      </w:r>
      <w:r w:rsidR="002702D2">
        <w:instrText xml:space="preserve"> ADDIN ZOTERO_ITEM CSL_CITATION {"citationID":"PWabH5a9","properties":{"formattedCitation":"[49]","plainCitation":"[49]","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schema":"https://github.com/citation-style-language/schema/raw/master/csl-citation.json"} </w:instrText>
      </w:r>
      <w:r w:rsidR="00364724">
        <w:fldChar w:fldCharType="separate"/>
      </w:r>
      <w:r w:rsidR="002702D2" w:rsidRPr="002702D2">
        <w:t>[49]</w:t>
      </w:r>
      <w:r w:rsidR="00364724">
        <w:fldChar w:fldCharType="end"/>
      </w:r>
      <w:r w:rsidR="00364724">
        <w:t xml:space="preserve">. </w:t>
      </w:r>
    </w:p>
    <w:p w14:paraId="282BD771" w14:textId="73F4E832" w:rsidR="00364724" w:rsidRPr="00016BD7" w:rsidRDefault="0010194D" w:rsidP="00FD273E">
      <w:pPr>
        <w:pStyle w:val="SectionSubtitle"/>
        <w:spacing w:after="0" w:line="480" w:lineRule="auto"/>
      </w:pPr>
      <w:bookmarkStart w:id="245" w:name="_Toc162204975"/>
      <w:bookmarkStart w:id="246" w:name="_Toc162794620"/>
      <w:r w:rsidRPr="00016BD7">
        <w:lastRenderedPageBreak/>
        <w:t>Group Size</w:t>
      </w:r>
      <w:bookmarkEnd w:id="245"/>
      <w:bookmarkEnd w:id="246"/>
    </w:p>
    <w:p w14:paraId="1DFAE577" w14:textId="777B837E" w:rsidR="00972DBB" w:rsidRPr="006843E1" w:rsidRDefault="00972DBB" w:rsidP="00A24D3D">
      <w:pPr>
        <w:pStyle w:val="SectionText"/>
        <w:spacing w:line="480" w:lineRule="auto"/>
      </w:pPr>
      <w:r w:rsidRPr="006843E1">
        <w:t xml:space="preserve">As group size increased, the duration of bouts of foraging behaviour increased but was not associated with a decrease in </w:t>
      </w:r>
      <w:r w:rsidR="00C241A1">
        <w:t xml:space="preserve">the </w:t>
      </w:r>
      <w:r w:rsidRPr="006843E1">
        <w:t>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w:t>
      </w:r>
      <w:r w:rsidR="00F824A4" w:rsidRPr="006843E1">
        <w:t xml:space="preserve"> </w:t>
      </w:r>
      <w:r w:rsidR="00F824A4" w:rsidRPr="006843E1">
        <w:fldChar w:fldCharType="begin"/>
      </w:r>
      <w:r w:rsidR="00220616">
        <w:instrText xml:space="preserve"> ADDIN ZOTERO_ITEM CSL_CITATION {"citationID":"gXWiUHEO","properties":{"formattedCitation":"[66,94\\uc0\\u8211{}96]","plainCitation":"[66,94–96]","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schema":"https://github.com/citation-style-language/schema/raw/master/csl-citation.json"} </w:instrText>
      </w:r>
      <w:r w:rsidR="00F824A4" w:rsidRPr="006843E1">
        <w:fldChar w:fldCharType="separate"/>
      </w:r>
      <w:r w:rsidR="00220616" w:rsidRPr="00220616">
        <w:t>[66,94–96]</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w:t>
      </w:r>
      <w:r w:rsidR="00C241A1">
        <w:t>foragers</w:t>
      </w:r>
      <w:r w:rsidRPr="006843E1">
        <w:t xml:space="preserve"> could be looking at the behaviour of other </w:t>
      </w:r>
      <w:r w:rsidR="00C241A1">
        <w:t>group members</w:t>
      </w:r>
      <w:r w:rsidRPr="006843E1">
        <w:t xml:space="preserve"> in case they found a better patch to forage on.</w:t>
      </w:r>
    </w:p>
    <w:p w14:paraId="559FC065" w14:textId="6633EA8A" w:rsidR="0010194D" w:rsidRPr="00016BD7" w:rsidRDefault="001F2974" w:rsidP="00FD273E">
      <w:pPr>
        <w:pStyle w:val="SectionSubtitle"/>
        <w:spacing w:after="0" w:line="480" w:lineRule="auto"/>
      </w:pPr>
      <w:bookmarkStart w:id="247" w:name="_Toc162204976"/>
      <w:bookmarkStart w:id="248" w:name="_Toc162794621"/>
      <w:r w:rsidRPr="00016BD7">
        <w:t>Future directions and improvements</w:t>
      </w:r>
      <w:bookmarkEnd w:id="247"/>
      <w:bookmarkEnd w:id="248"/>
    </w:p>
    <w:p w14:paraId="3D41D5CE" w14:textId="4C21332D" w:rsidR="00972DBB" w:rsidRPr="006843E1" w:rsidRDefault="00972DBB" w:rsidP="00A24D3D">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w:t>
      </w:r>
      <w:r w:rsidR="00EE7ED3">
        <w:lastRenderedPageBreak/>
        <w:t xml:space="preserve">can aggregate in many other areas besides green and commercial areas, and </w:t>
      </w:r>
      <w:r w:rsidR="00FB5FC9">
        <w:t>future research could be conducted on the effects of urban microcosms on the social foraging of crows.</w:t>
      </w:r>
      <w:r w:rsidRPr="006843E1">
        <w:t xml:space="preserve"> </w:t>
      </w:r>
    </w:p>
    <w:p w14:paraId="537039D7" w14:textId="1BFEF05F" w:rsidR="00972DBB" w:rsidRPr="006843E1" w:rsidRDefault="00972DBB" w:rsidP="00A24D3D">
      <w:pPr>
        <w:pStyle w:val="SectionText"/>
        <w:spacing w:line="480" w:lineRule="auto"/>
      </w:pPr>
      <w:r w:rsidRPr="006843E1">
        <w:t xml:space="preserve">Our study investigated the effects of sentinel </w:t>
      </w:r>
      <w:r w:rsidR="00C241A1">
        <w:t>behaviour</w:t>
      </w:r>
      <w:r w:rsidRPr="006843E1">
        <w:t xml:space="preserve"> and the generalized environment on the </w:t>
      </w:r>
      <w:r w:rsidR="00C241A1">
        <w:t>behaviour</w:t>
      </w:r>
      <w:r w:rsidRPr="006843E1">
        <w:t xml:space="preserve"> of foraging </w:t>
      </w:r>
      <w:ins w:id="249" w:author="Author">
        <w:r w:rsidR="00414BF8">
          <w:t xml:space="preserve">American </w:t>
        </w:r>
      </w:ins>
      <w:r w:rsidRPr="006843E1">
        <w:t xml:space="preserve">crows in urban environments. Contrary to expectations, sentinel </w:t>
      </w:r>
      <w:r w:rsidR="0011611F" w:rsidRPr="006843E1">
        <w:t xml:space="preserve">presence </w:t>
      </w:r>
      <w:r w:rsidRPr="006843E1">
        <w:t xml:space="preserve">did not have a significant effect on forager </w:t>
      </w:r>
      <w:r w:rsidR="00C241A1">
        <w:t>behaviour</w:t>
      </w:r>
      <w:r w:rsidRPr="006843E1">
        <w:t xml:space="preserve">. This suggests that sentinel decision-making </w:t>
      </w:r>
      <w:r w:rsidR="00F7205B">
        <w:t>could</w:t>
      </w:r>
      <w:r w:rsidRPr="006843E1">
        <w:t xml:space="preserve"> be more influenced by individual needs rather than group benefits, aligning with </w:t>
      </w:r>
      <w:proofErr w:type="spellStart"/>
      <w:r w:rsidRPr="006843E1">
        <w:t>Bednekoff's</w:t>
      </w:r>
      <w:proofErr w:type="spellEnd"/>
      <w:r w:rsidRPr="006843E1">
        <w:t xml:space="preserve">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w:t>
      </w:r>
      <w:r w:rsidR="00C241A1">
        <w:t>behaviour</w:t>
      </w:r>
      <w:r w:rsidRPr="006843E1">
        <w:t xml:space="preserve">. Crows in green areas exhibited longer bouts of foraging </w:t>
      </w:r>
      <w:r w:rsidR="00C241A1">
        <w:t>behaviour</w:t>
      </w:r>
      <w:r w:rsidRPr="006843E1">
        <w:t xml:space="preserve"> and more transitions from the vulnerable to the alert state compared to those in commercial areas. This indicates that environmental factors such as resource distribution and predation risk play a crucial role in shaping forager </w:t>
      </w:r>
      <w:r w:rsidR="00C241A1">
        <w:t>behaviour</w:t>
      </w:r>
      <w:r w:rsidRPr="006843E1">
        <w:t xml:space="preserve">. Disturbance frequency, bait presence, and group size also influenced forager </w:t>
      </w:r>
      <w:r w:rsidR="00C241A1">
        <w:t>behaviour</w:t>
      </w:r>
      <w:r w:rsidRPr="006843E1">
        <w:t xml:space="preserve">. Higher disturbance frequency led to shorter bouts of </w:t>
      </w:r>
      <w:r w:rsidR="00C241A1">
        <w:t>behaviour</w:t>
      </w:r>
      <w:r w:rsidRPr="006843E1">
        <w:t xml:space="preserve"> but increased peck rate, indicating a trade-off between vigilance and foraging efficiency. Bait </w:t>
      </w:r>
      <w:commentRangeStart w:id="250"/>
      <w:r w:rsidRPr="006843E1">
        <w:t xml:space="preserve">presence increased peck rate and decreased foraging time, suggesting that foraging on anthropogenic food sources </w:t>
      </w:r>
      <w:r w:rsidR="00F7205B">
        <w:t>could</w:t>
      </w:r>
      <w:r w:rsidRPr="006843E1">
        <w:t xml:space="preserve"> be more effective for crows.</w:t>
      </w:r>
      <w:commentRangeEnd w:id="250"/>
      <w:r w:rsidR="00414BF8">
        <w:rPr>
          <w:rStyle w:val="CommentReference"/>
          <w:rFonts w:ascii="Arial" w:hAnsi="Arial" w:cs="Arial"/>
          <w:iCs w:val="0"/>
        </w:rPr>
        <w:commentReference w:id="250"/>
      </w:r>
    </w:p>
    <w:p w14:paraId="74D45DEF" w14:textId="630CEA69" w:rsidR="00D5379C" w:rsidRPr="006843E1" w:rsidRDefault="00972DBB" w:rsidP="007C3CC1">
      <w:pPr>
        <w:pStyle w:val="SectionText"/>
        <w:spacing w:line="480" w:lineRule="auto"/>
        <w:sectPr w:rsidR="00D5379C" w:rsidRPr="006843E1" w:rsidSect="00C47D23">
          <w:headerReference w:type="default" r:id="rId66"/>
          <w:pgSz w:w="12240" w:h="15840"/>
          <w:pgMar w:top="1440" w:right="1440" w:bottom="1440" w:left="1440" w:header="720" w:footer="720" w:gutter="0"/>
          <w:cols w:space="720"/>
        </w:sectPr>
      </w:pPr>
      <w:r w:rsidRPr="006843E1">
        <w:t xml:space="preserve">These findings have several implications for understanding crow </w:t>
      </w:r>
      <w:r w:rsidR="00C241A1">
        <w:t>behaviour</w:t>
      </w:r>
      <w:r w:rsidRPr="006843E1">
        <w:t xml:space="preserve">. They suggest that crows </w:t>
      </w:r>
      <w:r w:rsidR="00FF2415" w:rsidRPr="006843E1">
        <w:t>can</w:t>
      </w:r>
      <w:r w:rsidRPr="006843E1">
        <w:t xml:space="preserve"> adapt their </w:t>
      </w:r>
      <w:r w:rsidR="00C241A1">
        <w:t>behaviour</w:t>
      </w:r>
      <w:r w:rsidRPr="006843E1">
        <w:t xml:space="preserve"> based on environmental conditions and individual needs. The lack of significant effects of sentinel </w:t>
      </w:r>
      <w:r w:rsidR="00C241A1">
        <w:t>behaviour</w:t>
      </w:r>
      <w:r w:rsidRPr="006843E1">
        <w:t xml:space="preserve"> points towards the complexity of social </w:t>
      </w:r>
      <w:r w:rsidR="00C241A1">
        <w:t>behaviour</w:t>
      </w:r>
      <w:r w:rsidRPr="006843E1">
        <w:t xml:space="preserve"> in crows and the importance of considering individual variation in decision-making. Overall, the study provides valuable insights into the factors influencing crow </w:t>
      </w:r>
      <w:r w:rsidR="00C241A1">
        <w:t>behaviour</w:t>
      </w:r>
      <w:r w:rsidRPr="006843E1">
        <w:t xml:space="preserve"> in urban environments and highlights the need for further research to fully understand these complex </w:t>
      </w:r>
      <w:r w:rsidR="00C241A1">
        <w:t>behaviours</w:t>
      </w:r>
      <w:r w:rsidRPr="006843E1">
        <w:t>.</w:t>
      </w:r>
      <w:bookmarkEnd w:id="100"/>
    </w:p>
    <w:p w14:paraId="2336A8D2" w14:textId="77777777" w:rsidR="00F11E62" w:rsidRDefault="00F11E62" w:rsidP="00FC7976">
      <w:pPr>
        <w:pStyle w:val="ChapterTitleB"/>
        <w:spacing w:before="0" w:after="0" w:line="480" w:lineRule="auto"/>
      </w:pPr>
      <w:bookmarkStart w:id="251" w:name="_Toc162794623"/>
      <w:bookmarkStart w:id="252" w:name="_Toc162204978"/>
      <w:r>
        <w:lastRenderedPageBreak/>
        <w:t>General Discussion</w:t>
      </w:r>
      <w:bookmarkEnd w:id="251"/>
    </w:p>
    <w:p w14:paraId="26D51152" w14:textId="77777777" w:rsidR="00E371B5" w:rsidRDefault="00E371B5" w:rsidP="00FD273E">
      <w:pPr>
        <w:pStyle w:val="SectionSubtitle"/>
        <w:spacing w:before="0" w:after="0" w:line="480" w:lineRule="auto"/>
      </w:pPr>
      <w:bookmarkStart w:id="253" w:name="_Toc162794624"/>
      <w:r>
        <w:t>Thesis summary</w:t>
      </w:r>
      <w:bookmarkEnd w:id="253"/>
    </w:p>
    <w:p w14:paraId="46F4CF01" w14:textId="2AC01AE8" w:rsidR="00E371B5" w:rsidRDefault="00E371B5" w:rsidP="00E371B5">
      <w:pPr>
        <w:pStyle w:val="SectionText0"/>
        <w:spacing w:line="480" w:lineRule="auto"/>
      </w:pPr>
      <w:r>
        <w:t xml:space="preserve">Our objectives throughout this thesis were to investigate how sentinel behaviour could change in chapter 1, and then observe changes in behaviour in an urban sentinel species, the American crow, in chapter 2. The purpose of our research was to better understand how an environmental factor like urbanization could </w:t>
      </w:r>
      <w:r w:rsidRPr="0031024B">
        <w:t xml:space="preserve">influence </w:t>
      </w:r>
      <w:r>
        <w:t>social behaviour</w:t>
      </w:r>
      <w:r w:rsidRPr="0031024B">
        <w:t xml:space="preserve">. Sentinel </w:t>
      </w:r>
      <w:r>
        <w:t>behaviour</w:t>
      </w:r>
      <w:r w:rsidRPr="0031024B">
        <w:t>, where individuals</w:t>
      </w:r>
      <w:r>
        <w:t xml:space="preserve"> take watch over other group members</w:t>
      </w:r>
      <w:r w:rsidRPr="0031024B">
        <w:t xml:space="preserve">, is </w:t>
      </w:r>
      <w:r>
        <w:t xml:space="preserve">an essential tool for the reduction of predation risk. The behaviour could be even more useful in human-altered environments </w:t>
      </w:r>
      <w:r w:rsidRPr="0031024B">
        <w:t>where wildlife must navigate novel challenges</w:t>
      </w:r>
      <w:r>
        <w:t xml:space="preserve"> and adapt to their surroundings</w:t>
      </w:r>
      <w:r w:rsidRPr="0031024B">
        <w:t>.</w:t>
      </w:r>
      <w:r>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38B62DD9" w14:textId="77777777" w:rsidR="00E371B5" w:rsidRDefault="00E371B5" w:rsidP="00E371B5">
      <w:pPr>
        <w:pStyle w:val="SectionText0"/>
        <w:spacing w:line="480" w:lineRule="auto"/>
      </w:pPr>
      <w:r>
        <w:t>Our scoping review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 possibly due to differences in energetic investment between the sexes. Older and more experienced individuals also tended to sentinel more than younger individuals, likely because of their greater experience with threats making them more effective sentinels. Satiation and body mass were also found to influence sentinel behaviour, with heavier and more satiated individuals more likely to sentinel. The effects of intrinsic factors can be explained through the state-dependent model for sentinel behaviour, where the core motivators are the energetic reserves and the need for safety.</w:t>
      </w:r>
    </w:p>
    <w:p w14:paraId="4009B3C6" w14:textId="77777777" w:rsidR="00E371B5" w:rsidRDefault="00E371B5" w:rsidP="00E371B5">
      <w:pPr>
        <w:pStyle w:val="SectionText0"/>
        <w:spacing w:line="480" w:lineRule="auto"/>
      </w:pPr>
      <w:r>
        <w:lastRenderedPageBreak/>
        <w:t xml:space="preserve">Extrinsic factors such as dominance, group size, and risk also played significant roles in shaping sentinel behaviour. </w:t>
      </w:r>
      <w:commentRangeStart w:id="254"/>
      <w:r>
        <w:t>Dominant individuals, usually males, were observed to sentinel more than subordinates, possibly due to their greater access to resources and additional benefits received from sentinel behaviour</w:t>
      </w:r>
      <w:commentRangeEnd w:id="254"/>
      <w:r w:rsidR="009959C3">
        <w:rPr>
          <w:rStyle w:val="CommentReference"/>
          <w:rFonts w:ascii="Arial" w:hAnsi="Arial" w:cs="Arial"/>
          <w:iCs w:val="0"/>
        </w:rPr>
        <w:commentReference w:id="254"/>
      </w:r>
      <w:r>
        <w:t>. Group size predictably influenced sentinel behaviour, with larger groups showing decreased individual sentinel behaviour but increased group-level sentinel behaviour. Increased risk, whether from predators, outgroup rivals, or the presence of pups, also led to increased sentinel behaviour. Overall, the review highlighted the complex interplay of intrinsic and extrinsic factors in shaping sentinel behaviour across species.</w:t>
      </w:r>
    </w:p>
    <w:p w14:paraId="4F4299E1" w14:textId="77777777" w:rsidR="00E371B5" w:rsidRDefault="00E371B5" w:rsidP="00E371B5">
      <w:pPr>
        <w:pStyle w:val="SectionText0"/>
        <w:spacing w:line="480" w:lineRule="auto"/>
      </w:pPr>
      <w:r>
        <w:t>The factors identified in the scoping review generally aligned with the findings of chapter 2.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49163C9B" w14:textId="77777777" w:rsidR="00E371B5" w:rsidRDefault="00E371B5" w:rsidP="00E371B5">
      <w:pPr>
        <w:pStyle w:val="SectionText0"/>
        <w:spacing w:line="480" w:lineRule="auto"/>
      </w:pPr>
      <w:r>
        <w:t xml:space="preserve">Our empirical study focused on investigating how the presence of a sentinel and the generalized environment affected the behaviour of foraging American crows. Unexpectedly, we found that sentinel presence had very few significant effects on forager behaviour, apart from significantly increasing the duration of all behaviours. This was contrary to our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 In contrast, the generalized environment had a significant effect on forager behaviour. Crows in green areas </w:t>
      </w:r>
      <w:r>
        <w:lastRenderedPageBreak/>
        <w:t>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presence of urban predators like the red-tailed hawk. The significant interactions between the effects of generalized environments and sentinel presence sheds light on how adaptable American crow behaviours can be and highlights their ability to succeed in urban environments.</w:t>
      </w:r>
    </w:p>
    <w:p w14:paraId="751FE76A" w14:textId="77777777" w:rsidR="00E371B5" w:rsidRDefault="00E371B5" w:rsidP="00E371B5">
      <w:pPr>
        <w:pStyle w:val="SectionText0"/>
        <w:spacing w:line="480" w:lineRule="auto"/>
      </w:pPr>
      <w: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need for sentinels. Litter, usually a highly concentrated patch of food, can be easier to locate and take less time to forage on than </w:t>
      </w:r>
      <w:commentRangeStart w:id="255"/>
      <w:r>
        <w:t xml:space="preserve">critters dwelling in tall grasses. </w:t>
      </w:r>
      <w:commentRangeEnd w:id="255"/>
      <w:r w:rsidR="009959C3">
        <w:rPr>
          <w:rStyle w:val="CommentReference"/>
          <w:rFonts w:ascii="Arial" w:hAnsi="Arial" w:cs="Arial"/>
          <w:iCs w:val="0"/>
        </w:rPr>
        <w:commentReference w:id="255"/>
      </w:r>
      <w:r>
        <w:t>Foraging in green spaces where vegetation obscures food, therefore, takes more time to find food,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 and allowing urban individuals to sentinel more than their rural counterparts.</w:t>
      </w:r>
    </w:p>
    <w:p w14:paraId="63FDB6EE" w14:textId="77777777" w:rsidR="00E371B5" w:rsidRDefault="00E371B5" w:rsidP="00E371B5">
      <w:pPr>
        <w:pStyle w:val="SectionText0"/>
        <w:spacing w:line="480" w:lineRule="auto"/>
      </w:pPr>
      <w:r>
        <w:t xml:space="preserve">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 High-risk microenvironments in urban </w:t>
      </w:r>
      <w:r>
        <w:lastRenderedPageBreak/>
        <w:t>areas could lead to increased sentinel behaviour as individuals prioritize vigilance to reduce the risk of predation. In contrast, lower predation risk environments like commercial areas could result in a reduced need for sentinel behaviour as individuals feel safer and allocate more time to foraging.</w:t>
      </w:r>
    </w:p>
    <w:p w14:paraId="175FB82F" w14:textId="77777777" w:rsidR="00E371B5" w:rsidRDefault="00E371B5" w:rsidP="00E371B5">
      <w:pPr>
        <w:pStyle w:val="SectionText0"/>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4E298FE1" w14:textId="77777777" w:rsidR="00E371B5" w:rsidRPr="0031024B" w:rsidRDefault="00E371B5" w:rsidP="00FD273E">
      <w:pPr>
        <w:pStyle w:val="SectionSubtitle"/>
        <w:spacing w:after="0" w:line="480" w:lineRule="auto"/>
      </w:pPr>
      <w:bookmarkStart w:id="256" w:name="_Toc162794625"/>
      <w:r w:rsidRPr="0031024B">
        <w:t>Limitations</w:t>
      </w:r>
      <w:bookmarkEnd w:id="256"/>
    </w:p>
    <w:p w14:paraId="2B819C68" w14:textId="77777777" w:rsidR="00E371B5" w:rsidRDefault="00E371B5" w:rsidP="00E371B5">
      <w:pPr>
        <w:pStyle w:val="SectionText0"/>
        <w:spacing w:line="480" w:lineRule="auto"/>
      </w:pPr>
      <w:r>
        <w:t xml:space="preserve">Despite the insights gained from our empirical study, w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fewer green spaces. Factors such as local food availability, predator presence, and the </w:t>
      </w:r>
      <w:r>
        <w:lastRenderedPageBreak/>
        <w:t xml:space="preserve">distribution of green spaces can also vary widely between cities. Therefore, caution should be exercised when extrapolating our results to other populations </w:t>
      </w:r>
      <w:commentRangeStart w:id="257"/>
      <w:r>
        <w:t>or environments.</w:t>
      </w:r>
      <w:commentRangeEnd w:id="257"/>
      <w:r w:rsidR="009959C3">
        <w:rPr>
          <w:rStyle w:val="CommentReference"/>
          <w:rFonts w:ascii="Arial" w:hAnsi="Arial" w:cs="Arial"/>
          <w:iCs w:val="0"/>
        </w:rPr>
        <w:commentReference w:id="257"/>
      </w:r>
    </w:p>
    <w:p w14:paraId="265A0A50" w14:textId="77777777" w:rsidR="00E371B5" w:rsidRPr="0031024B" w:rsidRDefault="00E371B5" w:rsidP="00FD273E">
      <w:pPr>
        <w:pStyle w:val="SectionSubtitle"/>
        <w:spacing w:after="0" w:line="480" w:lineRule="auto"/>
      </w:pPr>
      <w:bookmarkStart w:id="258" w:name="_Toc162794626"/>
      <w:r w:rsidRPr="0031024B">
        <w:t>Future Studies</w:t>
      </w:r>
      <w:bookmarkEnd w:id="258"/>
    </w:p>
    <w:p w14:paraId="674A724E" w14:textId="77777777" w:rsidR="00E371B5" w:rsidRDefault="00E371B5" w:rsidP="00E371B5">
      <w:pPr>
        <w:pStyle w:val="SectionText0"/>
        <w:spacing w:line="480" w:lineRule="auto"/>
      </w:pPr>
      <w:r>
        <w:t>Future studies could improve on our findings by sampling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our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environments, for example by measuring ambient noise during foraging events, could help reveal environmental factors we did not look at.</w:t>
      </w:r>
    </w:p>
    <w:p w14:paraId="62DF9CF9" w14:textId="51AF3491" w:rsidR="00F11E62" w:rsidRDefault="00110623" w:rsidP="00FD273E">
      <w:pPr>
        <w:pStyle w:val="SectionSubtitle"/>
        <w:spacing w:after="0" w:line="480" w:lineRule="auto"/>
      </w:pPr>
      <w:bookmarkStart w:id="259" w:name="_Toc162794627"/>
      <w:r>
        <w:t>Implications</w:t>
      </w:r>
      <w:bookmarkEnd w:id="259"/>
    </w:p>
    <w:p w14:paraId="1BB17842" w14:textId="58966DF7" w:rsidR="00110623" w:rsidRPr="00FD273E" w:rsidRDefault="00FD273E" w:rsidP="00FD273E">
      <w:pPr>
        <w:pStyle w:val="SectionText0"/>
        <w:spacing w:line="480" w:lineRule="auto"/>
      </w:pPr>
      <w:r w:rsidRPr="00FD273E">
        <w:t xml:space="preserve">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w:t>
      </w:r>
      <w:r w:rsidRPr="00FD273E">
        <w:lastRenderedPageBreak/>
        <w:t>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p>
    <w:p w14:paraId="1321ACEA" w14:textId="038AE741" w:rsidR="00110623" w:rsidRDefault="00110623" w:rsidP="00FD273E">
      <w:pPr>
        <w:pStyle w:val="SectionSubtitle"/>
        <w:spacing w:after="0" w:line="480" w:lineRule="auto"/>
      </w:pPr>
      <w:bookmarkStart w:id="260" w:name="_Toc162794628"/>
      <w:r>
        <w:t>Concluding statements</w:t>
      </w:r>
      <w:bookmarkEnd w:id="260"/>
    </w:p>
    <w:p w14:paraId="67C81EB7" w14:textId="77777777" w:rsidR="00110623" w:rsidRDefault="00110623" w:rsidP="00110623">
      <w:pPr>
        <w:pStyle w:val="SectionText0"/>
        <w:spacing w:line="480" w:lineRule="auto"/>
      </w:pPr>
      <w:r>
        <w:t>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However, the empirical study found that sentinel presence did not have a significant effect on forager behaviour in American crows, suggesting that the effects of sentinel presence in urban areas can be more subtle than initially predicted.</w:t>
      </w:r>
    </w:p>
    <w:p w14:paraId="7677BA6D" w14:textId="06CF4455" w:rsidR="00110623" w:rsidRPr="00110623" w:rsidRDefault="00110623" w:rsidP="003F3319">
      <w:pPr>
        <w:pStyle w:val="SectionText0"/>
        <w:spacing w:line="480" w:lineRule="auto"/>
      </w:pPr>
      <w:r>
        <w:t xml:space="preserve">The findings of this thesis can have several implications for understanding sentinel behaviour and its effect on forager behaviour. </w:t>
      </w:r>
      <w:del w:id="261" w:author="Author">
        <w:r w:rsidDel="00090D23">
          <w:delText xml:space="preserve">Our </w:delText>
        </w:r>
      </w:del>
      <w:ins w:id="262" w:author="Author">
        <w:r w:rsidR="00090D23">
          <w:t>The</w:t>
        </w:r>
        <w:r w:rsidR="00090D23">
          <w:t xml:space="preserve"> </w:t>
        </w:r>
      </w:ins>
      <w:r>
        <w:t xml:space="preserve">scoping </w:t>
      </w:r>
      <w:del w:id="263" w:author="Author">
        <w:r w:rsidDel="00090D23">
          <w:delText>review’s findings</w:delText>
        </w:r>
      </w:del>
      <w:ins w:id="264" w:author="Author">
        <w:r w:rsidR="00090D23">
          <w:t>review</w:t>
        </w:r>
      </w:ins>
      <w:r>
        <w:t xml:space="preserve"> suggest</w:t>
      </w:r>
      <w:ins w:id="265" w:author="Author">
        <w:r w:rsidR="00090D23">
          <w:t>ed</w:t>
        </w:r>
      </w:ins>
      <w:r>
        <w:t xml:space="preserve"> that sentinel behaviour decision-making is complex and revolves around individual motivators such as energetic reserves and requirements for safety. The findings of our empirical study reinforce the importance of considering environmental factors affecting the behaviour of urban social species. While our study provides valuable insights, it also raises new questions and challenges that warrant further investigation and reemphasizes the need for further research to explore the effects of urbanization on the social behaviour of urban species, and its contribution to the success of these species.</w:t>
      </w:r>
    </w:p>
    <w:p w14:paraId="46F0E882" w14:textId="62FD3E57" w:rsidR="00F11E62" w:rsidRPr="003F3319" w:rsidRDefault="003F3319" w:rsidP="003F3319">
      <w:pPr>
        <w:pStyle w:val="SectionText0"/>
        <w:spacing w:line="480" w:lineRule="auto"/>
        <w:sectPr w:rsidR="00F11E62" w:rsidRPr="003F3319" w:rsidSect="00C47D23">
          <w:headerReference w:type="default" r:id="rId67"/>
          <w:pgSz w:w="12240" w:h="15840"/>
          <w:pgMar w:top="1440" w:right="1440" w:bottom="1440" w:left="1440" w:header="720" w:footer="720" w:gutter="0"/>
          <w:cols w:space="720"/>
        </w:sectPr>
      </w:pPr>
      <w:r w:rsidRPr="003F3319">
        <w:lastRenderedPageBreak/>
        <w:t>The findings of the scoping review and empirical study have several implications, particularly regarding the management of urban wildlife populations. By understanding the factors that influence social behaviours, conservationists and urban planners can develop more effective identify stressors in the environment and develop strategies to mitigate the negative impacts of urbanization on wildlife. Furthermore, an improvement in the knowledge of the effects of urbanization on social behaviour illuminates the mechanisms responsible for the evolution of the behaviour and how it could evolve in the future. 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rsidR="00FD273E">
        <w:t xml:space="preserve"> </w:t>
      </w:r>
      <w:r w:rsidRPr="003F3319">
        <w:t xml:space="preserve">Overall, our results contribute to the growing literature on the effects of urbanization on the behaviour of animals. </w:t>
      </w:r>
    </w:p>
    <w:bookmarkEnd w:id="252"/>
    <w:p w14:paraId="40483FAE" w14:textId="7CFBF931" w:rsidR="004F7F19" w:rsidRDefault="00B4142A" w:rsidP="00B4142A">
      <w:pPr>
        <w:pStyle w:val="ChapterTitleB"/>
      </w:pPr>
      <w:r>
        <w:lastRenderedPageBreak/>
        <w:t>References</w:t>
      </w:r>
      <w:ins w:id="266" w:author="Author">
        <w:r w:rsidR="00751424">
          <w:t xml:space="preserve"> (note inconsistent capitalization in paper titles)</w:t>
        </w:r>
      </w:ins>
    </w:p>
    <w:p w14:paraId="6C3B69D4" w14:textId="77777777" w:rsidR="00B4142A" w:rsidRPr="00B4142A" w:rsidRDefault="00B4142A" w:rsidP="00B4142A">
      <w:pPr>
        <w:pStyle w:val="SectionText0"/>
      </w:pPr>
      <w:r>
        <w:fldChar w:fldCharType="begin"/>
      </w:r>
      <w:r>
        <w:instrText xml:space="preserve"> ADDIN ZOTERO_BIBL {"uncited":[],"omitted":[],"custom":[]} CSL_BIBLIOGRAPHY </w:instrText>
      </w:r>
      <w:r>
        <w:fldChar w:fldCharType="separate"/>
      </w:r>
      <w:r w:rsidRPr="00B4142A">
        <w:t>1.</w:t>
      </w:r>
      <w:r w:rsidRPr="00B4142A">
        <w:tab/>
        <w:t xml:space="preserve">Bednekoff PA. 2015 Sentinel behavior: a review and prospectus. In </w:t>
      </w:r>
      <w:r w:rsidRPr="00B4142A">
        <w:rPr>
          <w:i/>
        </w:rPr>
        <w:t>Advances in the Study of Behavior</w:t>
      </w:r>
      <w:r w:rsidRPr="00B4142A">
        <w:t>, pp. 115–145. Elsevier. (doi:10.1016/bs.asb.2015.02.001)</w:t>
      </w:r>
    </w:p>
    <w:p w14:paraId="3E57D517" w14:textId="77777777" w:rsidR="00B4142A" w:rsidRPr="00B4142A" w:rsidRDefault="00B4142A" w:rsidP="00B4142A">
      <w:pPr>
        <w:pStyle w:val="SectionText0"/>
        <w:rPr>
          <w:lang w:val="fr-CA"/>
        </w:rPr>
      </w:pPr>
      <w:r w:rsidRPr="00B4142A">
        <w:rPr>
          <w:lang w:val="fr-CA"/>
        </w:rPr>
        <w:t>2.</w:t>
      </w:r>
      <w:r w:rsidRPr="00B4142A">
        <w:rPr>
          <w:lang w:val="fr-CA"/>
        </w:rPr>
        <w:tab/>
        <w:t xml:space="preserve">Blumstein DT. 1999 Selfish sentinels. </w:t>
      </w:r>
      <w:r w:rsidRPr="00B4142A">
        <w:rPr>
          <w:i/>
          <w:lang w:val="fr-CA"/>
        </w:rPr>
        <w:t>Science</w:t>
      </w:r>
      <w:r w:rsidRPr="00B4142A">
        <w:rPr>
          <w:lang w:val="fr-CA"/>
        </w:rPr>
        <w:t xml:space="preserve"> </w:t>
      </w:r>
      <w:r w:rsidRPr="00B4142A">
        <w:rPr>
          <w:b/>
          <w:bCs/>
          <w:lang w:val="fr-CA"/>
        </w:rPr>
        <w:t>284</w:t>
      </w:r>
      <w:r w:rsidRPr="00B4142A">
        <w:rPr>
          <w:lang w:val="fr-CA"/>
        </w:rPr>
        <w:t>, 1633–1634. (doi:10.1126/science.284.5420.1633)</w:t>
      </w:r>
    </w:p>
    <w:p w14:paraId="4A969C8F" w14:textId="77777777" w:rsidR="00B4142A" w:rsidRPr="00B4142A" w:rsidRDefault="00B4142A" w:rsidP="00B4142A">
      <w:pPr>
        <w:pStyle w:val="SectionText0"/>
      </w:pPr>
      <w:r w:rsidRPr="00B4142A">
        <w:t>3.</w:t>
      </w:r>
      <w:r w:rsidRPr="00B4142A">
        <w:tab/>
        <w:t xml:space="preserve">Huels FD, Stoeger AS. 2022 Sentinel behavior in captive meerkats ( </w:t>
      </w:r>
      <w:r w:rsidRPr="00B4142A">
        <w:rPr>
          <w:i/>
        </w:rPr>
        <w:t>Suricata suricatta</w:t>
      </w:r>
      <w:r w:rsidRPr="00B4142A">
        <w:t xml:space="preserve"> ). </w:t>
      </w:r>
      <w:r w:rsidRPr="00B4142A">
        <w:rPr>
          <w:i/>
        </w:rPr>
        <w:t>Zoo Biol.</w:t>
      </w:r>
      <w:r w:rsidRPr="00B4142A">
        <w:t xml:space="preserve"> </w:t>
      </w:r>
      <w:r w:rsidRPr="00B4142A">
        <w:rPr>
          <w:b/>
          <w:bCs/>
        </w:rPr>
        <w:t>41</w:t>
      </w:r>
      <w:r w:rsidRPr="00B4142A">
        <w:t>, 10–19. (doi:10.1002/zoo.21644)</w:t>
      </w:r>
    </w:p>
    <w:p w14:paraId="0F01058D" w14:textId="77777777" w:rsidR="00B4142A" w:rsidRPr="00B4142A" w:rsidRDefault="00B4142A" w:rsidP="00B4142A">
      <w:pPr>
        <w:pStyle w:val="SectionText0"/>
      </w:pPr>
      <w:r w:rsidRPr="00B4142A">
        <w:t>4.</w:t>
      </w:r>
      <w:r w:rsidRPr="00B4142A">
        <w:tab/>
        <w:t xml:space="preserve">Rauber R, Manser MB. 2021 Effect of group size and experience on the ontogeny of sentinel calling behaviour in meerkats. </w:t>
      </w:r>
      <w:r w:rsidRPr="00B4142A">
        <w:rPr>
          <w:i/>
        </w:rPr>
        <w:t>Anim. Behav.</w:t>
      </w:r>
      <w:r w:rsidRPr="00B4142A">
        <w:t xml:space="preserve"> </w:t>
      </w:r>
      <w:r w:rsidRPr="00B4142A">
        <w:rPr>
          <w:b/>
          <w:bCs/>
        </w:rPr>
        <w:t>171</w:t>
      </w:r>
      <w:r w:rsidRPr="00B4142A">
        <w:t>, 129–138. (doi:10.1016/j.anbehav.2020.11.014)</w:t>
      </w:r>
    </w:p>
    <w:p w14:paraId="353E9F68" w14:textId="77777777" w:rsidR="00B4142A" w:rsidRPr="00B4142A" w:rsidRDefault="00B4142A" w:rsidP="00B4142A">
      <w:pPr>
        <w:pStyle w:val="SectionText0"/>
      </w:pPr>
      <w:r w:rsidRPr="00B4142A">
        <w:t>5.</w:t>
      </w:r>
      <w:r w:rsidRPr="00B4142A">
        <w:tab/>
        <w:t xml:space="preserve">Rauber R, Clutton-Brock TH, Manser MB. 2019 Drought decreases cooperative sentinel behavior and affects vocal coordination in meerkats. </w:t>
      </w:r>
      <w:r w:rsidRPr="00B4142A">
        <w:rPr>
          <w:i/>
        </w:rPr>
        <w:t>Behav. Ecol.</w:t>
      </w:r>
      <w:r w:rsidRPr="00B4142A">
        <w:t xml:space="preserve"> </w:t>
      </w:r>
      <w:r w:rsidRPr="00B4142A">
        <w:rPr>
          <w:b/>
          <w:bCs/>
        </w:rPr>
        <w:t>30</w:t>
      </w:r>
      <w:r w:rsidRPr="00B4142A">
        <w:t>, 1558–1566. (doi:10.1093/beheco/arz112)</w:t>
      </w:r>
    </w:p>
    <w:p w14:paraId="3E762090" w14:textId="77777777" w:rsidR="00B4142A" w:rsidRPr="00B4142A" w:rsidRDefault="00B4142A" w:rsidP="00B4142A">
      <w:pPr>
        <w:pStyle w:val="SectionText0"/>
      </w:pPr>
      <w:r w:rsidRPr="00B4142A">
        <w:t>6.</w:t>
      </w:r>
      <w:r w:rsidRPr="00B4142A">
        <w:tab/>
        <w:t xml:space="preserve">Santema P, Clutton-Brock T. 2013 Meerkat helpers increase sentinel behaviour and bipedal vigilance in the presence of pups. </w:t>
      </w:r>
      <w:r w:rsidRPr="00B4142A">
        <w:rPr>
          <w:i/>
        </w:rPr>
        <w:t>Anim. Behav.</w:t>
      </w:r>
      <w:r w:rsidRPr="00B4142A">
        <w:t xml:space="preserve"> </w:t>
      </w:r>
      <w:r w:rsidRPr="00B4142A">
        <w:rPr>
          <w:b/>
          <w:bCs/>
        </w:rPr>
        <w:t>85</w:t>
      </w:r>
      <w:r w:rsidRPr="00B4142A">
        <w:t>, 655–661. (doi:10.1016/j.anbehav.2012.12.029)</w:t>
      </w:r>
    </w:p>
    <w:p w14:paraId="54CC0E9A" w14:textId="77777777" w:rsidR="00B4142A" w:rsidRPr="00B4142A" w:rsidRDefault="00B4142A" w:rsidP="00B4142A">
      <w:pPr>
        <w:pStyle w:val="SectionText0"/>
      </w:pPr>
      <w:r w:rsidRPr="00B4142A">
        <w:t>7.</w:t>
      </w:r>
      <w:r w:rsidRPr="00B4142A">
        <w:tab/>
        <w:t xml:space="preserve">Santema P, Teitel Z, Manser M, Bennett N, Clutton-Brock T. 2013 Effects of cortisol administration on cooperative behavior in meerkat helpers. </w:t>
      </w:r>
      <w:r w:rsidRPr="00B4142A">
        <w:rPr>
          <w:i/>
        </w:rPr>
        <w:t>Behav. Ecol.</w:t>
      </w:r>
      <w:r w:rsidRPr="00B4142A">
        <w:t xml:space="preserve"> </w:t>
      </w:r>
      <w:r w:rsidRPr="00B4142A">
        <w:rPr>
          <w:b/>
          <w:bCs/>
        </w:rPr>
        <w:t>24</w:t>
      </w:r>
      <w:r w:rsidRPr="00B4142A">
        <w:t>, 1122–1127. (doi:10.1093/beheco/art039)</w:t>
      </w:r>
    </w:p>
    <w:p w14:paraId="3358FF11" w14:textId="77777777" w:rsidR="00B4142A" w:rsidRPr="00B4142A" w:rsidRDefault="00B4142A" w:rsidP="00B4142A">
      <w:pPr>
        <w:pStyle w:val="SectionText0"/>
      </w:pPr>
      <w:r w:rsidRPr="00B4142A">
        <w:t>8.</w:t>
      </w:r>
      <w:r w:rsidRPr="00B4142A">
        <w:tab/>
        <w:t xml:space="preserve">Manser M. 2018 Meerkats – identifying cognitive mechanisms underlying meerkat coordination and communication: experimental designs in their natural habitat. In </w:t>
      </w:r>
      <w:r w:rsidRPr="00B4142A">
        <w:rPr>
          <w:i/>
        </w:rPr>
        <w:t>Field and Laboratory Methods in Animal Cognition</w:t>
      </w:r>
      <w:r w:rsidRPr="00B4142A">
        <w:t xml:space="preserve"> (eds N Bueno-Guerra, F Amici), pp. 286–307. Cambridge University Press. (doi:10.1017/9781108333191.015)</w:t>
      </w:r>
    </w:p>
    <w:p w14:paraId="783DEFD6" w14:textId="77777777" w:rsidR="00B4142A" w:rsidRPr="00B4142A" w:rsidRDefault="00B4142A" w:rsidP="00B4142A">
      <w:pPr>
        <w:pStyle w:val="SectionText0"/>
      </w:pPr>
      <w:r w:rsidRPr="00B4142A">
        <w:t>9.</w:t>
      </w:r>
      <w:r w:rsidRPr="00B4142A">
        <w:tab/>
        <w:t xml:space="preserve">Eastcott E, Kern JM, Morris-Drake A, Radford AN. 2020 Intrapopulation variation in the behavioral responses of dwarf mongooses to anthropogenic noise. </w:t>
      </w:r>
      <w:r w:rsidRPr="00B4142A">
        <w:rPr>
          <w:i/>
        </w:rPr>
        <w:t>Behav. Ecol.</w:t>
      </w:r>
      <w:r w:rsidRPr="00B4142A">
        <w:t xml:space="preserve"> </w:t>
      </w:r>
      <w:r w:rsidRPr="00B4142A">
        <w:rPr>
          <w:b/>
          <w:bCs/>
        </w:rPr>
        <w:t>31</w:t>
      </w:r>
      <w:r w:rsidRPr="00B4142A">
        <w:t>, 680–691. (doi:10.1093/beheco/araa011)</w:t>
      </w:r>
    </w:p>
    <w:p w14:paraId="7B26DB93" w14:textId="77777777" w:rsidR="00B4142A" w:rsidRPr="00B4142A" w:rsidRDefault="00B4142A" w:rsidP="00B4142A">
      <w:pPr>
        <w:pStyle w:val="SectionText0"/>
      </w:pPr>
      <w:r w:rsidRPr="00B4142A">
        <w:t>10.</w:t>
      </w:r>
      <w:r w:rsidRPr="00B4142A">
        <w:tab/>
        <w:t xml:space="preserve">Kern JM, Radford AN. 2018 Experimental evidence for delayed contingent cooperation among wild dwarf mongooses. </w:t>
      </w:r>
      <w:r w:rsidRPr="00B4142A">
        <w:rPr>
          <w:i/>
        </w:rPr>
        <w:t>Proc. Natl. Acad. Sci.</w:t>
      </w:r>
      <w:r w:rsidRPr="00B4142A">
        <w:t xml:space="preserve"> </w:t>
      </w:r>
      <w:r w:rsidRPr="00B4142A">
        <w:rPr>
          <w:b/>
          <w:bCs/>
        </w:rPr>
        <w:t>115</w:t>
      </w:r>
      <w:r w:rsidRPr="00B4142A">
        <w:t>, 6255–6260. (doi:10.1073/pnas.1801000115)</w:t>
      </w:r>
    </w:p>
    <w:p w14:paraId="1CC299E7" w14:textId="77777777" w:rsidR="00B4142A" w:rsidRPr="00B4142A" w:rsidRDefault="00B4142A" w:rsidP="00B4142A">
      <w:pPr>
        <w:pStyle w:val="SectionText0"/>
      </w:pPr>
      <w:r w:rsidRPr="00B4142A">
        <w:t>11.</w:t>
      </w:r>
      <w:r w:rsidRPr="00B4142A">
        <w:tab/>
        <w:t xml:space="preserve">Kern JM, Radford AN. 2014 Sentinel dwarf mongooses, </w:t>
      </w:r>
      <w:r w:rsidRPr="00B4142A">
        <w:rPr>
          <w:i/>
        </w:rPr>
        <w:t>Helogale parvula</w:t>
      </w:r>
      <w:r w:rsidRPr="00B4142A">
        <w:t xml:space="preserve">, exhibit flexible decision making in relation to predation risk. </w:t>
      </w:r>
      <w:r w:rsidRPr="00B4142A">
        <w:rPr>
          <w:i/>
        </w:rPr>
        <w:t>Anim. Behav.</w:t>
      </w:r>
      <w:r w:rsidRPr="00B4142A">
        <w:t xml:space="preserve"> </w:t>
      </w:r>
      <w:r w:rsidRPr="00B4142A">
        <w:rPr>
          <w:b/>
          <w:bCs/>
        </w:rPr>
        <w:t>98</w:t>
      </w:r>
      <w:r w:rsidRPr="00B4142A">
        <w:t>, 185–192. (doi:10.1016/j.anbehav.2014.10.012)</w:t>
      </w:r>
    </w:p>
    <w:p w14:paraId="7097045D" w14:textId="77777777" w:rsidR="00B4142A" w:rsidRPr="00B4142A" w:rsidRDefault="00B4142A" w:rsidP="00B4142A">
      <w:pPr>
        <w:pStyle w:val="SectionText0"/>
      </w:pPr>
      <w:r w:rsidRPr="00B4142A">
        <w:lastRenderedPageBreak/>
        <w:t>12.</w:t>
      </w:r>
      <w:r w:rsidRPr="00B4142A">
        <w:tab/>
        <w:t xml:space="preserve">Kern JM, Radford AN. 2013 Call of duty? Variation in use of the watchman’s song by sentinel dwarf mongooses, </w:t>
      </w:r>
      <w:r w:rsidRPr="00B4142A">
        <w:rPr>
          <w:i/>
        </w:rPr>
        <w:t>Helogale parvula</w:t>
      </w:r>
      <w:r w:rsidRPr="00B4142A">
        <w:t xml:space="preserve">. </w:t>
      </w:r>
      <w:r w:rsidRPr="00B4142A">
        <w:rPr>
          <w:i/>
        </w:rPr>
        <w:t>Anim. Behav.</w:t>
      </w:r>
      <w:r w:rsidRPr="00B4142A">
        <w:t xml:space="preserve"> </w:t>
      </w:r>
      <w:r w:rsidRPr="00B4142A">
        <w:rPr>
          <w:b/>
          <w:bCs/>
        </w:rPr>
        <w:t>85</w:t>
      </w:r>
      <w:r w:rsidRPr="00B4142A">
        <w:t>, 967–975. (doi:10.1016/j.anbehav.2013.02.020)</w:t>
      </w:r>
    </w:p>
    <w:p w14:paraId="6C8F4EA1" w14:textId="77777777" w:rsidR="00B4142A" w:rsidRPr="00B4142A" w:rsidRDefault="00B4142A" w:rsidP="00B4142A">
      <w:pPr>
        <w:pStyle w:val="SectionText0"/>
      </w:pPr>
      <w:r w:rsidRPr="00B4142A">
        <w:t>13.</w:t>
      </w:r>
      <w:r w:rsidRPr="00B4142A">
        <w:tab/>
        <w:t xml:space="preserve">Horrocks JA, Hunte W. 1986 Sentinel behaviour in vervet monkeys: who sees whom first? </w:t>
      </w:r>
      <w:r w:rsidRPr="00B4142A">
        <w:rPr>
          <w:i/>
        </w:rPr>
        <w:t>Anim. Behav.</w:t>
      </w:r>
      <w:r w:rsidRPr="00B4142A">
        <w:t xml:space="preserve"> </w:t>
      </w:r>
      <w:r w:rsidRPr="00B4142A">
        <w:rPr>
          <w:b/>
          <w:bCs/>
        </w:rPr>
        <w:t>34</w:t>
      </w:r>
      <w:r w:rsidRPr="00B4142A">
        <w:t>, 1566–1568. (doi:10.1016/S0003-3472(86)80226-3)</w:t>
      </w:r>
    </w:p>
    <w:p w14:paraId="50C87797" w14:textId="77777777" w:rsidR="00B4142A" w:rsidRPr="00B4142A" w:rsidRDefault="00B4142A" w:rsidP="00B4142A">
      <w:pPr>
        <w:pStyle w:val="SectionText0"/>
      </w:pPr>
      <w:r w:rsidRPr="00B4142A">
        <w:t>14.</w:t>
      </w:r>
      <w:r w:rsidRPr="00B4142A">
        <w:tab/>
        <w:t xml:space="preserve">Bolwig N. 1959 A study of the behaviour of the chacma baboon, </w:t>
      </w:r>
      <w:r w:rsidRPr="00B4142A">
        <w:rPr>
          <w:i/>
        </w:rPr>
        <w:t>Papio ursinus</w:t>
      </w:r>
      <w:r w:rsidRPr="00B4142A">
        <w:t xml:space="preserve">. </w:t>
      </w:r>
      <w:r w:rsidRPr="00B4142A">
        <w:rPr>
          <w:i/>
        </w:rPr>
        <w:t>Behaviour</w:t>
      </w:r>
      <w:r w:rsidRPr="00B4142A">
        <w:t xml:space="preserve"> </w:t>
      </w:r>
      <w:r w:rsidRPr="00B4142A">
        <w:rPr>
          <w:b/>
          <w:bCs/>
        </w:rPr>
        <w:t>14</w:t>
      </w:r>
      <w:r w:rsidRPr="00B4142A">
        <w:t>, 136–162. (doi:10.1163/156853959X00054)</w:t>
      </w:r>
    </w:p>
    <w:p w14:paraId="35A0B47F" w14:textId="77777777" w:rsidR="00B4142A" w:rsidRPr="00B4142A" w:rsidRDefault="00B4142A" w:rsidP="00B4142A">
      <w:pPr>
        <w:pStyle w:val="SectionText0"/>
      </w:pPr>
      <w:r w:rsidRPr="00B4142A">
        <w:t>15.</w:t>
      </w:r>
      <w:r w:rsidRPr="00B4142A">
        <w:tab/>
        <w:t xml:space="preserve">Bednekoff PA, Woolfenden GE. 2003 Florida scrub-jays ( </w:t>
      </w:r>
      <w:r w:rsidRPr="00B4142A">
        <w:rPr>
          <w:i/>
        </w:rPr>
        <w:t>Aphelocoma coerulescens</w:t>
      </w:r>
      <w:r w:rsidRPr="00B4142A">
        <w:t xml:space="preserve"> ) are sentinels more when well-fed (even with no kin nearby): sentinel behavior by Florida scrub-jays fed peanuts. </w:t>
      </w:r>
      <w:r w:rsidRPr="00B4142A">
        <w:rPr>
          <w:i/>
        </w:rPr>
        <w:t>Ethology</w:t>
      </w:r>
      <w:r w:rsidRPr="00B4142A">
        <w:t xml:space="preserve"> </w:t>
      </w:r>
      <w:r w:rsidRPr="00B4142A">
        <w:rPr>
          <w:b/>
          <w:bCs/>
        </w:rPr>
        <w:t>109</w:t>
      </w:r>
      <w:r w:rsidRPr="00B4142A">
        <w:t>, 895–903. (doi:10.1046/j.0179-1613.2003.00926.x)</w:t>
      </w:r>
    </w:p>
    <w:p w14:paraId="71394167" w14:textId="77777777" w:rsidR="00B4142A" w:rsidRPr="00B4142A" w:rsidRDefault="00B4142A" w:rsidP="00B4142A">
      <w:pPr>
        <w:pStyle w:val="SectionText0"/>
      </w:pPr>
      <w:r w:rsidRPr="00B4142A">
        <w:t>16.</w:t>
      </w:r>
      <w:r w:rsidRPr="00B4142A">
        <w:tab/>
        <w:t>Hailman JP, McGowan KJ, Woolfenden GE. 2010 Role of helpers in the sentinel behaviour of the Florida scrub jay (</w:t>
      </w:r>
      <w:r w:rsidRPr="00B4142A">
        <w:rPr>
          <w:i/>
        </w:rPr>
        <w:t>Aphelocoma c. coerulescens</w:t>
      </w:r>
      <w:r w:rsidRPr="00B4142A">
        <w:t xml:space="preserve">). </w:t>
      </w:r>
      <w:r w:rsidRPr="00B4142A">
        <w:rPr>
          <w:i/>
        </w:rPr>
        <w:t>Ethology</w:t>
      </w:r>
      <w:r w:rsidRPr="00B4142A">
        <w:t xml:space="preserve"> </w:t>
      </w:r>
      <w:r w:rsidRPr="00B4142A">
        <w:rPr>
          <w:b/>
          <w:bCs/>
        </w:rPr>
        <w:t>97</w:t>
      </w:r>
      <w:r w:rsidRPr="00B4142A">
        <w:t>, 119–140. (doi:10.1111/j.1439-0310.1994.tb01034.x)</w:t>
      </w:r>
    </w:p>
    <w:p w14:paraId="3C8F0162" w14:textId="77777777" w:rsidR="00B4142A" w:rsidRPr="00B4142A" w:rsidRDefault="00B4142A" w:rsidP="00B4142A">
      <w:pPr>
        <w:pStyle w:val="SectionText0"/>
      </w:pPr>
      <w:r w:rsidRPr="00B4142A">
        <w:t>17.</w:t>
      </w:r>
      <w:r w:rsidRPr="00B4142A">
        <w:tab/>
        <w:t xml:space="preserve">Bednekoff PA, Woolfenden GE. 2006 Florida scrub-jays compensate for the sentinel behavior of flockmates. </w:t>
      </w:r>
      <w:r w:rsidRPr="00B4142A">
        <w:rPr>
          <w:i/>
        </w:rPr>
        <w:t>Ethology</w:t>
      </w:r>
      <w:r w:rsidRPr="00B4142A">
        <w:t xml:space="preserve"> </w:t>
      </w:r>
      <w:r w:rsidRPr="00B4142A">
        <w:rPr>
          <w:b/>
          <w:bCs/>
        </w:rPr>
        <w:t>112</w:t>
      </w:r>
      <w:r w:rsidRPr="00B4142A">
        <w:t>, 796–800. (doi:10.1111/j.1439-0310.2006.01227.x)</w:t>
      </w:r>
    </w:p>
    <w:p w14:paraId="5534D4E8" w14:textId="77777777" w:rsidR="00B4142A" w:rsidRPr="00B4142A" w:rsidRDefault="00B4142A" w:rsidP="00B4142A">
      <w:pPr>
        <w:pStyle w:val="SectionText0"/>
      </w:pPr>
      <w:r w:rsidRPr="00B4142A">
        <w:t>18.</w:t>
      </w:r>
      <w:r w:rsidRPr="00B4142A">
        <w:tab/>
        <w:t xml:space="preserve">Fleischer AL, Bowman R, Woolfenden GE. 2003 Variation in foraging behavior, diet, and time of breeding of Florida scrub-jays in suburban and wildland habitats. </w:t>
      </w:r>
      <w:r w:rsidRPr="00B4142A">
        <w:rPr>
          <w:i/>
        </w:rPr>
        <w:t>The Condor</w:t>
      </w:r>
      <w:r w:rsidRPr="00B4142A">
        <w:t xml:space="preserve"> </w:t>
      </w:r>
      <w:r w:rsidRPr="00B4142A">
        <w:rPr>
          <w:b/>
          <w:bCs/>
        </w:rPr>
        <w:t>105</w:t>
      </w:r>
      <w:r w:rsidRPr="00B4142A">
        <w:t>, 515–527. (doi:10.1093/condor/105.3.515)</w:t>
      </w:r>
    </w:p>
    <w:p w14:paraId="66D8ACFC" w14:textId="77777777" w:rsidR="00B4142A" w:rsidRPr="00B4142A" w:rsidRDefault="00B4142A" w:rsidP="00B4142A">
      <w:pPr>
        <w:pStyle w:val="SectionText0"/>
      </w:pPr>
      <w:r w:rsidRPr="00B4142A">
        <w:t>19.</w:t>
      </w:r>
      <w:r w:rsidRPr="00B4142A">
        <w:tab/>
        <w:t xml:space="preserve">McGowan KJ, Woolfenden GE. 1989 A sentinel system in the Florida scrub jay. </w:t>
      </w:r>
      <w:r w:rsidRPr="00B4142A">
        <w:rPr>
          <w:i/>
        </w:rPr>
        <w:t>Anim. Behav.</w:t>
      </w:r>
      <w:r w:rsidRPr="00B4142A">
        <w:t xml:space="preserve"> </w:t>
      </w:r>
      <w:r w:rsidRPr="00B4142A">
        <w:rPr>
          <w:b/>
          <w:bCs/>
        </w:rPr>
        <w:t>37</w:t>
      </w:r>
      <w:r w:rsidRPr="00B4142A">
        <w:t>, 1000–1006. (doi:10.1016/0003-3472(89)90144-9)</w:t>
      </w:r>
    </w:p>
    <w:p w14:paraId="21711E2F" w14:textId="77777777" w:rsidR="00B4142A" w:rsidRPr="00B4142A" w:rsidRDefault="00B4142A" w:rsidP="00B4142A">
      <w:pPr>
        <w:pStyle w:val="SectionText0"/>
      </w:pPr>
      <w:r w:rsidRPr="00B4142A">
        <w:t>20.</w:t>
      </w:r>
      <w:r w:rsidRPr="00B4142A">
        <w:tab/>
        <w:t xml:space="preserve">Edelaar P, Wright J. 2006 Potential prey make excellent ornithologists: adaptive, flexible responses towards avian predation threat by Arabian babblers </w:t>
      </w:r>
      <w:r w:rsidRPr="00B4142A">
        <w:rPr>
          <w:i/>
        </w:rPr>
        <w:t>Turdoides squamiceps</w:t>
      </w:r>
      <w:r w:rsidRPr="00B4142A">
        <w:t xml:space="preserve"> living at a migratory hotspot: predation threat flexibility in babblers. </w:t>
      </w:r>
      <w:r w:rsidRPr="00B4142A">
        <w:rPr>
          <w:i/>
        </w:rPr>
        <w:t>Ibis</w:t>
      </w:r>
      <w:r w:rsidRPr="00B4142A">
        <w:t xml:space="preserve"> </w:t>
      </w:r>
      <w:r w:rsidRPr="00B4142A">
        <w:rPr>
          <w:b/>
          <w:bCs/>
        </w:rPr>
        <w:t>148</w:t>
      </w:r>
      <w:r w:rsidRPr="00B4142A">
        <w:t>, 664–671. (doi:10.1111/j.1474-919X.2006.00567.x)</w:t>
      </w:r>
    </w:p>
    <w:p w14:paraId="0B9FB45D" w14:textId="77777777" w:rsidR="00B4142A" w:rsidRPr="00B4142A" w:rsidRDefault="00B4142A" w:rsidP="00B4142A">
      <w:pPr>
        <w:pStyle w:val="SectionText0"/>
      </w:pPr>
      <w:r w:rsidRPr="00B4142A">
        <w:t>21.</w:t>
      </w:r>
      <w:r w:rsidRPr="00B4142A">
        <w:tab/>
        <w:t xml:space="preserve">Ostreiher R, Heifetz A. 2017 The sentinel behaviour of Arabian babbler floaters. </w:t>
      </w:r>
      <w:r w:rsidRPr="00B4142A">
        <w:rPr>
          <w:i/>
        </w:rPr>
        <w:t>R. Soc. Open Sci.</w:t>
      </w:r>
      <w:r w:rsidRPr="00B4142A">
        <w:t xml:space="preserve"> </w:t>
      </w:r>
      <w:r w:rsidRPr="00B4142A">
        <w:rPr>
          <w:b/>
          <w:bCs/>
        </w:rPr>
        <w:t>4</w:t>
      </w:r>
      <w:r w:rsidRPr="00B4142A">
        <w:t>, 160738. (doi:10.1098/rsos.160738)</w:t>
      </w:r>
    </w:p>
    <w:p w14:paraId="08D70B9C" w14:textId="77777777" w:rsidR="00B4142A" w:rsidRPr="00B4142A" w:rsidRDefault="00B4142A" w:rsidP="00B4142A">
      <w:pPr>
        <w:pStyle w:val="SectionText0"/>
      </w:pPr>
      <w:r w:rsidRPr="00B4142A">
        <w:t>22.</w:t>
      </w:r>
      <w:r w:rsidRPr="00B4142A">
        <w:tab/>
        <w:t xml:space="preserve">Ostreiher R, Heifetz A. 2019 The sentineling-foraging trade-off in dominant and subordinate arabian babblers. </w:t>
      </w:r>
      <w:r w:rsidRPr="00B4142A">
        <w:rPr>
          <w:i/>
        </w:rPr>
        <w:t>Ethology</w:t>
      </w:r>
      <w:r w:rsidRPr="00B4142A">
        <w:t xml:space="preserve"> </w:t>
      </w:r>
      <w:r w:rsidRPr="00B4142A">
        <w:rPr>
          <w:b/>
          <w:bCs/>
        </w:rPr>
        <w:t>125</w:t>
      </w:r>
      <w:r w:rsidRPr="00B4142A">
        <w:t>, 98–105. (doi:10.1111/eth.12833)</w:t>
      </w:r>
    </w:p>
    <w:p w14:paraId="3CE51F83" w14:textId="77777777" w:rsidR="00B4142A" w:rsidRPr="00B4142A" w:rsidRDefault="00B4142A" w:rsidP="00B4142A">
      <w:pPr>
        <w:pStyle w:val="SectionText0"/>
      </w:pPr>
      <w:r w:rsidRPr="00B4142A">
        <w:t>23.</w:t>
      </w:r>
      <w:r w:rsidRPr="00B4142A">
        <w:tab/>
        <w:t xml:space="preserve">Ostreiher R, Mundry R, Heifetz A. 2021 On the self-regulation of sentinel activity among Arabian babbler groupmates. </w:t>
      </w:r>
      <w:r w:rsidRPr="00B4142A">
        <w:rPr>
          <w:i/>
        </w:rPr>
        <w:t>Anim. Behav.</w:t>
      </w:r>
      <w:r w:rsidRPr="00B4142A">
        <w:t xml:space="preserve"> </w:t>
      </w:r>
      <w:r w:rsidRPr="00B4142A">
        <w:rPr>
          <w:b/>
          <w:bCs/>
        </w:rPr>
        <w:t>173</w:t>
      </w:r>
      <w:r w:rsidRPr="00B4142A">
        <w:t>, 81–92. (doi:10.1016/j.anbehav.2021.01.002)</w:t>
      </w:r>
    </w:p>
    <w:p w14:paraId="3CF6B523" w14:textId="77777777" w:rsidR="00B4142A" w:rsidRPr="00B4142A" w:rsidRDefault="00B4142A" w:rsidP="00B4142A">
      <w:pPr>
        <w:pStyle w:val="SectionText0"/>
      </w:pPr>
      <w:r w:rsidRPr="00B4142A">
        <w:lastRenderedPageBreak/>
        <w:t>24.</w:t>
      </w:r>
      <w:r w:rsidRPr="00B4142A">
        <w:tab/>
        <w:t xml:space="preserve">Wright J, Berg E, De Kort SR, Khazin V, Maklakov AA. 2001 Cooperative sentinel behaviour in the Arabian babbler. </w:t>
      </w:r>
      <w:r w:rsidRPr="00B4142A">
        <w:rPr>
          <w:i/>
        </w:rPr>
        <w:t>Anim. Behav.</w:t>
      </w:r>
      <w:r w:rsidRPr="00B4142A">
        <w:t xml:space="preserve"> </w:t>
      </w:r>
      <w:r w:rsidRPr="00B4142A">
        <w:rPr>
          <w:b/>
          <w:bCs/>
        </w:rPr>
        <w:t>62</w:t>
      </w:r>
      <w:r w:rsidRPr="00B4142A">
        <w:t>, 973–979. (doi:10.1006/anbe.2001.1838)</w:t>
      </w:r>
    </w:p>
    <w:p w14:paraId="5F8FE3AB" w14:textId="77777777" w:rsidR="00B4142A" w:rsidRPr="00B4142A" w:rsidRDefault="00B4142A" w:rsidP="00B4142A">
      <w:pPr>
        <w:pStyle w:val="SectionText0"/>
      </w:pPr>
      <w:r w:rsidRPr="00B4142A">
        <w:t>25.</w:t>
      </w:r>
      <w:r w:rsidRPr="00B4142A">
        <w:tab/>
        <w:t xml:space="preserve">Wright J, Maklakov AA, Khazin V. 2001 State-dependent sentinels: an experimental study in the Arabian babbler. </w:t>
      </w:r>
      <w:r w:rsidRPr="00B4142A">
        <w:rPr>
          <w:i/>
        </w:rPr>
        <w:t>Proc. R. Soc. Lond. B Biol. Sci.</w:t>
      </w:r>
      <w:r w:rsidRPr="00B4142A">
        <w:t xml:space="preserve"> </w:t>
      </w:r>
      <w:r w:rsidRPr="00B4142A">
        <w:rPr>
          <w:b/>
          <w:bCs/>
        </w:rPr>
        <w:t>268</w:t>
      </w:r>
      <w:r w:rsidRPr="00B4142A">
        <w:t>, 821–826. (doi:10.1098/rspb.2000.1574)</w:t>
      </w:r>
    </w:p>
    <w:p w14:paraId="2E1DFCCD" w14:textId="77777777" w:rsidR="00B4142A" w:rsidRPr="00B4142A" w:rsidRDefault="00B4142A" w:rsidP="00B4142A">
      <w:pPr>
        <w:pStyle w:val="SectionText0"/>
      </w:pPr>
      <w:r w:rsidRPr="00B4142A">
        <w:t>26.</w:t>
      </w:r>
      <w:r w:rsidRPr="00B4142A">
        <w:tab/>
        <w:t>Gaston AJ. 1977 Social behaviour within groups of jungle babblers (</w:t>
      </w:r>
      <w:r w:rsidRPr="00B4142A">
        <w:rPr>
          <w:i/>
        </w:rPr>
        <w:t>Turdoides striatus</w:t>
      </w:r>
      <w:r w:rsidRPr="00B4142A">
        <w:t xml:space="preserve">). </w:t>
      </w:r>
      <w:r w:rsidRPr="00B4142A">
        <w:rPr>
          <w:i/>
        </w:rPr>
        <w:t>Anim. Behav.</w:t>
      </w:r>
      <w:r w:rsidRPr="00B4142A">
        <w:t xml:space="preserve"> </w:t>
      </w:r>
      <w:r w:rsidRPr="00B4142A">
        <w:rPr>
          <w:b/>
          <w:bCs/>
        </w:rPr>
        <w:t>25</w:t>
      </w:r>
      <w:r w:rsidRPr="00B4142A">
        <w:t>, 828–848.</w:t>
      </w:r>
    </w:p>
    <w:p w14:paraId="4F780A9B" w14:textId="77777777" w:rsidR="00B4142A" w:rsidRPr="00B4142A" w:rsidRDefault="00B4142A" w:rsidP="00B4142A">
      <w:pPr>
        <w:pStyle w:val="SectionText0"/>
      </w:pPr>
      <w:r w:rsidRPr="00B4142A">
        <w:t>27.</w:t>
      </w:r>
      <w:r w:rsidRPr="00B4142A">
        <w:tab/>
        <w:t>Rafay M, Ahmad G, Ruby T, Abdullah M, Rasheed F, Abid M. 2020 Breeding and feeding behaviour of jungle babbler(</w:t>
      </w:r>
      <w:r w:rsidRPr="00B4142A">
        <w:rPr>
          <w:i/>
        </w:rPr>
        <w:t>Turdiodes striata dumont</w:t>
      </w:r>
      <w:r w:rsidRPr="00B4142A">
        <w:t xml:space="preserve">, 1923) in agro-ecological zones of district layyah, pakistan. </w:t>
      </w:r>
      <w:r w:rsidRPr="00B4142A">
        <w:rPr>
          <w:i/>
        </w:rPr>
        <w:t>Pak. J. Zool.</w:t>
      </w:r>
      <w:r w:rsidRPr="00B4142A">
        <w:t xml:space="preserve"> </w:t>
      </w:r>
      <w:r w:rsidRPr="00B4142A">
        <w:rPr>
          <w:b/>
          <w:bCs/>
        </w:rPr>
        <w:t>52</w:t>
      </w:r>
      <w:r w:rsidRPr="00B4142A">
        <w:t>, 1701–1708. (doi:https://dx.doi.org/10.17582/journal.pjz/20170420070416)</w:t>
      </w:r>
    </w:p>
    <w:p w14:paraId="4B3BB6BF" w14:textId="77777777" w:rsidR="00B4142A" w:rsidRPr="00B4142A" w:rsidRDefault="00B4142A" w:rsidP="00B4142A">
      <w:pPr>
        <w:pStyle w:val="SectionText0"/>
      </w:pPr>
      <w:r w:rsidRPr="00B4142A">
        <w:t>28.</w:t>
      </w:r>
      <w:r w:rsidRPr="00B4142A">
        <w:tab/>
        <w:t xml:space="preserve">Bednekoff PA. 1997 Mutualism among safe, selfish sentinels: a dynamic game. </w:t>
      </w:r>
      <w:r w:rsidRPr="00B4142A">
        <w:rPr>
          <w:i/>
        </w:rPr>
        <w:t>Am. Nat.</w:t>
      </w:r>
      <w:r w:rsidRPr="00B4142A">
        <w:t xml:space="preserve"> </w:t>
      </w:r>
      <w:r w:rsidRPr="00B4142A">
        <w:rPr>
          <w:b/>
          <w:bCs/>
        </w:rPr>
        <w:t>150</w:t>
      </w:r>
      <w:r w:rsidRPr="00B4142A">
        <w:t>, 373–392. (doi:10.1086/286070)</w:t>
      </w:r>
    </w:p>
    <w:p w14:paraId="4CDEA071" w14:textId="77777777" w:rsidR="00B4142A" w:rsidRPr="00B4142A" w:rsidRDefault="00B4142A" w:rsidP="00B4142A">
      <w:pPr>
        <w:pStyle w:val="SectionText0"/>
      </w:pPr>
      <w:r w:rsidRPr="00B4142A">
        <w:t>29.</w:t>
      </w:r>
      <w:r w:rsidRPr="00B4142A">
        <w:tab/>
        <w:t xml:space="preserve">Bednekoff PA. 2001 Coordination of safe, selfish sentinels based on mutual benefits. </w:t>
      </w:r>
      <w:r w:rsidRPr="00B4142A">
        <w:rPr>
          <w:i/>
        </w:rPr>
        <w:t>Ann. Zool. Fenn.</w:t>
      </w:r>
      <w:r w:rsidRPr="00B4142A">
        <w:t xml:space="preserve"> </w:t>
      </w:r>
      <w:r w:rsidRPr="00B4142A">
        <w:rPr>
          <w:b/>
          <w:bCs/>
        </w:rPr>
        <w:t>38</w:t>
      </w:r>
      <w:r w:rsidRPr="00B4142A">
        <w:t>, 5–14.</w:t>
      </w:r>
    </w:p>
    <w:p w14:paraId="13BDEDD7" w14:textId="77777777" w:rsidR="00B4142A" w:rsidRPr="00B4142A" w:rsidRDefault="00B4142A" w:rsidP="00B4142A">
      <w:pPr>
        <w:pStyle w:val="SectionText0"/>
      </w:pPr>
      <w:r w:rsidRPr="00B4142A">
        <w:t>30.</w:t>
      </w:r>
      <w:r w:rsidRPr="00B4142A">
        <w:tab/>
        <w:t xml:space="preserve">Wright J, Berg E, De Kort SR, Khazin V, Maklakov AA. 2001 Safe selfish sentinels in a cooperative bird: </w:t>
      </w:r>
      <w:r w:rsidRPr="00B4142A">
        <w:rPr>
          <w:i/>
        </w:rPr>
        <w:t>Safe selfish sentinels</w:t>
      </w:r>
      <w:r w:rsidRPr="00B4142A">
        <w:t xml:space="preserve">. </w:t>
      </w:r>
      <w:r w:rsidRPr="00B4142A">
        <w:rPr>
          <w:i/>
        </w:rPr>
        <w:t>J. Anim. Ecol.</w:t>
      </w:r>
      <w:r w:rsidRPr="00B4142A">
        <w:t xml:space="preserve"> </w:t>
      </w:r>
      <w:r w:rsidRPr="00B4142A">
        <w:rPr>
          <w:b/>
          <w:bCs/>
        </w:rPr>
        <w:t>70</w:t>
      </w:r>
      <w:r w:rsidRPr="00B4142A">
        <w:t>, 1070–1079. (doi:10.1046/j.0021-8790.2001.00565.x)</w:t>
      </w:r>
    </w:p>
    <w:p w14:paraId="7859FBF6" w14:textId="77777777" w:rsidR="00B4142A" w:rsidRPr="00B4142A" w:rsidRDefault="00B4142A" w:rsidP="00B4142A">
      <w:pPr>
        <w:pStyle w:val="SectionText0"/>
      </w:pPr>
      <w:r w:rsidRPr="00B4142A">
        <w:t>31.</w:t>
      </w:r>
      <w:r w:rsidRPr="00B4142A">
        <w:tab/>
        <w:t xml:space="preserve">Olson RS, Haley PB, Dyer FC, Adami C. 2015 Exploring the evolution of a trade-off between vigilance and foraging in group-living organisms. </w:t>
      </w:r>
      <w:r w:rsidRPr="00B4142A">
        <w:rPr>
          <w:i/>
        </w:rPr>
        <w:t>R. Soc. Open Sci.</w:t>
      </w:r>
      <w:r w:rsidRPr="00B4142A">
        <w:t xml:space="preserve"> </w:t>
      </w:r>
      <w:r w:rsidRPr="00B4142A">
        <w:rPr>
          <w:b/>
          <w:bCs/>
        </w:rPr>
        <w:t>2</w:t>
      </w:r>
      <w:r w:rsidRPr="00B4142A">
        <w:t>, 150135. (doi:10.1098/rsos.150135)</w:t>
      </w:r>
    </w:p>
    <w:p w14:paraId="2F2408AD" w14:textId="77777777" w:rsidR="00B4142A" w:rsidRPr="00B4142A" w:rsidRDefault="00B4142A" w:rsidP="00B4142A">
      <w:pPr>
        <w:pStyle w:val="SectionText0"/>
      </w:pPr>
      <w:r w:rsidRPr="00B4142A">
        <w:t>32.</w:t>
      </w:r>
      <w:r w:rsidRPr="00B4142A">
        <w:tab/>
        <w:t xml:space="preserve">Lima SL, Dill LM. 1990 Behavioral decisions made under the risk of predation: a review and prospectus. </w:t>
      </w:r>
      <w:r w:rsidRPr="00B4142A">
        <w:rPr>
          <w:i/>
        </w:rPr>
        <w:t>Can. J. Zool.</w:t>
      </w:r>
      <w:r w:rsidRPr="00B4142A">
        <w:t xml:space="preserve"> </w:t>
      </w:r>
      <w:r w:rsidRPr="00B4142A">
        <w:rPr>
          <w:b/>
          <w:bCs/>
        </w:rPr>
        <w:t>68</w:t>
      </w:r>
      <w:r w:rsidRPr="00B4142A">
        <w:t>, 619–640. (doi:10.1139/z90-092)</w:t>
      </w:r>
    </w:p>
    <w:p w14:paraId="146D9584" w14:textId="77777777" w:rsidR="00B4142A" w:rsidRPr="00B4142A" w:rsidRDefault="00B4142A" w:rsidP="00B4142A">
      <w:pPr>
        <w:pStyle w:val="SectionText0"/>
      </w:pPr>
      <w:r w:rsidRPr="00B4142A">
        <w:t>33.</w:t>
      </w:r>
      <w:r w:rsidRPr="00B4142A">
        <w:tab/>
        <w:t xml:space="preserve">Lima SL. 1998 Stress and decision making under the risk of predation: recent developments from behavioral, reproductive, and ecological perspectives. In </w:t>
      </w:r>
      <w:r w:rsidRPr="00B4142A">
        <w:rPr>
          <w:i/>
        </w:rPr>
        <w:t>Advances in the Study of Behavior</w:t>
      </w:r>
      <w:r w:rsidRPr="00B4142A">
        <w:t xml:space="preserve"> (eds AP Møller, M Milinski, PJB Slater), pp. 215–290. Academic Press. (doi:10.1016/S0065-3454(08)60366-6)</w:t>
      </w:r>
    </w:p>
    <w:p w14:paraId="4B0D9310" w14:textId="77777777" w:rsidR="00B4142A" w:rsidRPr="00B4142A" w:rsidRDefault="00B4142A" w:rsidP="00B4142A">
      <w:pPr>
        <w:pStyle w:val="SectionText0"/>
      </w:pPr>
      <w:r w:rsidRPr="00B4142A">
        <w:t>34.</w:t>
      </w:r>
      <w:r w:rsidRPr="00B4142A">
        <w:tab/>
        <w:t xml:space="preserve">Trivers RL. 1971 The Evolution of Reciprocal Altruism. </w:t>
      </w:r>
      <w:r w:rsidRPr="00B4142A">
        <w:rPr>
          <w:i/>
        </w:rPr>
        <w:t>Q. Rev. Biol.</w:t>
      </w:r>
      <w:r w:rsidRPr="00B4142A">
        <w:t xml:space="preserve"> </w:t>
      </w:r>
      <w:r w:rsidRPr="00B4142A">
        <w:rPr>
          <w:b/>
          <w:bCs/>
        </w:rPr>
        <w:t>46</w:t>
      </w:r>
      <w:r w:rsidRPr="00B4142A">
        <w:t>, 35–57.</w:t>
      </w:r>
    </w:p>
    <w:p w14:paraId="62CFA9CC" w14:textId="77777777" w:rsidR="00B4142A" w:rsidRPr="00B4142A" w:rsidRDefault="00B4142A" w:rsidP="00B4142A">
      <w:pPr>
        <w:pStyle w:val="SectionText0"/>
      </w:pPr>
      <w:r w:rsidRPr="00B4142A">
        <w:t>35.</w:t>
      </w:r>
      <w:r w:rsidRPr="00B4142A">
        <w:tab/>
        <w:t xml:space="preserve">Hamilton WD. 1964 The genetical evolution of social behaviour. I. </w:t>
      </w:r>
      <w:r w:rsidRPr="00B4142A">
        <w:rPr>
          <w:i/>
        </w:rPr>
        <w:t>J. Theor. Biol.</w:t>
      </w:r>
      <w:r w:rsidRPr="00B4142A">
        <w:t xml:space="preserve"> </w:t>
      </w:r>
      <w:r w:rsidRPr="00B4142A">
        <w:rPr>
          <w:b/>
          <w:bCs/>
        </w:rPr>
        <w:t>7</w:t>
      </w:r>
      <w:r w:rsidRPr="00B4142A">
        <w:t>, 1–16. (doi:10.1016/0022-5193(64)90038-4)</w:t>
      </w:r>
    </w:p>
    <w:p w14:paraId="53B1E0E8" w14:textId="77777777" w:rsidR="00B4142A" w:rsidRPr="00B4142A" w:rsidRDefault="00B4142A" w:rsidP="00B4142A">
      <w:pPr>
        <w:pStyle w:val="SectionText0"/>
      </w:pPr>
      <w:r w:rsidRPr="00B4142A">
        <w:lastRenderedPageBreak/>
        <w:t>36.</w:t>
      </w:r>
      <w:r w:rsidRPr="00B4142A">
        <w:tab/>
        <w:t xml:space="preserve">Clutton-Brock TH, O’Riain MJ, Brotherton PNM, Gaynor D, Kansky R, Griffin AS, Manser M. 1999 Selfish sentinels in cooperative mammals. </w:t>
      </w:r>
      <w:r w:rsidRPr="00B4142A">
        <w:rPr>
          <w:i/>
        </w:rPr>
        <w:t>Science</w:t>
      </w:r>
      <w:r w:rsidRPr="00B4142A">
        <w:t xml:space="preserve"> </w:t>
      </w:r>
      <w:r w:rsidRPr="00B4142A">
        <w:rPr>
          <w:b/>
          <w:bCs/>
        </w:rPr>
        <w:t>284</w:t>
      </w:r>
      <w:r w:rsidRPr="00B4142A">
        <w:t>, 1640–1644. (doi:10.1126/science.284.5420.1640)</w:t>
      </w:r>
    </w:p>
    <w:p w14:paraId="6A0E1067" w14:textId="77777777" w:rsidR="00B4142A" w:rsidRPr="00B4142A" w:rsidRDefault="00B4142A" w:rsidP="00B4142A">
      <w:pPr>
        <w:pStyle w:val="SectionText0"/>
      </w:pPr>
      <w:r w:rsidRPr="00B4142A">
        <w:t>37.</w:t>
      </w:r>
      <w:r w:rsidRPr="00B4142A">
        <w:tab/>
        <w:t xml:space="preserve">Morris-Drake A, Christensen C, Kern JM, Radford AN. 2019 Experimental field evidence that out-group threats influence within-group behavior. </w:t>
      </w:r>
      <w:r w:rsidRPr="00B4142A">
        <w:rPr>
          <w:i/>
        </w:rPr>
        <w:t>Behav. Ecol.</w:t>
      </w:r>
      <w:r w:rsidRPr="00B4142A">
        <w:t xml:space="preserve"> </w:t>
      </w:r>
      <w:r w:rsidRPr="00B4142A">
        <w:rPr>
          <w:b/>
          <w:bCs/>
        </w:rPr>
        <w:t>30</w:t>
      </w:r>
      <w:r w:rsidRPr="00B4142A">
        <w:t>, 1425–1435. (doi:10.1093/beheco/arz095)</w:t>
      </w:r>
    </w:p>
    <w:p w14:paraId="38981D61" w14:textId="77777777" w:rsidR="00B4142A" w:rsidRPr="00B4142A" w:rsidRDefault="00B4142A" w:rsidP="00B4142A">
      <w:pPr>
        <w:pStyle w:val="SectionText0"/>
      </w:pPr>
      <w:r w:rsidRPr="00B4142A">
        <w:t>38.</w:t>
      </w:r>
      <w:r w:rsidRPr="00B4142A">
        <w:tab/>
        <w:t xml:space="preserve">Walker L, York J, Young A. 2016 Sexually selected sentinels? Evidence of a role for intrasexual competition in sentinel behavior. </w:t>
      </w:r>
      <w:r w:rsidRPr="00B4142A">
        <w:rPr>
          <w:i/>
        </w:rPr>
        <w:t>Behav. Ecol.</w:t>
      </w:r>
      <w:r w:rsidRPr="00B4142A">
        <w:t xml:space="preserve"> </w:t>
      </w:r>
      <w:r w:rsidRPr="00B4142A">
        <w:rPr>
          <w:b/>
          <w:bCs/>
        </w:rPr>
        <w:t>27</w:t>
      </w:r>
      <w:r w:rsidRPr="00B4142A">
        <w:t>, 1461–1470. (doi:10.1093/beheco/arw064)</w:t>
      </w:r>
    </w:p>
    <w:p w14:paraId="3EABE389" w14:textId="77777777" w:rsidR="00B4142A" w:rsidRPr="00B4142A" w:rsidRDefault="00B4142A" w:rsidP="00B4142A">
      <w:pPr>
        <w:pStyle w:val="SectionText0"/>
      </w:pPr>
      <w:r w:rsidRPr="00B4142A">
        <w:t>39.</w:t>
      </w:r>
      <w:r w:rsidRPr="00B4142A">
        <w:tab/>
        <w:t xml:space="preserve">Hollén LI, Bell MBV, Radford AN. 2008 Cooperative sentinel calling? Foragers gain increased biomass intake. </w:t>
      </w:r>
      <w:r w:rsidRPr="00B4142A">
        <w:rPr>
          <w:i/>
        </w:rPr>
        <w:t>Curr. Biol.</w:t>
      </w:r>
      <w:r w:rsidRPr="00B4142A">
        <w:t xml:space="preserve"> </w:t>
      </w:r>
      <w:r w:rsidRPr="00B4142A">
        <w:rPr>
          <w:b/>
          <w:bCs/>
        </w:rPr>
        <w:t>18</w:t>
      </w:r>
      <w:r w:rsidRPr="00B4142A">
        <w:t>, 576–579. (doi:10.1016/j.cub.2008.02.078)</w:t>
      </w:r>
    </w:p>
    <w:p w14:paraId="6344DBAE" w14:textId="77777777" w:rsidR="00B4142A" w:rsidRPr="00B4142A" w:rsidRDefault="00B4142A" w:rsidP="00B4142A">
      <w:pPr>
        <w:pStyle w:val="SectionText0"/>
      </w:pPr>
      <w:r w:rsidRPr="00B4142A">
        <w:t>40.</w:t>
      </w:r>
      <w:r w:rsidRPr="00B4142A">
        <w:tab/>
        <w:t xml:space="preserve">UN Department of Economic and Social Affairs. 2018 68% of the world population projected to live in urban areas by 2050, says UN. </w:t>
      </w:r>
      <w:r w:rsidRPr="00B4142A">
        <w:rPr>
          <w:i/>
        </w:rPr>
        <w:t>U. N.</w:t>
      </w:r>
      <w:r w:rsidRPr="00B4142A">
        <w:t xml:space="preserve"> See https://www.un.org/development/desa/en/news/population/2018-revision-of-world-urbanization-prospects.html.</w:t>
      </w:r>
    </w:p>
    <w:p w14:paraId="63AC850A" w14:textId="77777777" w:rsidR="00B4142A" w:rsidRPr="00B4142A" w:rsidRDefault="00B4142A" w:rsidP="00B4142A">
      <w:pPr>
        <w:pStyle w:val="SectionText0"/>
      </w:pPr>
      <w:r w:rsidRPr="00B4142A">
        <w:t>41.</w:t>
      </w:r>
      <w:r w:rsidRPr="00B4142A">
        <w:tab/>
        <w:t xml:space="preserve">Isaksson C. 2018 Impact of urbanization on birds. In </w:t>
      </w:r>
      <w:r w:rsidRPr="00B4142A">
        <w:rPr>
          <w:i/>
        </w:rPr>
        <w:t>Bird Species: How They Arise, Modify and Vanish</w:t>
      </w:r>
      <w:r w:rsidRPr="00B4142A">
        <w:t xml:space="preserve"> (ed DT Tietze), pp. 235–257. Cham: Springer International Publishing. (doi:10.1007/978-3-319-91689-7_13)</w:t>
      </w:r>
    </w:p>
    <w:p w14:paraId="6C78C0DF" w14:textId="77777777" w:rsidR="00B4142A" w:rsidRPr="00B4142A" w:rsidRDefault="00B4142A" w:rsidP="00B4142A">
      <w:pPr>
        <w:pStyle w:val="SectionText0"/>
      </w:pPr>
      <w:r w:rsidRPr="00B4142A">
        <w:t>42.</w:t>
      </w:r>
      <w:r w:rsidRPr="00B4142A">
        <w:tab/>
        <w:t xml:space="preserve">Marzluff JM. 2001 Worldwide urbanization and its effects on birds. In </w:t>
      </w:r>
      <w:r w:rsidRPr="00B4142A">
        <w:rPr>
          <w:i/>
        </w:rPr>
        <w:t>Avian Ecology and Conservation in an Urbanizing World</w:t>
      </w:r>
      <w:r w:rsidRPr="00B4142A">
        <w:t xml:space="preserve"> (eds JM Marzluff, R Bowman, R Donnelly), pp. 19–47. Boston, MA: Springer US. (doi:10.1007/978-1-4615-1531-9_2)</w:t>
      </w:r>
    </w:p>
    <w:p w14:paraId="6F8C2EF5" w14:textId="77777777" w:rsidR="00B4142A" w:rsidRPr="00B4142A" w:rsidRDefault="00B4142A" w:rsidP="00B4142A">
      <w:pPr>
        <w:pStyle w:val="SectionText0"/>
      </w:pPr>
      <w:r w:rsidRPr="00B4142A">
        <w:t>43.</w:t>
      </w:r>
      <w:r w:rsidRPr="00B4142A">
        <w:tab/>
        <w:t xml:space="preserve">Aronson MFJ </w:t>
      </w:r>
      <w:r w:rsidRPr="00B4142A">
        <w:rPr>
          <w:i/>
        </w:rPr>
        <w:t>et al.</w:t>
      </w:r>
      <w:r w:rsidRPr="00B4142A">
        <w:t xml:space="preserve"> 2014 A global analysis of the impacts of urbanization on bird and plant diversity reveals key anthropogenic drivers. </w:t>
      </w:r>
      <w:r w:rsidRPr="00B4142A">
        <w:rPr>
          <w:i/>
        </w:rPr>
        <w:t>Proc. R. Soc. B Biol. Sci.</w:t>
      </w:r>
      <w:r w:rsidRPr="00B4142A">
        <w:t xml:space="preserve"> </w:t>
      </w:r>
      <w:r w:rsidRPr="00B4142A">
        <w:rPr>
          <w:b/>
          <w:bCs/>
        </w:rPr>
        <w:t>281</w:t>
      </w:r>
      <w:r w:rsidRPr="00B4142A">
        <w:t>, 20133330. (doi:10.1098/rspb.2013.3330)</w:t>
      </w:r>
    </w:p>
    <w:p w14:paraId="6FF26842" w14:textId="77777777" w:rsidR="00B4142A" w:rsidRPr="00B4142A" w:rsidRDefault="00B4142A" w:rsidP="00B4142A">
      <w:pPr>
        <w:pStyle w:val="SectionText0"/>
      </w:pPr>
      <w:r w:rsidRPr="00B4142A">
        <w:t>44.</w:t>
      </w:r>
      <w:r w:rsidRPr="00B4142A">
        <w:tab/>
        <w:t xml:space="preserve">Ducatez S, Sayol F, Sol D, Lefebvre L. 2018 Are urban vertebrates city specialists, artificial habitat exploiters, or environmental generalists? </w:t>
      </w:r>
      <w:r w:rsidRPr="00B4142A">
        <w:rPr>
          <w:i/>
        </w:rPr>
        <w:t>Integr. Comp. Biol.</w:t>
      </w:r>
      <w:r w:rsidRPr="00B4142A">
        <w:t xml:space="preserve"> </w:t>
      </w:r>
      <w:r w:rsidRPr="00B4142A">
        <w:rPr>
          <w:b/>
          <w:bCs/>
        </w:rPr>
        <w:t>58</w:t>
      </w:r>
      <w:r w:rsidRPr="00B4142A">
        <w:t>, 929–938. (doi:10.1093/icb/icy101)</w:t>
      </w:r>
    </w:p>
    <w:p w14:paraId="4196A489" w14:textId="77777777" w:rsidR="00B4142A" w:rsidRPr="00B4142A" w:rsidRDefault="00B4142A" w:rsidP="00B4142A">
      <w:pPr>
        <w:pStyle w:val="SectionText0"/>
      </w:pPr>
      <w:r w:rsidRPr="00B4142A">
        <w:t>45.</w:t>
      </w:r>
      <w:r w:rsidRPr="00B4142A">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sidRPr="00B4142A">
        <w:rPr>
          <w:i/>
        </w:rPr>
        <w:t>Oikos</w:t>
      </w:r>
      <w:r w:rsidRPr="00B4142A">
        <w:t xml:space="preserve"> </w:t>
      </w:r>
      <w:r w:rsidRPr="00B4142A">
        <w:rPr>
          <w:b/>
          <w:bCs/>
        </w:rPr>
        <w:t>128</w:t>
      </w:r>
      <w:r w:rsidRPr="00B4142A">
        <w:t>, 845–858. (doi:10.1111/oik.06158)</w:t>
      </w:r>
    </w:p>
    <w:p w14:paraId="4B32FFA6" w14:textId="77777777" w:rsidR="00B4142A" w:rsidRPr="00B4142A" w:rsidRDefault="00B4142A" w:rsidP="00B4142A">
      <w:pPr>
        <w:pStyle w:val="SectionText0"/>
      </w:pPr>
      <w:r w:rsidRPr="00B4142A">
        <w:lastRenderedPageBreak/>
        <w:t>46.</w:t>
      </w:r>
      <w:r w:rsidRPr="00B4142A">
        <w:tab/>
        <w:t xml:space="preserve">Meillère A, Brischoux F, Parenteau C, Angelier F. 2015 Influence of urbanization on body size, condition, and physiology in an urban exploiter: a multi-component approach. </w:t>
      </w:r>
      <w:r w:rsidRPr="00B4142A">
        <w:rPr>
          <w:i/>
        </w:rPr>
        <w:t>PLOS ONE</w:t>
      </w:r>
      <w:r w:rsidRPr="00B4142A">
        <w:t xml:space="preserve"> </w:t>
      </w:r>
      <w:r w:rsidRPr="00B4142A">
        <w:rPr>
          <w:b/>
          <w:bCs/>
        </w:rPr>
        <w:t>10</w:t>
      </w:r>
      <w:r w:rsidRPr="00B4142A">
        <w:t>, e0135685. (doi:10.1371/journal.pone.0135685)</w:t>
      </w:r>
    </w:p>
    <w:p w14:paraId="7E866203" w14:textId="77777777" w:rsidR="00B4142A" w:rsidRPr="00B4142A" w:rsidRDefault="00B4142A" w:rsidP="00B4142A">
      <w:pPr>
        <w:pStyle w:val="SectionText0"/>
      </w:pPr>
      <w:r w:rsidRPr="00B4142A">
        <w:t>47.</w:t>
      </w:r>
      <w:r w:rsidRPr="00B4142A">
        <w:tab/>
        <w:t xml:space="preserve">Lowry H, Lill A, Wong BBM. 2013 Behavioural responses of wildlife to urban environments. </w:t>
      </w:r>
      <w:r w:rsidRPr="00B4142A">
        <w:rPr>
          <w:i/>
        </w:rPr>
        <w:t>Biol. Rev. Camb. Philos. Soc.</w:t>
      </w:r>
      <w:r w:rsidRPr="00B4142A">
        <w:t xml:space="preserve"> </w:t>
      </w:r>
      <w:r w:rsidRPr="00B4142A">
        <w:rPr>
          <w:b/>
          <w:bCs/>
        </w:rPr>
        <w:t>88</w:t>
      </w:r>
      <w:r w:rsidRPr="00B4142A">
        <w:t>, 537–549. (doi:10.1111/brv.12012)</w:t>
      </w:r>
    </w:p>
    <w:p w14:paraId="046AFDB6" w14:textId="77777777" w:rsidR="00B4142A" w:rsidRPr="00B4142A" w:rsidRDefault="00B4142A" w:rsidP="00B4142A">
      <w:pPr>
        <w:pStyle w:val="SectionText0"/>
      </w:pPr>
      <w:r w:rsidRPr="00B4142A">
        <w:t>48.</w:t>
      </w:r>
      <w:r w:rsidRPr="00B4142A">
        <w:tab/>
        <w:t xml:space="preserve">Francis RA, Chadwick MA. 2012 What makes a species synurbic? </w:t>
      </w:r>
      <w:r w:rsidRPr="00B4142A">
        <w:rPr>
          <w:i/>
        </w:rPr>
        <w:t>Appl. Geogr.</w:t>
      </w:r>
      <w:r w:rsidRPr="00B4142A">
        <w:t xml:space="preserve"> </w:t>
      </w:r>
      <w:r w:rsidRPr="00B4142A">
        <w:rPr>
          <w:b/>
          <w:bCs/>
        </w:rPr>
        <w:t>32</w:t>
      </w:r>
      <w:r w:rsidRPr="00B4142A">
        <w:t>, 514–521. (doi:10.1016/j.apgeog.2011.06.013)</w:t>
      </w:r>
    </w:p>
    <w:p w14:paraId="1793E2E5" w14:textId="77777777" w:rsidR="00B4142A" w:rsidRPr="00B4142A" w:rsidRDefault="00B4142A" w:rsidP="00B4142A">
      <w:pPr>
        <w:pStyle w:val="SectionText0"/>
      </w:pPr>
      <w:r w:rsidRPr="00B4142A">
        <w:t>49.</w:t>
      </w:r>
      <w:r w:rsidRPr="00B4142A">
        <w:tab/>
        <w:t xml:space="preserve">Marzluff JM, McGowan KJ, Donnelly R, Knight RL. 2001 Causes and consequences of expanding American Crow populations. In </w:t>
      </w:r>
      <w:r w:rsidRPr="00B4142A">
        <w:rPr>
          <w:i/>
        </w:rPr>
        <w:t>Avian Ecology and Conservation in an Urbanizing World</w:t>
      </w:r>
      <w:r w:rsidRPr="00B4142A">
        <w:t xml:space="preserve"> (eds JM Marzluff, R Bowman, R Donnelly), pp. 331–363. Boston, MA: Springer US. (doi:10.1007/978-1-4615-1531-9_16)</w:t>
      </w:r>
    </w:p>
    <w:p w14:paraId="1F743260" w14:textId="77777777" w:rsidR="00B4142A" w:rsidRPr="00B4142A" w:rsidRDefault="00B4142A" w:rsidP="00B4142A">
      <w:pPr>
        <w:pStyle w:val="SectionText0"/>
      </w:pPr>
      <w:r w:rsidRPr="00B4142A">
        <w:t>50.</w:t>
      </w:r>
      <w:r w:rsidRPr="00B4142A">
        <w:tab/>
        <w:t xml:space="preserve">Marzluff JM, Neatherlin E. 2006 Corvid response to human settlements and campgrounds: Causes, consequences, and challenges for conservation. </w:t>
      </w:r>
      <w:r w:rsidRPr="00B4142A">
        <w:rPr>
          <w:i/>
        </w:rPr>
        <w:t>Biol. Conserv.</w:t>
      </w:r>
      <w:r w:rsidRPr="00B4142A">
        <w:t xml:space="preserve"> </w:t>
      </w:r>
      <w:r w:rsidRPr="00B4142A">
        <w:rPr>
          <w:b/>
          <w:bCs/>
        </w:rPr>
        <w:t>130</w:t>
      </w:r>
      <w:r w:rsidRPr="00B4142A">
        <w:t>, 301–314. (doi:10.1016/j.biocon.2005.12.026)</w:t>
      </w:r>
    </w:p>
    <w:p w14:paraId="47BD55C8" w14:textId="77777777" w:rsidR="00B4142A" w:rsidRPr="00B4142A" w:rsidRDefault="00B4142A" w:rsidP="00B4142A">
      <w:pPr>
        <w:pStyle w:val="SectionText0"/>
      </w:pPr>
      <w:r w:rsidRPr="00B4142A">
        <w:t>51.</w:t>
      </w:r>
      <w:r w:rsidRPr="00B4142A">
        <w:tab/>
        <w:t xml:space="preserve">Withey JC, Marzluff JM. 2009 Multi-scale use of lands providing anthropogenic resources by American Crows in an urbanizing landscape. </w:t>
      </w:r>
      <w:r w:rsidRPr="00B4142A">
        <w:rPr>
          <w:i/>
        </w:rPr>
        <w:t>Landsc. Ecol.</w:t>
      </w:r>
      <w:r w:rsidRPr="00B4142A">
        <w:t xml:space="preserve"> </w:t>
      </w:r>
      <w:r w:rsidRPr="00B4142A">
        <w:rPr>
          <w:b/>
          <w:bCs/>
        </w:rPr>
        <w:t>24</w:t>
      </w:r>
      <w:r w:rsidRPr="00B4142A">
        <w:t>, 281–293. (doi:10.1007/s10980-008-9305-9)</w:t>
      </w:r>
    </w:p>
    <w:p w14:paraId="4590A961" w14:textId="77777777" w:rsidR="00B4142A" w:rsidRPr="00B4142A" w:rsidRDefault="00B4142A" w:rsidP="00B4142A">
      <w:pPr>
        <w:pStyle w:val="SectionText0"/>
      </w:pPr>
      <w:r w:rsidRPr="00B4142A">
        <w:t>52.</w:t>
      </w:r>
      <w:r w:rsidRPr="00B4142A">
        <w:tab/>
        <w:t xml:space="preserve">Withey J, Marzluff J. 2005 Dispersal by juvenile American crows influences population dynamics across a gradient of urbanization. </w:t>
      </w:r>
      <w:r w:rsidRPr="00B4142A">
        <w:rPr>
          <w:i/>
        </w:rPr>
        <w:t>The Auk</w:t>
      </w:r>
      <w:r w:rsidRPr="00B4142A">
        <w:t xml:space="preserve"> </w:t>
      </w:r>
      <w:r w:rsidRPr="00B4142A">
        <w:rPr>
          <w:b/>
          <w:bCs/>
        </w:rPr>
        <w:t>122</w:t>
      </w:r>
      <w:r w:rsidRPr="00B4142A">
        <w:t>, 205–221. (doi:10.1093/auk/122.1.205)</w:t>
      </w:r>
    </w:p>
    <w:p w14:paraId="59BED244" w14:textId="77777777" w:rsidR="00B4142A" w:rsidRPr="00B4142A" w:rsidRDefault="00B4142A" w:rsidP="00B4142A">
      <w:pPr>
        <w:pStyle w:val="SectionText0"/>
      </w:pPr>
      <w:r w:rsidRPr="00B4142A">
        <w:t>53.</w:t>
      </w:r>
      <w:r w:rsidRPr="00B4142A">
        <w:tab/>
        <w:t xml:space="preserve">De León LF, Sharpe DMT, Gotanda KM, Raeymaekers JAM, Chaves JA, Hendry AP, Podos J. 2019 Urbanization erodes niche segregation in Darwin’s finches. </w:t>
      </w:r>
      <w:r w:rsidRPr="00B4142A">
        <w:rPr>
          <w:i/>
        </w:rPr>
        <w:t>Evol. Appl.</w:t>
      </w:r>
      <w:r w:rsidRPr="00B4142A">
        <w:t xml:space="preserve"> </w:t>
      </w:r>
      <w:r w:rsidRPr="00B4142A">
        <w:rPr>
          <w:b/>
          <w:bCs/>
        </w:rPr>
        <w:t>12</w:t>
      </w:r>
      <w:r w:rsidRPr="00B4142A">
        <w:t>, 1329–1343. (doi:10.1111/eva.12721)</w:t>
      </w:r>
    </w:p>
    <w:p w14:paraId="0895675A" w14:textId="77777777" w:rsidR="00B4142A" w:rsidRPr="00B4142A" w:rsidRDefault="00B4142A" w:rsidP="00B4142A">
      <w:pPr>
        <w:pStyle w:val="SectionText0"/>
      </w:pPr>
      <w:r w:rsidRPr="00B4142A">
        <w:t>54.</w:t>
      </w:r>
      <w:r w:rsidRPr="00B4142A">
        <w:tab/>
        <w:t xml:space="preserve">Gotanda KM. 2020 Human influences on antipredator behaviour in Darwin’s finches. </w:t>
      </w:r>
      <w:r w:rsidRPr="00B4142A">
        <w:rPr>
          <w:i/>
        </w:rPr>
        <w:t>J. Anim. Ecol.</w:t>
      </w:r>
      <w:r w:rsidRPr="00B4142A">
        <w:t xml:space="preserve"> </w:t>
      </w:r>
      <w:r w:rsidRPr="00B4142A">
        <w:rPr>
          <w:b/>
          <w:bCs/>
        </w:rPr>
        <w:t>89</w:t>
      </w:r>
      <w:r w:rsidRPr="00B4142A">
        <w:t>, 614–622. (doi:10.1111/1365-2656.13127)</w:t>
      </w:r>
    </w:p>
    <w:p w14:paraId="66AAA9B5" w14:textId="77777777" w:rsidR="00B4142A" w:rsidRPr="00B4142A" w:rsidRDefault="00B4142A" w:rsidP="00B4142A">
      <w:pPr>
        <w:pStyle w:val="SectionText0"/>
      </w:pPr>
      <w:r w:rsidRPr="00B4142A">
        <w:t>55.</w:t>
      </w:r>
      <w:r w:rsidRPr="00B4142A">
        <w:tab/>
        <w:t xml:space="preserve">Kern JM, Radford AN. 2016 Anthropogenic noise disrupts use of vocal information about predation risk. </w:t>
      </w:r>
      <w:r w:rsidRPr="00B4142A">
        <w:rPr>
          <w:i/>
        </w:rPr>
        <w:t>Environ. Pollut. Barking Essex 1987</w:t>
      </w:r>
      <w:r w:rsidRPr="00B4142A">
        <w:t xml:space="preserve"> </w:t>
      </w:r>
      <w:r w:rsidRPr="00B4142A">
        <w:rPr>
          <w:b/>
          <w:bCs/>
        </w:rPr>
        <w:t>218</w:t>
      </w:r>
      <w:r w:rsidRPr="00B4142A">
        <w:t>, 988–995. (doi:10.1016/j.envpol.2016.08.049)</w:t>
      </w:r>
    </w:p>
    <w:p w14:paraId="3C3D5F91" w14:textId="77777777" w:rsidR="00B4142A" w:rsidRPr="00B4142A" w:rsidRDefault="00B4142A" w:rsidP="00B4142A">
      <w:pPr>
        <w:pStyle w:val="SectionText0"/>
      </w:pPr>
      <w:r w:rsidRPr="00B4142A">
        <w:t>56.</w:t>
      </w:r>
      <w:r w:rsidRPr="00B4142A">
        <w:tab/>
        <w:t xml:space="preserve">Stofberg M, Cunningham S, Sumasgutner P, Amar A. 2019 Juggling a “junk-food” diet: responses of an urban bird to fluctuating anthropogenic-food availability. </w:t>
      </w:r>
      <w:r w:rsidRPr="00B4142A">
        <w:rPr>
          <w:i/>
        </w:rPr>
        <w:t>Urban Ecosyst.</w:t>
      </w:r>
      <w:r w:rsidRPr="00B4142A">
        <w:t xml:space="preserve"> </w:t>
      </w:r>
      <w:r w:rsidRPr="00B4142A">
        <w:rPr>
          <w:b/>
          <w:bCs/>
        </w:rPr>
        <w:t>22</w:t>
      </w:r>
      <w:r w:rsidRPr="00B4142A">
        <w:t>, 1019–1026. (doi:https://doi.org/10.1007/s11252-019-00885-3)</w:t>
      </w:r>
    </w:p>
    <w:p w14:paraId="19881D36" w14:textId="77777777" w:rsidR="00B4142A" w:rsidRPr="00B4142A" w:rsidRDefault="00B4142A" w:rsidP="00B4142A">
      <w:pPr>
        <w:pStyle w:val="SectionText0"/>
      </w:pPr>
      <w:r w:rsidRPr="00B4142A">
        <w:lastRenderedPageBreak/>
        <w:t>57.</w:t>
      </w:r>
      <w:r w:rsidRPr="00B4142A">
        <w:tab/>
        <w:t>Schulte-Hostedde AI, Mazal Z, Jardine CM, Gagnon J. 2018 Enhanced access to anthropogenic food waste is related to hyperglycemia in raccoons (</w:t>
      </w:r>
      <w:r w:rsidRPr="00B4142A">
        <w:rPr>
          <w:i/>
        </w:rPr>
        <w:t>Procyon lotor</w:t>
      </w:r>
      <w:r w:rsidRPr="00B4142A">
        <w:t xml:space="preserve">). </w:t>
      </w:r>
      <w:r w:rsidRPr="00B4142A">
        <w:rPr>
          <w:i/>
        </w:rPr>
        <w:t>Conserv. Physiol.</w:t>
      </w:r>
      <w:r w:rsidRPr="00B4142A">
        <w:t xml:space="preserve"> </w:t>
      </w:r>
      <w:r w:rsidRPr="00B4142A">
        <w:rPr>
          <w:b/>
          <w:bCs/>
        </w:rPr>
        <w:t>6</w:t>
      </w:r>
      <w:r w:rsidRPr="00B4142A">
        <w:t>.</w:t>
      </w:r>
    </w:p>
    <w:p w14:paraId="15D56ACD" w14:textId="77777777" w:rsidR="00B4142A" w:rsidRPr="00B4142A" w:rsidRDefault="00B4142A" w:rsidP="00B4142A">
      <w:pPr>
        <w:pStyle w:val="SectionText0"/>
      </w:pPr>
      <w:r w:rsidRPr="00B4142A">
        <w:t>58.</w:t>
      </w:r>
      <w:r w:rsidRPr="00B4142A">
        <w:tab/>
        <w:t xml:space="preserve">Maccarone AD. 1987 Sentinel behaviour in American crows. </w:t>
      </w:r>
      <w:r w:rsidRPr="00B4142A">
        <w:rPr>
          <w:i/>
        </w:rPr>
        <w:t>Bird Behav.</w:t>
      </w:r>
      <w:r w:rsidRPr="00B4142A">
        <w:t xml:space="preserve"> </w:t>
      </w:r>
      <w:r w:rsidRPr="00B4142A">
        <w:rPr>
          <w:b/>
          <w:bCs/>
        </w:rPr>
        <w:t>7</w:t>
      </w:r>
      <w:r w:rsidRPr="00B4142A">
        <w:t>, 93–95. (doi:10.3727/015613887791918105)</w:t>
      </w:r>
    </w:p>
    <w:p w14:paraId="376EE735" w14:textId="77777777" w:rsidR="00B4142A" w:rsidRPr="00B4142A" w:rsidRDefault="00B4142A" w:rsidP="00B4142A">
      <w:pPr>
        <w:pStyle w:val="SectionText0"/>
      </w:pPr>
      <w:r w:rsidRPr="00B4142A">
        <w:t>59.</w:t>
      </w:r>
      <w:r w:rsidRPr="00B4142A">
        <w:tab/>
        <w:t xml:space="preserve">Arbon JJ, Kern JM, Morris-Drake A, Radford AN. 2020 Context-dependent contributions to sentinel behaviour: audience, satiation and danger effects. </w:t>
      </w:r>
      <w:r w:rsidRPr="00B4142A">
        <w:rPr>
          <w:i/>
        </w:rPr>
        <w:t>Anim. Behav.</w:t>
      </w:r>
      <w:r w:rsidRPr="00B4142A">
        <w:t xml:space="preserve"> </w:t>
      </w:r>
      <w:r w:rsidRPr="00B4142A">
        <w:rPr>
          <w:b/>
          <w:bCs/>
        </w:rPr>
        <w:t>165</w:t>
      </w:r>
      <w:r w:rsidRPr="00B4142A">
        <w:t>, 143–152. (doi:10.1016/j.anbehav.2020.04.021)</w:t>
      </w:r>
    </w:p>
    <w:p w14:paraId="34A8A097" w14:textId="77777777" w:rsidR="00B4142A" w:rsidRPr="00B4142A" w:rsidRDefault="00B4142A" w:rsidP="00B4142A">
      <w:pPr>
        <w:pStyle w:val="SectionText0"/>
      </w:pPr>
      <w:r w:rsidRPr="00B4142A">
        <w:t>60.</w:t>
      </w:r>
      <w:r w:rsidRPr="00B4142A">
        <w:tab/>
        <w:t xml:space="preserve">Łopucki R, Klich D, Kiersztyn A. 2021 Changes in the social behavior of urban animals: more aggression or tolerance? </w:t>
      </w:r>
      <w:r w:rsidRPr="00B4142A">
        <w:rPr>
          <w:i/>
        </w:rPr>
        <w:t>Mamm. Biol.</w:t>
      </w:r>
      <w:r w:rsidRPr="00B4142A">
        <w:t xml:space="preserve"> </w:t>
      </w:r>
      <w:r w:rsidRPr="00B4142A">
        <w:rPr>
          <w:b/>
          <w:bCs/>
        </w:rPr>
        <w:t>101</w:t>
      </w:r>
      <w:r w:rsidRPr="00B4142A">
        <w:t>, 1–10. (doi:10.1007/s42991-020-00075-1)</w:t>
      </w:r>
    </w:p>
    <w:p w14:paraId="44258D82" w14:textId="77777777" w:rsidR="00B4142A" w:rsidRPr="00B4142A" w:rsidRDefault="00B4142A" w:rsidP="00B4142A">
      <w:pPr>
        <w:pStyle w:val="SectionText0"/>
      </w:pPr>
      <w:r w:rsidRPr="00B4142A">
        <w:t>61.</w:t>
      </w:r>
      <w:r w:rsidRPr="00B4142A">
        <w:tab/>
        <w:t xml:space="preserve">Ridley AR, Raihani NJ, Bell MBV. 2010 Experimental evidence that sentinel behaviour is affected by risk. </w:t>
      </w:r>
      <w:r w:rsidRPr="00B4142A">
        <w:rPr>
          <w:i/>
        </w:rPr>
        <w:t>Biol. Lett.</w:t>
      </w:r>
      <w:r w:rsidRPr="00B4142A">
        <w:t xml:space="preserve"> </w:t>
      </w:r>
      <w:r w:rsidRPr="00B4142A">
        <w:rPr>
          <w:b/>
          <w:bCs/>
        </w:rPr>
        <w:t>6</w:t>
      </w:r>
      <w:r w:rsidRPr="00B4142A">
        <w:t>, 445–448. (doi:10.1098/rsbl.2010.0023)</w:t>
      </w:r>
    </w:p>
    <w:p w14:paraId="6FB28718" w14:textId="77777777" w:rsidR="00B4142A" w:rsidRPr="00B4142A" w:rsidRDefault="00B4142A" w:rsidP="00B4142A">
      <w:pPr>
        <w:pStyle w:val="SectionText0"/>
      </w:pPr>
      <w:r w:rsidRPr="00B4142A">
        <w:t>62.</w:t>
      </w:r>
      <w:r w:rsidRPr="00B4142A">
        <w:tab/>
        <w:t xml:space="preserve">Haddaway NR, Macura B, Whaley P, Pullin AS. 2018 ROSES RepOrting standards for Systematic Evidence Syntheses: pro forma, flow-diagram and descriptive summary of the plan and conduct of environmental systematic reviews and systematic maps. </w:t>
      </w:r>
      <w:r w:rsidRPr="00B4142A">
        <w:rPr>
          <w:i/>
        </w:rPr>
        <w:t>Environ. Evid.</w:t>
      </w:r>
      <w:r w:rsidRPr="00B4142A">
        <w:t xml:space="preserve"> </w:t>
      </w:r>
      <w:r w:rsidRPr="00B4142A">
        <w:rPr>
          <w:b/>
          <w:bCs/>
        </w:rPr>
        <w:t>7</w:t>
      </w:r>
      <w:r w:rsidRPr="00B4142A">
        <w:t>, 7. (doi:10.1186/s13750-018-0121-7)</w:t>
      </w:r>
    </w:p>
    <w:p w14:paraId="2EF59FE0" w14:textId="77777777" w:rsidR="00B4142A" w:rsidRPr="00B4142A" w:rsidRDefault="00B4142A" w:rsidP="00B4142A">
      <w:pPr>
        <w:pStyle w:val="SectionText0"/>
      </w:pPr>
      <w:r w:rsidRPr="00B4142A">
        <w:t>63.</w:t>
      </w:r>
      <w:r w:rsidRPr="00B4142A">
        <w:tab/>
        <w:t xml:space="preserve">Ridley AR, Wiley EM, Thompson AM. 2014 The ecological benefits of interceptive eavesdropping. </w:t>
      </w:r>
      <w:r w:rsidRPr="00B4142A">
        <w:rPr>
          <w:i/>
        </w:rPr>
        <w:t>Funct. Ecol.</w:t>
      </w:r>
      <w:r w:rsidRPr="00B4142A">
        <w:t xml:space="preserve"> </w:t>
      </w:r>
      <w:r w:rsidRPr="00B4142A">
        <w:rPr>
          <w:b/>
          <w:bCs/>
        </w:rPr>
        <w:t>28</w:t>
      </w:r>
      <w:r w:rsidRPr="00B4142A">
        <w:t>, 197–205. (doi:10.1111/1365-2435.12153)</w:t>
      </w:r>
    </w:p>
    <w:p w14:paraId="20032D78" w14:textId="77777777" w:rsidR="00B4142A" w:rsidRPr="00B4142A" w:rsidRDefault="00B4142A" w:rsidP="00B4142A">
      <w:pPr>
        <w:pStyle w:val="SectionText0"/>
      </w:pPr>
      <w:r w:rsidRPr="00B4142A">
        <w:t>64.</w:t>
      </w:r>
      <w:r w:rsidRPr="00B4142A">
        <w:tab/>
        <w:t xml:space="preserve">Kung JY. 2023 Elicit. </w:t>
      </w:r>
      <w:r w:rsidRPr="00B4142A">
        <w:rPr>
          <w:i/>
        </w:rPr>
        <w:t>J. Can. Health Libr. Assoc.</w:t>
      </w:r>
      <w:r w:rsidRPr="00B4142A">
        <w:t xml:space="preserve"> </w:t>
      </w:r>
      <w:r w:rsidRPr="00B4142A">
        <w:rPr>
          <w:b/>
          <w:bCs/>
        </w:rPr>
        <w:t>44</w:t>
      </w:r>
      <w:r w:rsidRPr="00B4142A">
        <w:t>, 15–18. (doi:10.29173/jchla29657)</w:t>
      </w:r>
    </w:p>
    <w:p w14:paraId="34F406F2" w14:textId="77777777" w:rsidR="00B4142A" w:rsidRPr="00B4142A" w:rsidRDefault="00B4142A" w:rsidP="00B4142A">
      <w:pPr>
        <w:pStyle w:val="SectionText0"/>
      </w:pPr>
      <w:r w:rsidRPr="00B4142A">
        <w:t>65.</w:t>
      </w:r>
      <w:r w:rsidRPr="00B4142A">
        <w:tab/>
        <w:t xml:space="preserve">Lajeunesse MJ. 2015 Facilitating systematic reviews, data extraction and meta‐analysis with the metagear package for r. </w:t>
      </w:r>
      <w:r w:rsidRPr="00B4142A">
        <w:rPr>
          <w:i/>
        </w:rPr>
        <w:t>Methods Ecol. Evol.</w:t>
      </w:r>
      <w:r w:rsidRPr="00B4142A">
        <w:t xml:space="preserve"> </w:t>
      </w:r>
      <w:r w:rsidRPr="00B4142A">
        <w:rPr>
          <w:b/>
          <w:bCs/>
        </w:rPr>
        <w:t>7</w:t>
      </w:r>
      <w:r w:rsidRPr="00B4142A">
        <w:t>, 323–330. (doi:https://doi.org/10.1111/2041-210X.12472)</w:t>
      </w:r>
    </w:p>
    <w:p w14:paraId="10BB4E27" w14:textId="77777777" w:rsidR="00B4142A" w:rsidRPr="00B4142A" w:rsidRDefault="00B4142A" w:rsidP="00B4142A">
      <w:pPr>
        <w:pStyle w:val="SectionText0"/>
      </w:pPr>
      <w:r w:rsidRPr="00B4142A">
        <w:t>66.</w:t>
      </w:r>
      <w:r w:rsidRPr="00B4142A">
        <w:tab/>
        <w:t xml:space="preserve">Lima SL. 1995 Back to the basics of anti-predatory vigilance: the group-size effect. </w:t>
      </w:r>
      <w:r w:rsidRPr="00B4142A">
        <w:rPr>
          <w:i/>
        </w:rPr>
        <w:t>Anim. Behav.</w:t>
      </w:r>
      <w:r w:rsidRPr="00B4142A">
        <w:t xml:space="preserve"> </w:t>
      </w:r>
      <w:r w:rsidRPr="00B4142A">
        <w:rPr>
          <w:b/>
          <w:bCs/>
        </w:rPr>
        <w:t>49</w:t>
      </w:r>
      <w:r w:rsidRPr="00B4142A">
        <w:t>, 11–20. (doi:10.1016/0003-3472(95)80149-9)</w:t>
      </w:r>
    </w:p>
    <w:p w14:paraId="7CB1F8A5" w14:textId="77777777" w:rsidR="00B4142A" w:rsidRPr="00B4142A" w:rsidRDefault="00B4142A" w:rsidP="00B4142A">
      <w:pPr>
        <w:pStyle w:val="SectionText0"/>
      </w:pPr>
      <w:r w:rsidRPr="00B4142A">
        <w:t>67.</w:t>
      </w:r>
      <w:r w:rsidRPr="00B4142A">
        <w:tab/>
        <w:t xml:space="preserve">Yasukawa K, Whittenberger LK, Nielsen TA. 1992 Anti-predator vigilance in the red-winged blackbird, </w:t>
      </w:r>
      <w:r w:rsidRPr="00B4142A">
        <w:rPr>
          <w:i/>
        </w:rPr>
        <w:t xml:space="preserve">Agelaius phoeniceus </w:t>
      </w:r>
      <w:r w:rsidRPr="00B4142A">
        <w:t xml:space="preserve">: do males act as sentinels? </w:t>
      </w:r>
      <w:r w:rsidRPr="00B4142A">
        <w:rPr>
          <w:i/>
        </w:rPr>
        <w:t>Anim. Behav.</w:t>
      </w:r>
      <w:r w:rsidRPr="00B4142A">
        <w:t xml:space="preserve"> </w:t>
      </w:r>
      <w:r w:rsidRPr="00B4142A">
        <w:rPr>
          <w:b/>
          <w:bCs/>
        </w:rPr>
        <w:t>43</w:t>
      </w:r>
      <w:r w:rsidRPr="00B4142A">
        <w:t>, 961–969. (doi:10.1016/S0003-3472(06)80009-6)</w:t>
      </w:r>
    </w:p>
    <w:p w14:paraId="529CC0E9" w14:textId="77777777" w:rsidR="00B4142A" w:rsidRPr="00B4142A" w:rsidRDefault="00B4142A" w:rsidP="00B4142A">
      <w:pPr>
        <w:pStyle w:val="SectionText0"/>
      </w:pPr>
      <w:r w:rsidRPr="00B4142A">
        <w:t>68.</w:t>
      </w:r>
      <w:r w:rsidRPr="00B4142A">
        <w:tab/>
        <w:t xml:space="preserve">Burton N, Yasukawa K. 2001 The ‘Predator Early Warning System’ of Red-Winged Blackbirds (Sistema de Alarma Temprana Contra Depredadores por Parte de </w:t>
      </w:r>
      <w:r w:rsidRPr="00B4142A">
        <w:rPr>
          <w:i/>
        </w:rPr>
        <w:t>Agelaius phoeniceus</w:t>
      </w:r>
      <w:r w:rsidRPr="00B4142A">
        <w:t xml:space="preserve">). </w:t>
      </w:r>
      <w:r w:rsidRPr="00B4142A">
        <w:rPr>
          <w:i/>
        </w:rPr>
        <w:t>J. Field Ornithol.</w:t>
      </w:r>
      <w:r w:rsidRPr="00B4142A">
        <w:t xml:space="preserve"> </w:t>
      </w:r>
      <w:r w:rsidRPr="00B4142A">
        <w:rPr>
          <w:b/>
          <w:bCs/>
        </w:rPr>
        <w:t>72</w:t>
      </w:r>
      <w:r w:rsidRPr="00B4142A">
        <w:t>, 106–112.</w:t>
      </w:r>
    </w:p>
    <w:p w14:paraId="62A184EE" w14:textId="77777777" w:rsidR="00B4142A" w:rsidRPr="00B4142A" w:rsidRDefault="00B4142A" w:rsidP="00B4142A">
      <w:pPr>
        <w:pStyle w:val="SectionText0"/>
      </w:pPr>
      <w:r w:rsidRPr="00B4142A">
        <w:lastRenderedPageBreak/>
        <w:t>69.</w:t>
      </w:r>
      <w:r w:rsidRPr="00B4142A">
        <w:tab/>
        <w:t xml:space="preserve">Burt DB. 1996 Habitat-use patterns in cooperative and non-cooperative breeding birds: testing predictions with western scrub-jays. </w:t>
      </w:r>
      <w:r w:rsidRPr="00B4142A">
        <w:rPr>
          <w:i/>
        </w:rPr>
        <w:t>Wilson Bull.</w:t>
      </w:r>
      <w:r w:rsidRPr="00B4142A">
        <w:t xml:space="preserve"> </w:t>
      </w:r>
      <w:r w:rsidRPr="00B4142A">
        <w:rPr>
          <w:b/>
          <w:bCs/>
        </w:rPr>
        <w:t>108</w:t>
      </w:r>
      <w:r w:rsidRPr="00B4142A">
        <w:t>, 712–727.</w:t>
      </w:r>
    </w:p>
    <w:p w14:paraId="697599F1" w14:textId="77777777" w:rsidR="00B4142A" w:rsidRPr="00B4142A" w:rsidRDefault="00B4142A" w:rsidP="00B4142A">
      <w:pPr>
        <w:pStyle w:val="SectionText0"/>
      </w:pPr>
      <w:r w:rsidRPr="00B4142A">
        <w:t>70.</w:t>
      </w:r>
      <w:r w:rsidRPr="00B4142A">
        <w:tab/>
        <w:t xml:space="preserve">Mainwaring MC, Griffith SC. 2013 Looking after your partner: sentinel behaviour in a socially monogamous bird. </w:t>
      </w:r>
      <w:r w:rsidRPr="00B4142A">
        <w:rPr>
          <w:i/>
        </w:rPr>
        <w:t>PeerJ</w:t>
      </w:r>
      <w:r w:rsidRPr="00B4142A">
        <w:t xml:space="preserve"> </w:t>
      </w:r>
      <w:r w:rsidRPr="00B4142A">
        <w:rPr>
          <w:b/>
          <w:bCs/>
        </w:rPr>
        <w:t>1</w:t>
      </w:r>
      <w:r w:rsidRPr="00B4142A">
        <w:t>, e83. (doi:10.7717/peerj.83)</w:t>
      </w:r>
    </w:p>
    <w:p w14:paraId="5F9F9993" w14:textId="77777777" w:rsidR="00B4142A" w:rsidRPr="00B4142A" w:rsidRDefault="00B4142A" w:rsidP="00B4142A">
      <w:pPr>
        <w:pStyle w:val="SectionText0"/>
      </w:pPr>
      <w:r w:rsidRPr="00B4142A">
        <w:t>71.</w:t>
      </w:r>
      <w:r w:rsidRPr="00B4142A">
        <w:tab/>
        <w:t xml:space="preserve">Zacharias VJ, Mathew DN. 1998 Behaviour of the whiteheaded babbler </w:t>
      </w:r>
      <w:r w:rsidRPr="00B4142A">
        <w:rPr>
          <w:i/>
        </w:rPr>
        <w:t xml:space="preserve">Turdoides affinis Jerdon </w:t>
      </w:r>
      <w:r w:rsidRPr="00B4142A">
        <w:t xml:space="preserve">. </w:t>
      </w:r>
      <w:r w:rsidRPr="00B4142A">
        <w:rPr>
          <w:b/>
          <w:bCs/>
        </w:rPr>
        <w:t>95</w:t>
      </w:r>
      <w:r w:rsidRPr="00B4142A">
        <w:t>, 8.</w:t>
      </w:r>
    </w:p>
    <w:p w14:paraId="08D3933E" w14:textId="77777777" w:rsidR="00B4142A" w:rsidRPr="00B4142A" w:rsidRDefault="00B4142A" w:rsidP="00B4142A">
      <w:pPr>
        <w:pStyle w:val="SectionText0"/>
      </w:pPr>
      <w:r w:rsidRPr="00B4142A">
        <w:t>72.</w:t>
      </w:r>
      <w:r w:rsidRPr="00B4142A">
        <w:tab/>
        <w:t>Yasukawa K, Cockburn A. 2009 Antipredator Vigilance in Cooperatively Breeding Superb Fairy-Wrens (</w:t>
      </w:r>
      <w:r w:rsidRPr="00B4142A">
        <w:rPr>
          <w:i/>
        </w:rPr>
        <w:t xml:space="preserve">Malurus Cyaneus </w:t>
      </w:r>
      <w:r w:rsidRPr="00B4142A">
        <w:t xml:space="preserve">). </w:t>
      </w:r>
      <w:r w:rsidRPr="00B4142A">
        <w:rPr>
          <w:i/>
        </w:rPr>
        <w:t>The Auk</w:t>
      </w:r>
      <w:r w:rsidRPr="00B4142A">
        <w:t xml:space="preserve"> </w:t>
      </w:r>
      <w:r w:rsidRPr="00B4142A">
        <w:rPr>
          <w:b/>
          <w:bCs/>
        </w:rPr>
        <w:t>126</w:t>
      </w:r>
      <w:r w:rsidRPr="00B4142A">
        <w:t>, 147–154. (doi:10.1525/auk.2009.08074)</w:t>
      </w:r>
    </w:p>
    <w:p w14:paraId="37C46826" w14:textId="77777777" w:rsidR="00B4142A" w:rsidRPr="00B4142A" w:rsidRDefault="00B4142A" w:rsidP="00B4142A">
      <w:pPr>
        <w:pStyle w:val="SectionText0"/>
      </w:pPr>
      <w:r w:rsidRPr="00B4142A">
        <w:t>73.</w:t>
      </w:r>
      <w:r w:rsidRPr="00B4142A">
        <w:tab/>
        <w:t xml:space="preserve">Houslay TM, Nielsen JF, Clutton‐Brock TH. 2021 Contributions of genetic and nongenetic sources to variation in cooperative behavior in a cooperative mammal. </w:t>
      </w:r>
      <w:r w:rsidRPr="00B4142A">
        <w:rPr>
          <w:i/>
        </w:rPr>
        <w:t>Evolution</w:t>
      </w:r>
      <w:r w:rsidRPr="00B4142A">
        <w:t xml:space="preserve"> </w:t>
      </w:r>
      <w:r w:rsidRPr="00B4142A">
        <w:rPr>
          <w:b/>
          <w:bCs/>
        </w:rPr>
        <w:t>75</w:t>
      </w:r>
      <w:r w:rsidRPr="00B4142A">
        <w:t>, 3071–3086. (doi:10.1111/evo.14383)</w:t>
      </w:r>
    </w:p>
    <w:p w14:paraId="04DC3D3E" w14:textId="77777777" w:rsidR="00B4142A" w:rsidRPr="00B4142A" w:rsidRDefault="00B4142A" w:rsidP="00B4142A">
      <w:pPr>
        <w:pStyle w:val="SectionText0"/>
      </w:pPr>
      <w:r w:rsidRPr="00B4142A">
        <w:t>74.</w:t>
      </w:r>
      <w:r w:rsidRPr="00B4142A">
        <w:tab/>
        <w:t xml:space="preserve">Kong D, Møller AP, Zhang Y. 2021 Disturbance and predation risk influence vigilance synchrony of black‐necked cranes </w:t>
      </w:r>
      <w:r w:rsidRPr="00B4142A">
        <w:rPr>
          <w:i/>
        </w:rPr>
        <w:t>Grus nigricollis</w:t>
      </w:r>
      <w:r w:rsidRPr="00B4142A">
        <w:t xml:space="preserve"> , but not as strongly as expected. </w:t>
      </w:r>
      <w:r w:rsidRPr="00B4142A">
        <w:rPr>
          <w:i/>
        </w:rPr>
        <w:t>Ecol. Evol.</w:t>
      </w:r>
      <w:r w:rsidRPr="00B4142A">
        <w:t xml:space="preserve"> </w:t>
      </w:r>
      <w:r w:rsidRPr="00B4142A">
        <w:rPr>
          <w:b/>
          <w:bCs/>
        </w:rPr>
        <w:t>11</w:t>
      </w:r>
      <w:r w:rsidRPr="00B4142A">
        <w:t>, 2289–2298. (doi:10.1002/ece3.7196)</w:t>
      </w:r>
    </w:p>
    <w:p w14:paraId="10263949" w14:textId="77777777" w:rsidR="00B4142A" w:rsidRPr="00B4142A" w:rsidRDefault="00B4142A" w:rsidP="00B4142A">
      <w:pPr>
        <w:pStyle w:val="SectionText0"/>
      </w:pPr>
      <w:r w:rsidRPr="00B4142A">
        <w:t>75.</w:t>
      </w:r>
      <w:r w:rsidRPr="00B4142A">
        <w:tab/>
        <w:t xml:space="preserve">Sorato E, Gullett PR, Griffith SC, Russell AF. 2012 Effects of predation risk on foraging behaviour and group size: adaptations in a social cooperative species. </w:t>
      </w:r>
      <w:r w:rsidRPr="00B4142A">
        <w:rPr>
          <w:i/>
        </w:rPr>
        <w:t>Anim. Behav.</w:t>
      </w:r>
      <w:r w:rsidRPr="00B4142A">
        <w:t xml:space="preserve"> </w:t>
      </w:r>
      <w:r w:rsidRPr="00B4142A">
        <w:rPr>
          <w:b/>
          <w:bCs/>
        </w:rPr>
        <w:t>84</w:t>
      </w:r>
      <w:r w:rsidRPr="00B4142A">
        <w:t>, 823–834. (doi:10.1016/j.anbehav.2012.07.003)</w:t>
      </w:r>
    </w:p>
    <w:p w14:paraId="25705D1E" w14:textId="4CF2982C" w:rsidR="00B4142A" w:rsidRPr="00B4142A" w:rsidRDefault="00B4142A" w:rsidP="00B4142A">
      <w:pPr>
        <w:pStyle w:val="SectionText0"/>
      </w:pPr>
      <w:r w:rsidRPr="00B4142A">
        <w:t>76.</w:t>
      </w:r>
      <w:r w:rsidRPr="00B4142A">
        <w:tab/>
        <w:t xml:space="preserve">Goodale E, Beauchamp G, Ruxton GD. 2017 </w:t>
      </w:r>
      <w:proofErr w:type="gramStart"/>
      <w:r w:rsidRPr="00B4142A">
        <w:t>Leadership</w:t>
      </w:r>
      <w:proofErr w:type="gramEnd"/>
      <w:r w:rsidRPr="00B4142A">
        <w:t xml:space="preserve"> and </w:t>
      </w:r>
      <w:ins w:id="267" w:author="Author">
        <w:r w:rsidR="00751424">
          <w:t>s</w:t>
        </w:r>
      </w:ins>
      <w:del w:id="268" w:author="Author">
        <w:r w:rsidRPr="00B4142A" w:rsidDel="00751424">
          <w:delText>S</w:delText>
        </w:r>
      </w:del>
      <w:r w:rsidRPr="00B4142A">
        <w:t xml:space="preserve">entinel Behavior. In </w:t>
      </w:r>
      <w:r w:rsidRPr="00B4142A">
        <w:rPr>
          <w:i/>
        </w:rPr>
        <w:t>Mixed-Species Groups of Animals</w:t>
      </w:r>
      <w:r w:rsidRPr="00B4142A">
        <w:t>, pp. 125–145. Elsevier. (doi:10.1016/B978-0-12-805355-3.00007-5)</w:t>
      </w:r>
    </w:p>
    <w:p w14:paraId="62B11932" w14:textId="77777777" w:rsidR="00B4142A" w:rsidRPr="00B4142A" w:rsidRDefault="00B4142A" w:rsidP="00B4142A">
      <w:pPr>
        <w:pStyle w:val="SectionText0"/>
      </w:pPr>
      <w:r w:rsidRPr="00B4142A">
        <w:t>77.</w:t>
      </w:r>
      <w:r w:rsidRPr="00B4142A">
        <w:tab/>
        <w:t xml:space="preserve">Gallo T, Fidino M, Lehrer EW, Magle S, Loison A. 2019 Urbanization alters predator‐avoidance behaviours. </w:t>
      </w:r>
      <w:r w:rsidRPr="00B4142A">
        <w:rPr>
          <w:i/>
        </w:rPr>
        <w:t>J. Anim. Ecol.</w:t>
      </w:r>
      <w:r w:rsidRPr="00B4142A">
        <w:t xml:space="preserve"> </w:t>
      </w:r>
      <w:r w:rsidRPr="00B4142A">
        <w:rPr>
          <w:b/>
          <w:bCs/>
        </w:rPr>
        <w:t>88</w:t>
      </w:r>
      <w:r w:rsidRPr="00B4142A">
        <w:t>, 793–803. (doi:10.1111/1365-2656.12967)</w:t>
      </w:r>
    </w:p>
    <w:p w14:paraId="3F207013" w14:textId="77777777" w:rsidR="00B4142A" w:rsidRPr="00B4142A" w:rsidRDefault="00B4142A" w:rsidP="00B4142A">
      <w:pPr>
        <w:pStyle w:val="SectionText0"/>
      </w:pPr>
      <w:r w:rsidRPr="00B4142A">
        <w:t>78.</w:t>
      </w:r>
      <w:r w:rsidRPr="00B4142A">
        <w:tab/>
        <w:t xml:space="preserve">Renthlei Z, Borah BK, Trivedi AK. 2017 Effect of urbanization on daily behavior and seasonal functions in vertebrates. </w:t>
      </w:r>
      <w:r w:rsidRPr="00B4142A">
        <w:rPr>
          <w:i/>
        </w:rPr>
        <w:t>Biol. Rhythm Res.</w:t>
      </w:r>
      <w:r w:rsidRPr="00B4142A">
        <w:t xml:space="preserve"> </w:t>
      </w:r>
      <w:r w:rsidRPr="00B4142A">
        <w:rPr>
          <w:b/>
          <w:bCs/>
        </w:rPr>
        <w:t>48</w:t>
      </w:r>
      <w:r w:rsidRPr="00B4142A">
        <w:t>, 789–804. (doi:10.1080/09291016.2017.1345462)</w:t>
      </w:r>
    </w:p>
    <w:p w14:paraId="5A786BBB" w14:textId="77777777" w:rsidR="00B4142A" w:rsidRPr="00B4142A" w:rsidRDefault="00B4142A" w:rsidP="00B4142A">
      <w:pPr>
        <w:pStyle w:val="SectionText0"/>
      </w:pPr>
      <w:r w:rsidRPr="00B4142A">
        <w:t>79.</w:t>
      </w:r>
      <w:r w:rsidRPr="00B4142A">
        <w:tab/>
        <w:t xml:space="preserve">Morrison JL, Gottlieb IGW, Pias KE. 2016 Spatial distribution and the value of green spaces for urban red-tailed hawks. </w:t>
      </w:r>
      <w:r w:rsidRPr="00B4142A">
        <w:rPr>
          <w:i/>
        </w:rPr>
        <w:t>Urban Ecosyst.</w:t>
      </w:r>
      <w:r w:rsidRPr="00B4142A">
        <w:t xml:space="preserve"> </w:t>
      </w:r>
      <w:r w:rsidRPr="00B4142A">
        <w:rPr>
          <w:b/>
          <w:bCs/>
        </w:rPr>
        <w:t>19</w:t>
      </w:r>
      <w:r w:rsidRPr="00B4142A">
        <w:t>, 1373–1388. (doi:10.1007/s11252-016-0554-0)</w:t>
      </w:r>
    </w:p>
    <w:p w14:paraId="58C9D52D" w14:textId="4C293A9C" w:rsidR="00B4142A" w:rsidRPr="00B4142A" w:rsidRDefault="00B4142A" w:rsidP="00B4142A">
      <w:pPr>
        <w:pStyle w:val="SectionText0"/>
      </w:pPr>
      <w:r w:rsidRPr="00B4142A">
        <w:t>80.</w:t>
      </w:r>
      <w:r w:rsidRPr="00B4142A">
        <w:tab/>
        <w:t xml:space="preserve">Latta SC, Latta KN. 2015 Do urban </w:t>
      </w:r>
      <w:ins w:id="269" w:author="Author">
        <w:r w:rsidR="00751424">
          <w:t>A</w:t>
        </w:r>
      </w:ins>
      <w:del w:id="270" w:author="Author">
        <w:r w:rsidRPr="00B4142A" w:rsidDel="00751424">
          <w:delText>a</w:delText>
        </w:r>
      </w:del>
      <w:r w:rsidRPr="00B4142A">
        <w:t xml:space="preserve">merican </w:t>
      </w:r>
      <w:ins w:id="271" w:author="Author">
        <w:r w:rsidR="00751424">
          <w:t>C</w:t>
        </w:r>
      </w:ins>
      <w:del w:id="272" w:author="Author">
        <w:r w:rsidRPr="00B4142A" w:rsidDel="00751424">
          <w:delText>c</w:delText>
        </w:r>
      </w:del>
      <w:r w:rsidRPr="00B4142A">
        <w:t>rows (</w:t>
      </w:r>
      <w:r w:rsidRPr="00B4142A">
        <w:rPr>
          <w:i/>
        </w:rPr>
        <w:t xml:space="preserve">Corvus </w:t>
      </w:r>
      <w:proofErr w:type="spellStart"/>
      <w:r w:rsidRPr="00B4142A">
        <w:rPr>
          <w:i/>
        </w:rPr>
        <w:t>brachyrhynchos</w:t>
      </w:r>
      <w:proofErr w:type="spellEnd"/>
      <w:r w:rsidRPr="00B4142A">
        <w:t>) contribute to population declines of the common nighthawk (</w:t>
      </w:r>
      <w:r w:rsidRPr="00B4142A">
        <w:rPr>
          <w:i/>
        </w:rPr>
        <w:t>Chordeiles minor</w:t>
      </w:r>
      <w:r w:rsidRPr="00B4142A">
        <w:t xml:space="preserve">)? </w:t>
      </w:r>
      <w:r w:rsidRPr="00B4142A">
        <w:rPr>
          <w:i/>
        </w:rPr>
        <w:t>Wilson J. Ornithol.</w:t>
      </w:r>
      <w:r w:rsidRPr="00B4142A">
        <w:t xml:space="preserve"> </w:t>
      </w:r>
      <w:r w:rsidRPr="00B4142A">
        <w:rPr>
          <w:b/>
          <w:bCs/>
        </w:rPr>
        <w:t>127</w:t>
      </w:r>
      <w:r w:rsidRPr="00B4142A">
        <w:t>, 528–533. (doi:10.1676/14-181.1)</w:t>
      </w:r>
    </w:p>
    <w:p w14:paraId="5203FCEF" w14:textId="77777777" w:rsidR="00B4142A" w:rsidRPr="00B4142A" w:rsidRDefault="00B4142A" w:rsidP="00B4142A">
      <w:pPr>
        <w:pStyle w:val="SectionText0"/>
      </w:pPr>
      <w:r w:rsidRPr="00B4142A">
        <w:lastRenderedPageBreak/>
        <w:t>81.</w:t>
      </w:r>
      <w:r w:rsidRPr="00B4142A">
        <w:tab/>
        <w:t xml:space="preserve">Rosenberg KV </w:t>
      </w:r>
      <w:r w:rsidRPr="00B4142A">
        <w:rPr>
          <w:i/>
        </w:rPr>
        <w:t>et al.</w:t>
      </w:r>
      <w:r w:rsidRPr="00B4142A">
        <w:t xml:space="preserve"> 2019 Decline of the North American avifauna. </w:t>
      </w:r>
      <w:r w:rsidRPr="00B4142A">
        <w:rPr>
          <w:i/>
        </w:rPr>
        <w:t>Science</w:t>
      </w:r>
      <w:r w:rsidRPr="00B4142A">
        <w:t xml:space="preserve"> </w:t>
      </w:r>
      <w:r w:rsidRPr="00B4142A">
        <w:rPr>
          <w:b/>
          <w:bCs/>
        </w:rPr>
        <w:t>366</w:t>
      </w:r>
      <w:r w:rsidRPr="00B4142A">
        <w:t>, 120–124. (doi:10.1126/science.aaw1313)</w:t>
      </w:r>
    </w:p>
    <w:p w14:paraId="7E0B31A4" w14:textId="77777777" w:rsidR="00B4142A" w:rsidRPr="00B4142A" w:rsidRDefault="00B4142A" w:rsidP="00B4142A">
      <w:pPr>
        <w:pStyle w:val="SectionText0"/>
      </w:pPr>
      <w:r w:rsidRPr="00B4142A">
        <w:t>82.</w:t>
      </w:r>
      <w:r w:rsidRPr="00B4142A">
        <w:tab/>
        <w:t xml:space="preserve">Johnson R. 1994 AMERICAN CROWS. </w:t>
      </w:r>
      <w:r w:rsidRPr="00B4142A">
        <w:rPr>
          <w:i/>
        </w:rPr>
        <w:t>Handb. Prev. Control Wildl. Damage</w:t>
      </w:r>
      <w:r w:rsidRPr="00B4142A">
        <w:t xml:space="preserve"> </w:t>
      </w:r>
    </w:p>
    <w:p w14:paraId="0E7C5219" w14:textId="77777777" w:rsidR="00B4142A" w:rsidRPr="00B4142A" w:rsidRDefault="00B4142A" w:rsidP="00B4142A">
      <w:pPr>
        <w:pStyle w:val="SectionText0"/>
      </w:pPr>
      <w:r w:rsidRPr="00B4142A">
        <w:t>83.</w:t>
      </w:r>
      <w:r w:rsidRPr="00B4142A">
        <w:tab/>
        <w:t xml:space="preserve">Auman HJ, Meathrel CE, Richardson A. 2008 Supersize Me: Does Anthropogenic Food Change the Body Condition of Silver Gulls? A Comparison Between Urbanized and Remote, Non-urbanized Areas. In </w:t>
      </w:r>
      <w:r w:rsidRPr="00B4142A">
        <w:rPr>
          <w:i/>
        </w:rPr>
        <w:t>Waterbirds</w:t>
      </w:r>
      <w:r w:rsidRPr="00B4142A">
        <w:t>, pp. 122–126. (doi:10.1675/1524-4695(2008)31[122:SMDAFC]2.0.CO;2)</w:t>
      </w:r>
    </w:p>
    <w:p w14:paraId="526643C0" w14:textId="77777777" w:rsidR="00B4142A" w:rsidRPr="00B4142A" w:rsidRDefault="00B4142A" w:rsidP="00B4142A">
      <w:pPr>
        <w:pStyle w:val="SectionText0"/>
      </w:pPr>
      <w:r w:rsidRPr="00B4142A">
        <w:t>84.</w:t>
      </w:r>
      <w:r w:rsidRPr="00B4142A">
        <w:tab/>
        <w:t xml:space="preserve">Jones TB, Evans JC, Morand-Ferron J. 2019 Urbanization and the temporal patterns of social networks and group foraging behaviors. </w:t>
      </w:r>
      <w:r w:rsidRPr="00B4142A">
        <w:rPr>
          <w:i/>
        </w:rPr>
        <w:t>Ecol. Evol.</w:t>
      </w:r>
      <w:r w:rsidRPr="00B4142A">
        <w:t xml:space="preserve"> </w:t>
      </w:r>
      <w:r w:rsidRPr="00B4142A">
        <w:rPr>
          <w:b/>
          <w:bCs/>
        </w:rPr>
        <w:t>9</w:t>
      </w:r>
      <w:r w:rsidRPr="00B4142A">
        <w:t>, 4589–4602. (doi:10.1002/ece3.5060)</w:t>
      </w:r>
    </w:p>
    <w:p w14:paraId="3841FF35" w14:textId="77777777" w:rsidR="00B4142A" w:rsidRPr="00B4142A" w:rsidRDefault="00B4142A" w:rsidP="00B4142A">
      <w:pPr>
        <w:pStyle w:val="SectionText0"/>
      </w:pPr>
      <w:r w:rsidRPr="00B4142A">
        <w:t>85.</w:t>
      </w:r>
      <w:r w:rsidRPr="00B4142A">
        <w:tab/>
        <w:t xml:space="preserve">Møller AP. 1990 Changes in the size of avian breeding territories in relation to the nesting cycle. </w:t>
      </w:r>
      <w:r w:rsidRPr="00B4142A">
        <w:rPr>
          <w:i/>
        </w:rPr>
        <w:t>Anim. Behav.</w:t>
      </w:r>
      <w:r w:rsidRPr="00B4142A">
        <w:t xml:space="preserve"> </w:t>
      </w:r>
      <w:r w:rsidRPr="00B4142A">
        <w:rPr>
          <w:b/>
          <w:bCs/>
        </w:rPr>
        <w:t>40</w:t>
      </w:r>
      <w:r w:rsidRPr="00B4142A">
        <w:t>, 1070–1079. (doi:10.1016/S0003-3472(05)80173-3)</w:t>
      </w:r>
    </w:p>
    <w:p w14:paraId="56E861A7" w14:textId="77777777" w:rsidR="00B4142A" w:rsidRPr="00B4142A" w:rsidRDefault="00B4142A" w:rsidP="00B4142A">
      <w:pPr>
        <w:pStyle w:val="SectionText0"/>
      </w:pPr>
      <w:r w:rsidRPr="00B4142A">
        <w:t>86.</w:t>
      </w:r>
      <w:r w:rsidRPr="00B4142A">
        <w:tab/>
        <w:t xml:space="preserve">Friard O, Gamba M. 2016 BORIS: a free, versatile open-source event-logging software for video/audio coding and live observations. </w:t>
      </w:r>
      <w:r w:rsidRPr="00B4142A">
        <w:rPr>
          <w:i/>
        </w:rPr>
        <w:t>Methods Ecol. Evol.</w:t>
      </w:r>
      <w:r w:rsidRPr="00B4142A">
        <w:t xml:space="preserve"> </w:t>
      </w:r>
      <w:r w:rsidRPr="00B4142A">
        <w:rPr>
          <w:b/>
          <w:bCs/>
        </w:rPr>
        <w:t>7</w:t>
      </w:r>
      <w:r w:rsidRPr="00B4142A">
        <w:t>, 1325–1330. (doi:10.1111/2041-210X.12584)</w:t>
      </w:r>
    </w:p>
    <w:p w14:paraId="2BF735DC" w14:textId="77777777" w:rsidR="00B4142A" w:rsidRPr="00B4142A" w:rsidRDefault="00B4142A" w:rsidP="00B4142A">
      <w:pPr>
        <w:pStyle w:val="SectionText0"/>
      </w:pPr>
      <w:r w:rsidRPr="00B4142A">
        <w:t>87.</w:t>
      </w:r>
      <w:r w:rsidRPr="00B4142A">
        <w:tab/>
        <w:t xml:space="preserve">R Core Team. 2022 R: the R project for statistical computing. </w:t>
      </w:r>
    </w:p>
    <w:p w14:paraId="45DA0BDE" w14:textId="77777777" w:rsidR="00B4142A" w:rsidRPr="00B4142A" w:rsidRDefault="00B4142A" w:rsidP="00B4142A">
      <w:pPr>
        <w:pStyle w:val="SectionText0"/>
      </w:pPr>
      <w:r w:rsidRPr="00B4142A">
        <w:t>88.</w:t>
      </w:r>
      <w:r w:rsidRPr="00B4142A">
        <w:tab/>
        <w:t xml:space="preserve">Koller M. 2016 Robustlmm: an R package for robust estimation of linear mixed-effects models. </w:t>
      </w:r>
      <w:r w:rsidRPr="00B4142A">
        <w:rPr>
          <w:i/>
        </w:rPr>
        <w:t>J. Stat. Softw.</w:t>
      </w:r>
      <w:r w:rsidRPr="00B4142A">
        <w:t xml:space="preserve"> </w:t>
      </w:r>
      <w:r w:rsidRPr="00B4142A">
        <w:rPr>
          <w:b/>
          <w:bCs/>
        </w:rPr>
        <w:t>75</w:t>
      </w:r>
      <w:r w:rsidRPr="00B4142A">
        <w:t>, 1–24. (doi:10.18637/jss.v075.i06)</w:t>
      </w:r>
    </w:p>
    <w:p w14:paraId="59062069" w14:textId="77777777" w:rsidR="00B4142A" w:rsidRPr="00B4142A" w:rsidRDefault="00B4142A" w:rsidP="00B4142A">
      <w:pPr>
        <w:pStyle w:val="SectionText0"/>
      </w:pPr>
      <w:r w:rsidRPr="00B4142A">
        <w:t>89.</w:t>
      </w:r>
      <w:r w:rsidRPr="00B4142A">
        <w:tab/>
        <w:t xml:space="preserve">Bates D, Mächler M, Bolker B, Walker S. 2015 Fitting linear mixed-effects models using lme4. </w:t>
      </w:r>
      <w:r w:rsidRPr="00B4142A">
        <w:rPr>
          <w:i/>
        </w:rPr>
        <w:t>J. Stat. Softw.</w:t>
      </w:r>
      <w:r w:rsidRPr="00B4142A">
        <w:t xml:space="preserve"> </w:t>
      </w:r>
      <w:r w:rsidRPr="00B4142A">
        <w:rPr>
          <w:b/>
          <w:bCs/>
        </w:rPr>
        <w:t>67</w:t>
      </w:r>
      <w:r w:rsidRPr="00B4142A">
        <w:t>, 1–48. (doi:10.18637/jss.v067.i01)</w:t>
      </w:r>
    </w:p>
    <w:p w14:paraId="5B163109" w14:textId="77777777" w:rsidR="00B4142A" w:rsidRPr="00B4142A" w:rsidRDefault="00B4142A" w:rsidP="00B4142A">
      <w:pPr>
        <w:pStyle w:val="SectionText0"/>
      </w:pPr>
      <w:r w:rsidRPr="00B4142A">
        <w:t>90.</w:t>
      </w:r>
      <w:r w:rsidRPr="00B4142A">
        <w:tab/>
        <w:t xml:space="preserve">Lenth RW. 2023 Emmeans: estimated marginal means, aka least-squares means. </w:t>
      </w:r>
    </w:p>
    <w:p w14:paraId="7D641EC0" w14:textId="77777777" w:rsidR="00B4142A" w:rsidRPr="00B4142A" w:rsidRDefault="00B4142A" w:rsidP="00B4142A">
      <w:pPr>
        <w:pStyle w:val="SectionText0"/>
      </w:pPr>
      <w:r w:rsidRPr="00B4142A">
        <w:t>91.</w:t>
      </w:r>
      <w:r w:rsidRPr="00B4142A">
        <w:tab/>
        <w:t xml:space="preserve">Hollén LI, Bell MBV, Wade HM, Rose R, Russell A, Niven F, Ridley AR, Radford AN. 2011 Ecological conditions influence sentinel decisions. </w:t>
      </w:r>
      <w:r w:rsidRPr="00B4142A">
        <w:rPr>
          <w:i/>
        </w:rPr>
        <w:t>Anim. Behav.</w:t>
      </w:r>
      <w:r w:rsidRPr="00B4142A">
        <w:t xml:space="preserve"> </w:t>
      </w:r>
      <w:r w:rsidRPr="00B4142A">
        <w:rPr>
          <w:b/>
          <w:bCs/>
        </w:rPr>
        <w:t>82</w:t>
      </w:r>
      <w:r w:rsidRPr="00B4142A">
        <w:t>, 1435–1441. (doi:10.1016/j.anbehav.2011.09.028)</w:t>
      </w:r>
    </w:p>
    <w:p w14:paraId="04FCAEF4" w14:textId="77777777" w:rsidR="00B4142A" w:rsidRPr="00B4142A" w:rsidRDefault="00B4142A" w:rsidP="00B4142A">
      <w:pPr>
        <w:pStyle w:val="SectionText0"/>
      </w:pPr>
      <w:r w:rsidRPr="00B4142A">
        <w:t>92.</w:t>
      </w:r>
      <w:r w:rsidRPr="00B4142A">
        <w:tab/>
        <w:t xml:space="preserve">Mukherjee S, Ray-Mukherjee J, Sarabia R. 2013 Behaviour of American Crows (Corvus brachyrhynchos) when encountering an oncoming vehicle. </w:t>
      </w:r>
      <w:r w:rsidRPr="00B4142A">
        <w:rPr>
          <w:i/>
        </w:rPr>
        <w:t>Can. Field-Nat.</w:t>
      </w:r>
      <w:r w:rsidRPr="00B4142A">
        <w:t xml:space="preserve"> </w:t>
      </w:r>
      <w:r w:rsidRPr="00B4142A">
        <w:rPr>
          <w:b/>
          <w:bCs/>
        </w:rPr>
        <w:t>127</w:t>
      </w:r>
      <w:r w:rsidRPr="00B4142A">
        <w:t>, 229. (doi:10.22621/cfn.v127i3.1488)</w:t>
      </w:r>
    </w:p>
    <w:p w14:paraId="6CD07C36" w14:textId="77777777" w:rsidR="00B4142A" w:rsidRPr="00B4142A" w:rsidRDefault="00B4142A" w:rsidP="00B4142A">
      <w:pPr>
        <w:pStyle w:val="SectionText0"/>
      </w:pPr>
      <w:r w:rsidRPr="00B4142A">
        <w:t>93.</w:t>
      </w:r>
      <w:r w:rsidRPr="00B4142A">
        <w:tab/>
        <w:t xml:space="preserve">Lima SL, Bednekoff PA. 1999 Temporal Variation in Danger Drives Antipredator Behavior: The Predation Risk Allocation Hypothesis. </w:t>
      </w:r>
      <w:r w:rsidRPr="00B4142A">
        <w:rPr>
          <w:i/>
        </w:rPr>
        <w:t>Am. Nat.</w:t>
      </w:r>
      <w:r w:rsidRPr="00B4142A">
        <w:t xml:space="preserve"> </w:t>
      </w:r>
      <w:r w:rsidRPr="00B4142A">
        <w:rPr>
          <w:b/>
          <w:bCs/>
        </w:rPr>
        <w:t>153</w:t>
      </w:r>
      <w:r w:rsidRPr="00B4142A">
        <w:t>, 649–659. (doi:10.1086/303202)</w:t>
      </w:r>
    </w:p>
    <w:p w14:paraId="153A1EF4" w14:textId="77777777" w:rsidR="00B4142A" w:rsidRPr="00B4142A" w:rsidRDefault="00B4142A" w:rsidP="00B4142A">
      <w:pPr>
        <w:pStyle w:val="SectionText0"/>
      </w:pPr>
      <w:r w:rsidRPr="00B4142A">
        <w:lastRenderedPageBreak/>
        <w:t>94.</w:t>
      </w:r>
      <w:r w:rsidRPr="00B4142A">
        <w:tab/>
        <w:t xml:space="preserve">Beauchamp G. 2013 </w:t>
      </w:r>
      <w:r w:rsidRPr="00B4142A">
        <w:rPr>
          <w:i/>
        </w:rPr>
        <w:t>Social predation: how group living benefits predators and prey</w:t>
      </w:r>
      <w:r w:rsidRPr="00B4142A">
        <w:t xml:space="preserve">. Elsevier. </w:t>
      </w:r>
    </w:p>
    <w:p w14:paraId="71C22984" w14:textId="77777777" w:rsidR="00B4142A" w:rsidRPr="00B4142A" w:rsidRDefault="00B4142A" w:rsidP="00B4142A">
      <w:pPr>
        <w:pStyle w:val="SectionText0"/>
      </w:pPr>
      <w:r w:rsidRPr="00B4142A">
        <w:t>95.</w:t>
      </w:r>
      <w:r w:rsidRPr="00B4142A">
        <w:tab/>
        <w:t xml:space="preserve">Beauchamp G. 2008 What is the magnitude of the group-size effect on vigilance? </w:t>
      </w:r>
      <w:r w:rsidRPr="00B4142A">
        <w:rPr>
          <w:i/>
        </w:rPr>
        <w:t>Behav. Ecol.</w:t>
      </w:r>
      <w:r w:rsidRPr="00B4142A">
        <w:t xml:space="preserve"> </w:t>
      </w:r>
      <w:r w:rsidRPr="00B4142A">
        <w:rPr>
          <w:b/>
          <w:bCs/>
        </w:rPr>
        <w:t>19</w:t>
      </w:r>
      <w:r w:rsidRPr="00B4142A">
        <w:t>, 1361–1368. (doi:10.1093/beheco/arn096)</w:t>
      </w:r>
    </w:p>
    <w:p w14:paraId="40BF939B" w14:textId="77777777" w:rsidR="00B4142A" w:rsidRPr="00B4142A" w:rsidRDefault="00B4142A" w:rsidP="00B4142A">
      <w:pPr>
        <w:pStyle w:val="SectionText0"/>
      </w:pPr>
      <w:r w:rsidRPr="00B4142A">
        <w:t>96.</w:t>
      </w:r>
      <w:r w:rsidRPr="00B4142A">
        <w:tab/>
        <w:t xml:space="preserve">Ward C, Low BS. 1997 Predictors of Vigilance for American Crows Foraging in an Urban Environment. </w:t>
      </w:r>
      <w:r w:rsidRPr="00B4142A">
        <w:rPr>
          <w:i/>
        </w:rPr>
        <w:t>Wilson Bull.</w:t>
      </w:r>
      <w:r w:rsidRPr="00B4142A">
        <w:t xml:space="preserve"> </w:t>
      </w:r>
      <w:r w:rsidRPr="00B4142A">
        <w:rPr>
          <w:b/>
          <w:bCs/>
        </w:rPr>
        <w:t>109</w:t>
      </w:r>
      <w:r w:rsidRPr="00B4142A">
        <w:t>, 481–489.</w:t>
      </w:r>
    </w:p>
    <w:p w14:paraId="6740B2F8" w14:textId="443CBC4E" w:rsidR="00B4142A" w:rsidRPr="002702D2" w:rsidRDefault="00B4142A" w:rsidP="00B4142A">
      <w:pPr>
        <w:pStyle w:val="SectionText0"/>
        <w:sectPr w:rsidR="00B4142A" w:rsidRPr="002702D2" w:rsidSect="00C47D23">
          <w:headerReference w:type="default" r:id="rId68"/>
          <w:pgSz w:w="12240" w:h="15840"/>
          <w:pgMar w:top="1440" w:right="1440" w:bottom="1440" w:left="1440" w:header="720" w:footer="720" w:gutter="0"/>
          <w:cols w:space="720"/>
        </w:sectPr>
      </w:pPr>
      <w:r>
        <w:fldChar w:fldCharType="end"/>
      </w:r>
    </w:p>
    <w:p w14:paraId="216FD865" w14:textId="5ADCE487" w:rsidR="00A20D4C" w:rsidRPr="006843E1" w:rsidRDefault="00A20D4C" w:rsidP="00FC7976">
      <w:pPr>
        <w:pStyle w:val="ChapterTitleB"/>
        <w:spacing w:before="0" w:after="0" w:line="480" w:lineRule="auto"/>
      </w:pPr>
      <w:bookmarkStart w:id="273" w:name="_Toc162204979"/>
      <w:bookmarkStart w:id="274" w:name="_Toc162794629"/>
      <w:r w:rsidRPr="006843E1">
        <w:lastRenderedPageBreak/>
        <w:t>Supplemental Material</w:t>
      </w:r>
      <w:bookmarkEnd w:id="273"/>
      <w:bookmarkEnd w:id="274"/>
    </w:p>
    <w:p w14:paraId="342AA2DC" w14:textId="6B1A6F24" w:rsidR="00EB46BA" w:rsidRPr="00864C67" w:rsidRDefault="00EB46BA" w:rsidP="00FD273E">
      <w:pPr>
        <w:pStyle w:val="SectionSubtitle"/>
        <w:spacing w:after="0" w:line="480" w:lineRule="auto"/>
      </w:pPr>
      <w:bookmarkStart w:id="275" w:name="_Toc162204980"/>
      <w:bookmarkStart w:id="276" w:name="_Toc162794630"/>
      <w:r w:rsidRPr="00864C67">
        <w:t>List of Supplemental Tables</w:t>
      </w:r>
      <w:bookmarkEnd w:id="275"/>
      <w:bookmarkEnd w:id="276"/>
    </w:p>
    <w:bookmarkStart w:id="277" w:name="_Toc151366371"/>
    <w:p w14:paraId="160C6A0A" w14:textId="6D75A6DF" w:rsidR="007A5239"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3</w:t>
      </w:r>
      <w:r w:rsidR="007A5239" w:rsidRPr="00864C67">
        <w:rPr>
          <w:rFonts w:ascii="Times New Roman" w:hAnsi="Times New Roman" w:cs="Times New Roman"/>
          <w:noProof/>
          <w:sz w:val="24"/>
          <w:szCs w:val="24"/>
        </w:rPr>
        <w:fldChar w:fldCharType="end"/>
      </w:r>
    </w:p>
    <w:p w14:paraId="754CBA80" w14:textId="03C47BB2"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4</w:t>
      </w:r>
      <w:r w:rsidRPr="00864C67">
        <w:rPr>
          <w:rFonts w:ascii="Times New Roman" w:hAnsi="Times New Roman" w:cs="Times New Roman"/>
          <w:noProof/>
          <w:sz w:val="24"/>
          <w:szCs w:val="24"/>
        </w:rPr>
        <w:fldChar w:fldCharType="end"/>
      </w:r>
    </w:p>
    <w:p w14:paraId="1B9BBB89" w14:textId="1BCD3192"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8</w:t>
      </w:r>
      <w:r w:rsidRPr="00864C67">
        <w:rPr>
          <w:rFonts w:ascii="Times New Roman" w:hAnsi="Times New Roman" w:cs="Times New Roman"/>
          <w:noProof/>
          <w:sz w:val="24"/>
          <w:szCs w:val="24"/>
        </w:rPr>
        <w:fldChar w:fldCharType="end"/>
      </w:r>
    </w:p>
    <w:p w14:paraId="40763423" w14:textId="785E3D38"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2</w:t>
      </w:r>
      <w:r w:rsidRPr="00864C67">
        <w:rPr>
          <w:rFonts w:ascii="Times New Roman" w:hAnsi="Times New Roman" w:cs="Times New Roman"/>
          <w:noProof/>
          <w:sz w:val="24"/>
          <w:szCs w:val="24"/>
        </w:rPr>
        <w:fldChar w:fldCharType="end"/>
      </w:r>
    </w:p>
    <w:p w14:paraId="3C57BD45" w14:textId="11BAF37E" w:rsidR="00EB46BA" w:rsidRPr="00864C67" w:rsidRDefault="00EB46BA" w:rsidP="00FD273E">
      <w:pPr>
        <w:pStyle w:val="SectionSubtitle"/>
        <w:spacing w:after="0" w:line="480" w:lineRule="auto"/>
      </w:pPr>
      <w:r w:rsidRPr="00864C67">
        <w:fldChar w:fldCharType="end"/>
      </w:r>
      <w:bookmarkStart w:id="278" w:name="_Toc162204981"/>
      <w:bookmarkStart w:id="279" w:name="_Toc162794631"/>
      <w:r w:rsidRPr="00864C67">
        <w:t>List of Supplemental Figures</w:t>
      </w:r>
      <w:bookmarkEnd w:id="278"/>
      <w:bookmarkEnd w:id="279"/>
    </w:p>
    <w:p w14:paraId="77FC94C1" w14:textId="33B548FD" w:rsidR="00864C67"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2</w:t>
      </w:r>
      <w:r w:rsidR="00864C67" w:rsidRPr="00864C67">
        <w:rPr>
          <w:rFonts w:ascii="Times New Roman" w:hAnsi="Times New Roman" w:cs="Times New Roman"/>
          <w:noProof/>
          <w:sz w:val="24"/>
          <w:szCs w:val="24"/>
        </w:rPr>
        <w:fldChar w:fldCharType="end"/>
      </w:r>
    </w:p>
    <w:p w14:paraId="2FE39B69" w14:textId="2B2FABC3"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5</w:t>
      </w:r>
      <w:r w:rsidRPr="00864C67">
        <w:rPr>
          <w:rFonts w:ascii="Times New Roman" w:hAnsi="Times New Roman" w:cs="Times New Roman"/>
          <w:noProof/>
          <w:sz w:val="24"/>
          <w:szCs w:val="24"/>
        </w:rPr>
        <w:fldChar w:fldCharType="end"/>
      </w:r>
    </w:p>
    <w:p w14:paraId="49CDE92E" w14:textId="652124E4"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6</w:t>
      </w:r>
      <w:r w:rsidRPr="00864C67">
        <w:rPr>
          <w:rFonts w:ascii="Times New Roman" w:hAnsi="Times New Roman" w:cs="Times New Roman"/>
          <w:noProof/>
          <w:sz w:val="24"/>
          <w:szCs w:val="24"/>
        </w:rPr>
        <w:fldChar w:fldCharType="end"/>
      </w:r>
    </w:p>
    <w:p w14:paraId="7B7761F9" w14:textId="34E7163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7</w:t>
      </w:r>
      <w:r w:rsidRPr="00864C67">
        <w:rPr>
          <w:rFonts w:ascii="Times New Roman" w:hAnsi="Times New Roman" w:cs="Times New Roman"/>
          <w:noProof/>
          <w:sz w:val="24"/>
          <w:szCs w:val="24"/>
        </w:rPr>
        <w:fldChar w:fldCharType="end"/>
      </w:r>
    </w:p>
    <w:p w14:paraId="2DF68C9D" w14:textId="002A4FD9"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9</w:t>
      </w:r>
      <w:r w:rsidRPr="00864C67">
        <w:rPr>
          <w:rFonts w:ascii="Times New Roman" w:hAnsi="Times New Roman" w:cs="Times New Roman"/>
          <w:noProof/>
          <w:sz w:val="24"/>
          <w:szCs w:val="24"/>
        </w:rPr>
        <w:fldChar w:fldCharType="end"/>
      </w:r>
    </w:p>
    <w:p w14:paraId="667D1FF3" w14:textId="7F69A6FB"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0</w:t>
      </w:r>
      <w:r w:rsidRPr="00864C67">
        <w:rPr>
          <w:rFonts w:ascii="Times New Roman" w:hAnsi="Times New Roman" w:cs="Times New Roman"/>
          <w:noProof/>
          <w:sz w:val="24"/>
          <w:szCs w:val="24"/>
        </w:rPr>
        <w:fldChar w:fldCharType="end"/>
      </w:r>
    </w:p>
    <w:p w14:paraId="693FA0F7" w14:textId="638D43DD"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1</w:t>
      </w:r>
      <w:r w:rsidRPr="00864C67">
        <w:rPr>
          <w:rFonts w:ascii="Times New Roman" w:hAnsi="Times New Roman" w:cs="Times New Roman"/>
          <w:noProof/>
          <w:sz w:val="24"/>
          <w:szCs w:val="24"/>
        </w:rPr>
        <w:fldChar w:fldCharType="end"/>
      </w:r>
    </w:p>
    <w:p w14:paraId="4D6A3566" w14:textId="490F0EF4" w:rsidR="00EB46BA" w:rsidRPr="006843E1" w:rsidRDefault="00EB46BA" w:rsidP="00FD273E">
      <w:pPr>
        <w:pStyle w:val="SectionSubtitle"/>
        <w:spacing w:after="0" w:line="480" w:lineRule="auto"/>
        <w:sectPr w:rsidR="00EB46BA" w:rsidRPr="006843E1" w:rsidSect="00C47D23">
          <w:headerReference w:type="default" r:id="rId69"/>
          <w:pgSz w:w="12240" w:h="15840"/>
          <w:pgMar w:top="1440" w:right="1440" w:bottom="1440" w:left="1440" w:header="720" w:footer="720" w:gutter="0"/>
          <w:cols w:space="720"/>
        </w:sectPr>
      </w:pPr>
      <w:r w:rsidRPr="00864C67">
        <w:rPr>
          <w:rFonts w:cs="Times New Roman"/>
          <w:b w:val="0"/>
          <w:sz w:val="24"/>
          <w:szCs w:val="24"/>
        </w:rPr>
        <w:fldChar w:fldCharType="end"/>
      </w:r>
    </w:p>
    <w:p w14:paraId="5B52AC99" w14:textId="28120A7C" w:rsidR="007A5239" w:rsidRPr="004E4EAA" w:rsidRDefault="007A5239" w:rsidP="00215D50">
      <w:pPr>
        <w:pStyle w:val="SectionText0"/>
      </w:pPr>
      <w:bookmarkStart w:id="280" w:name="_Toc151366450"/>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&#13;&#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 xml:space="preserve">Coordination as defining feature of sentinel </w:t>
                            </w:r>
                            <w:proofErr w:type="gramStart"/>
                            <w:r>
                              <w:rPr>
                                <w:rFonts w:ascii="Times New Roman" w:hAnsi="Times New Roman" w:cs="Times New Roman"/>
                                <w:sz w:val="24"/>
                                <w:szCs w:val="24"/>
                              </w:rPr>
                              <w:t>behaviour</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14:paraId="0DB454BC" w14:textId="30789D7C" w:rsidR="007A5239" w:rsidRPr="004E4EAA" w:rsidRDefault="007A5239" w:rsidP="007A5239">
      <w:pPr>
        <w:pStyle w:val="BetterCaption"/>
        <w:rPr>
          <w:b w:val="0"/>
          <w:bCs w:val="0"/>
        </w:rPr>
      </w:pPr>
      <w:bookmarkStart w:id="281" w:name="_Ref162209621"/>
      <w:bookmarkStart w:id="282" w:name="_Toc155329787"/>
      <w:bookmarkStart w:id="283" w:name="_Toc162207850"/>
      <w:bookmarkStart w:id="284" w:name="_Ref162209616"/>
      <w:r w:rsidRPr="004E4EAA">
        <w:t>Figure S</w:t>
      </w:r>
      <w:r w:rsidRPr="004E4EAA">
        <w:fldChar w:fldCharType="begin"/>
      </w:r>
      <w:r w:rsidRPr="004E4EAA">
        <w:instrText xml:space="preserve"> SEQ Figure_S \* ARABIC </w:instrText>
      </w:r>
      <w:r w:rsidRPr="004E4EAA">
        <w:fldChar w:fldCharType="separate"/>
      </w:r>
      <w:r w:rsidR="000720AE">
        <w:rPr>
          <w:noProof/>
        </w:rPr>
        <w:t>1</w:t>
      </w:r>
      <w:r w:rsidRPr="004E4EAA">
        <w:fldChar w:fldCharType="end"/>
      </w:r>
      <w:bookmarkEnd w:id="281"/>
      <w:r w:rsidRPr="004E4EAA">
        <w:t>:</w:t>
      </w:r>
      <w:r w:rsidRPr="004E4EAA">
        <w:rPr>
          <w:b w:val="0"/>
          <w:bCs w:val="0"/>
        </w:rPr>
        <w:t xml:space="preserve"> Number of articles with coordination as a defining feature of sentinel </w:t>
      </w:r>
      <w:proofErr w:type="spellStart"/>
      <w:r w:rsidRPr="004E4EAA">
        <w:rPr>
          <w:b w:val="0"/>
          <w:bCs w:val="0"/>
        </w:rPr>
        <w:t>behaviour</w:t>
      </w:r>
      <w:proofErr w:type="spellEnd"/>
      <w:r w:rsidRPr="004E4EAA">
        <w:rPr>
          <w:b w:val="0"/>
          <w:bCs w:val="0"/>
        </w:rPr>
        <w:t xml:space="preserve"> across </w:t>
      </w:r>
      <w:proofErr w:type="gramStart"/>
      <w:r w:rsidRPr="004E4EAA">
        <w:rPr>
          <w:b w:val="0"/>
          <w:bCs w:val="0"/>
        </w:rPr>
        <w:t>time</w:t>
      </w:r>
      <w:bookmarkEnd w:id="282"/>
      <w:bookmarkEnd w:id="283"/>
      <w:bookmarkEnd w:id="284"/>
      <w:proofErr w:type="gramEnd"/>
    </w:p>
    <w:p w14:paraId="5A235A08" w14:textId="190276C0" w:rsidR="007A5239" w:rsidRPr="00A24D3D" w:rsidRDefault="007A5239" w:rsidP="00FC7976">
      <w:pPr>
        <w:pStyle w:val="ChapterTitleB"/>
        <w:spacing w:before="0" w:after="0" w:line="480" w:lineRule="auto"/>
        <w:rPr>
          <w:lang w:val="en"/>
        </w:rPr>
        <w:sectPr w:rsidR="007A5239" w:rsidRPr="00A24D3D" w:rsidSect="00C47D23">
          <w:headerReference w:type="default" r:id="rId71"/>
          <w:pgSz w:w="15840" w:h="12240" w:orient="landscape"/>
          <w:pgMar w:top="720" w:right="720" w:bottom="720" w:left="720" w:header="720" w:footer="720" w:gutter="0"/>
          <w:cols w:space="720"/>
          <w:docGrid w:linePitch="299"/>
        </w:sectPr>
      </w:pPr>
    </w:p>
    <w:p w14:paraId="218E0202" w14:textId="3CEE3DE9" w:rsidR="00672C4A" w:rsidRPr="006843E1" w:rsidRDefault="00672C4A" w:rsidP="007A5239">
      <w:pPr>
        <w:pStyle w:val="SectionText0"/>
      </w:pPr>
      <w:bookmarkStart w:id="285" w:name="_Ref162209953"/>
      <w:bookmarkStart w:id="286" w:name="_Toc162207843"/>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1</w:t>
      </w:r>
      <w:r w:rsidRPr="007A5239">
        <w:rPr>
          <w:rStyle w:val="CaptionBChar"/>
          <w:rFonts w:eastAsia="Arial"/>
        </w:rPr>
        <w:fldChar w:fldCharType="end"/>
      </w:r>
      <w:bookmarkEnd w:id="285"/>
      <w:r w:rsidRPr="007A5239">
        <w:rPr>
          <w:rStyle w:val="CaptionBChar"/>
          <w:rFonts w:eastAsia="Arial"/>
        </w:rPr>
        <w:t>:</w:t>
      </w:r>
      <w:r w:rsidRPr="006843E1">
        <w:t xml:space="preserve"> Explanation of generalized environment</w:t>
      </w:r>
      <w:bookmarkEnd w:id="277"/>
      <w:bookmarkEnd w:id="280"/>
      <w:r w:rsidR="00547079" w:rsidRPr="006843E1">
        <w:t>.</w:t>
      </w:r>
      <w:bookmarkEnd w:id="286"/>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B8527A">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B8527A">
            <w:pPr>
              <w:pStyle w:val="SectionText"/>
            </w:pPr>
            <w:r w:rsidRPr="00B8527A">
              <w:t>Major Green Space, Minor Green Space</w:t>
            </w:r>
          </w:p>
        </w:tc>
      </w:tr>
    </w:tbl>
    <w:p w14:paraId="306A7317" w14:textId="77777777" w:rsidR="00716C28" w:rsidRPr="00B8527A" w:rsidRDefault="00C35A86" w:rsidP="00B8527A">
      <w:pPr>
        <w:pStyle w:val="SectionText"/>
        <w:sectPr w:rsidR="00716C28" w:rsidRPr="00B8527A" w:rsidSect="00C47D23">
          <w:headerReference w:type="default" r:id="rId72"/>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22562979" w:rsidR="00716C28" w:rsidRPr="006843E1" w:rsidRDefault="00716C28" w:rsidP="007A5239">
      <w:pPr>
        <w:pStyle w:val="SectionText0"/>
      </w:pPr>
      <w:bookmarkStart w:id="287" w:name="_Ref151136928"/>
      <w:bookmarkStart w:id="288" w:name="_Ref151136924"/>
      <w:bookmarkStart w:id="289" w:name="_Toc151366372"/>
      <w:bookmarkStart w:id="290" w:name="_Toc151366451"/>
      <w:bookmarkStart w:id="291" w:name="_Toc162207844"/>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2</w:t>
      </w:r>
      <w:r w:rsidRPr="007A5239">
        <w:rPr>
          <w:rStyle w:val="CaptionBChar"/>
          <w:rFonts w:eastAsia="Arial"/>
        </w:rPr>
        <w:fldChar w:fldCharType="end"/>
      </w:r>
      <w:bookmarkEnd w:id="287"/>
      <w:r w:rsidRPr="007A5239">
        <w:rPr>
          <w:rStyle w:val="CaptionBChar"/>
          <w:rFonts w:eastAsia="Arial"/>
        </w:rPr>
        <w:t>:</w:t>
      </w:r>
      <w:r w:rsidRPr="006843E1">
        <w:t xml:space="preserve"> Ethogram of behavio</w:t>
      </w:r>
      <w:r w:rsidR="007347A5" w:rsidRPr="006843E1">
        <w:t>u</w:t>
      </w:r>
      <w:r w:rsidRPr="006843E1">
        <w:t>rs analyzed during foraging events</w:t>
      </w:r>
      <w:bookmarkEnd w:id="288"/>
      <w:bookmarkEnd w:id="289"/>
      <w:bookmarkEnd w:id="290"/>
      <w:r w:rsidR="00547079" w:rsidRPr="006843E1">
        <w:t>.</w:t>
      </w:r>
      <w:bookmarkEnd w:id="291"/>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46832EB8"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Focal individual is stationary </w:t>
            </w:r>
            <w:commentRangeStart w:id="292"/>
            <w:r w:rsidRPr="006843E1">
              <w:rPr>
                <w:rFonts w:ascii="Times New Roman" w:eastAsia="Times New Roman" w:hAnsi="Times New Roman" w:cs="Times New Roman"/>
                <w:sz w:val="24"/>
                <w:szCs w:val="24"/>
              </w:rPr>
              <w:t>and has its head downwards or in a non-upright position, either pecking or handling food, looking for food, or engaging in other 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s that make vigilance ineffective (e.g. preening).</w:t>
            </w:r>
            <w:commentRangeEnd w:id="292"/>
            <w:r w:rsidR="00125292">
              <w:rPr>
                <w:rStyle w:val="CommentReference"/>
              </w:rPr>
              <w:commentReference w:id="292"/>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73"/>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04F09">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4">
                            <a:extLst>
                              <a:ext uri="{BEBA8EAE-BF5A-486C-A8C5-ECC9F3942E4B}">
                                <a14:imgProps xmlns:a14="http://schemas.microsoft.com/office/drawing/2010/main">
                                  <a14:imgLayer r:embed="rId75">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04F09">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04F09">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6"/>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C47D23">
          <w:headerReference w:type="default" r:id="rId77"/>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0"/>
      </w:pPr>
      <w:r w:rsidRPr="006843E1">
        <w:rPr>
          <w:noProof/>
        </w:rPr>
        <w:lastRenderedPageBreak/>
        <w:drawing>
          <wp:inline distT="0" distB="0" distL="0" distR="0" wp14:anchorId="32C6D603" wp14:editId="7A0BF170">
            <wp:extent cx="8822901" cy="6308002"/>
            <wp:effectExtent l="0" t="0" r="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848881" cy="6326577"/>
                    </a:xfrm>
                    <a:prstGeom prst="rect">
                      <a:avLst/>
                    </a:prstGeom>
                    <a:noFill/>
                    <a:ln>
                      <a:noFill/>
                    </a:ln>
                  </pic:spPr>
                </pic:pic>
              </a:graphicData>
            </a:graphic>
          </wp:inline>
        </w:drawing>
      </w:r>
    </w:p>
    <w:p w14:paraId="7D6A1490" w14:textId="0B30963D" w:rsidR="00E12428" w:rsidRPr="006843E1" w:rsidRDefault="007A5239" w:rsidP="007A5239">
      <w:pPr>
        <w:pStyle w:val="SectionText0"/>
        <w:rPr>
          <w:rStyle w:val="SectionTextChar"/>
          <w:b/>
          <w:bCs/>
        </w:rPr>
        <w:sectPr w:rsidR="00E12428" w:rsidRPr="006843E1" w:rsidSect="00C47D23">
          <w:headerReference w:type="default" r:id="rId79"/>
          <w:pgSz w:w="15840" w:h="12240" w:orient="landscape"/>
          <w:pgMar w:top="720" w:right="720" w:bottom="720" w:left="720" w:header="720" w:footer="720" w:gutter="0"/>
          <w:cols w:space="720"/>
          <w:docGrid w:linePitch="299"/>
        </w:sectPr>
      </w:pPr>
      <w:bookmarkStart w:id="293" w:name="_Ref162210085"/>
      <w:bookmarkStart w:id="294"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2</w:t>
      </w:r>
      <w:r w:rsidRPr="007A5239">
        <w:rPr>
          <w:rStyle w:val="CaptionBChar"/>
          <w:rFonts w:eastAsia="Arial"/>
        </w:rPr>
        <w:fldChar w:fldCharType="end"/>
      </w:r>
      <w:bookmarkEnd w:id="293"/>
      <w:r w:rsidRPr="007A5239">
        <w:rPr>
          <w:rStyle w:val="CaptionBChar"/>
          <w:rFonts w:eastAsia="Arial"/>
        </w:rPr>
        <w:t>:</w:t>
      </w:r>
      <w:r>
        <w:rPr>
          <w:rStyle w:val="CaptionBChar"/>
          <w:rFonts w:eastAsia="Arial"/>
        </w:rPr>
        <w:t xml:space="preserve"> </w:t>
      </w:r>
      <w:r w:rsidRPr="008B0808">
        <w:t>Sentinel presence in commercial and green areas</w:t>
      </w:r>
      <w:r w:rsidR="009D2D07" w:rsidRPr="006843E1">
        <w:rPr>
          <w:rStyle w:val="SectionTextChar"/>
        </w:rPr>
        <w:t>.</w:t>
      </w:r>
      <w:bookmarkEnd w:id="294"/>
    </w:p>
    <w:p w14:paraId="07F42630" w14:textId="77777777" w:rsidR="00E12428" w:rsidRPr="006843E1" w:rsidRDefault="00E12428" w:rsidP="00215D50">
      <w:pPr>
        <w:pStyle w:val="SectionText0"/>
      </w:pPr>
      <w:r w:rsidRPr="006843E1">
        <w:rPr>
          <w:noProof/>
        </w:rPr>
        <w:lastRenderedPageBreak/>
        <w:drawing>
          <wp:inline distT="0" distB="0" distL="0" distR="0" wp14:anchorId="1778F69B" wp14:editId="63D8A813">
            <wp:extent cx="8822902" cy="6308002"/>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8862522" cy="6336328"/>
                    </a:xfrm>
                    <a:prstGeom prst="rect">
                      <a:avLst/>
                    </a:prstGeom>
                    <a:noFill/>
                    <a:ln>
                      <a:noFill/>
                    </a:ln>
                  </pic:spPr>
                </pic:pic>
              </a:graphicData>
            </a:graphic>
          </wp:inline>
        </w:drawing>
      </w:r>
    </w:p>
    <w:p w14:paraId="5C689D32" w14:textId="49C96B12" w:rsidR="00E36202" w:rsidRPr="006843E1" w:rsidRDefault="00E12428" w:rsidP="007A5239">
      <w:pPr>
        <w:pStyle w:val="SectionText0"/>
        <w:rPr>
          <w:b/>
          <w:bCs/>
        </w:rPr>
        <w:sectPr w:rsidR="00E36202" w:rsidRPr="006843E1" w:rsidSect="00C47D23">
          <w:headerReference w:type="default" r:id="rId81"/>
          <w:pgSz w:w="15840" w:h="12240" w:orient="landscape"/>
          <w:pgMar w:top="720" w:right="720" w:bottom="720" w:left="720" w:header="720" w:footer="720" w:gutter="0"/>
          <w:cols w:space="720"/>
          <w:docGrid w:linePitch="299"/>
        </w:sectPr>
      </w:pPr>
      <w:bookmarkStart w:id="295" w:name="_Ref151137328"/>
      <w:bookmarkStart w:id="296" w:name="_Toc151366466"/>
      <w:bookmarkStart w:id="297"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3</w:t>
      </w:r>
      <w:r w:rsidRPr="007A5239">
        <w:rPr>
          <w:rStyle w:val="CaptionBChar"/>
          <w:rFonts w:eastAsia="Arial"/>
        </w:rPr>
        <w:fldChar w:fldCharType="end"/>
      </w:r>
      <w:bookmarkEnd w:id="295"/>
      <w:r w:rsidRPr="007A5239">
        <w:rPr>
          <w:rStyle w:val="CaptionBChar"/>
          <w:rFonts w:eastAsia="Arial"/>
        </w:rPr>
        <w:t>:</w:t>
      </w:r>
      <w:r w:rsidRPr="006843E1">
        <w:t xml:space="preserve"> Frequency plots of observations in the presence and absence of a sentinel</w:t>
      </w:r>
      <w:bookmarkEnd w:id="296"/>
      <w:r w:rsidR="00547079" w:rsidRPr="006843E1">
        <w:t>.</w:t>
      </w:r>
      <w:bookmarkEnd w:id="297"/>
    </w:p>
    <w:p w14:paraId="4C8D03F7" w14:textId="77777777" w:rsidR="00E36202" w:rsidRPr="006843E1" w:rsidRDefault="00E36202" w:rsidP="00215D50">
      <w:pPr>
        <w:pStyle w:val="SectionText0"/>
      </w:pPr>
      <w:r w:rsidRPr="006843E1">
        <w:rPr>
          <w:noProof/>
        </w:rPr>
        <w:lastRenderedPageBreak/>
        <w:drawing>
          <wp:inline distT="0" distB="0" distL="0" distR="0" wp14:anchorId="0767C02E" wp14:editId="52E1DB1C">
            <wp:extent cx="8822901" cy="6308002"/>
            <wp:effectExtent l="0" t="0" r="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860628" cy="6334975"/>
                    </a:xfrm>
                    <a:prstGeom prst="rect">
                      <a:avLst/>
                    </a:prstGeom>
                    <a:noFill/>
                    <a:ln>
                      <a:noFill/>
                    </a:ln>
                  </pic:spPr>
                </pic:pic>
              </a:graphicData>
            </a:graphic>
          </wp:inline>
        </w:drawing>
      </w:r>
    </w:p>
    <w:p w14:paraId="5A79FDC5" w14:textId="4DF7AD36" w:rsidR="0050134E" w:rsidRPr="006843E1" w:rsidRDefault="00E36202" w:rsidP="007A5239">
      <w:pPr>
        <w:pStyle w:val="SectionText0"/>
        <w:rPr>
          <w:b/>
          <w:bCs/>
        </w:rPr>
        <w:sectPr w:rsidR="0050134E" w:rsidRPr="006843E1" w:rsidSect="00C47D23">
          <w:headerReference w:type="default" r:id="rId83"/>
          <w:pgSz w:w="15840" w:h="12240" w:orient="landscape"/>
          <w:pgMar w:top="720" w:right="720" w:bottom="720" w:left="720" w:header="720" w:footer="720" w:gutter="0"/>
          <w:cols w:space="720"/>
          <w:docGrid w:linePitch="299"/>
        </w:sectPr>
      </w:pPr>
      <w:bookmarkStart w:id="298" w:name="_Ref151138241"/>
      <w:bookmarkStart w:id="299" w:name="_Ref151138238"/>
      <w:bookmarkStart w:id="300" w:name="_Toc151366467"/>
      <w:bookmarkStart w:id="301"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4</w:t>
      </w:r>
      <w:r w:rsidRPr="007A5239">
        <w:rPr>
          <w:rStyle w:val="CaptionBChar"/>
          <w:rFonts w:eastAsia="Arial"/>
        </w:rPr>
        <w:fldChar w:fldCharType="end"/>
      </w:r>
      <w:bookmarkEnd w:id="298"/>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299"/>
      <w:bookmarkEnd w:id="300"/>
      <w:r w:rsidR="00547079" w:rsidRPr="006843E1">
        <w:t>.</w:t>
      </w:r>
      <w:bookmarkEnd w:id="301"/>
    </w:p>
    <w:p w14:paraId="134DBF26" w14:textId="2C11E592" w:rsidR="0050134E" w:rsidRPr="006843E1" w:rsidRDefault="0050134E" w:rsidP="007A5239">
      <w:pPr>
        <w:pStyle w:val="SectionText0"/>
      </w:pPr>
      <w:bookmarkStart w:id="302" w:name="_Ref151138601"/>
      <w:bookmarkStart w:id="303" w:name="_Ref151138597"/>
      <w:bookmarkStart w:id="304" w:name="_Toc151366373"/>
      <w:bookmarkStart w:id="305" w:name="_Toc151366452"/>
      <w:bookmarkStart w:id="306"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3</w:t>
      </w:r>
      <w:r w:rsidRPr="007A5239">
        <w:rPr>
          <w:rStyle w:val="CaptionBChar"/>
          <w:rFonts w:eastAsia="Arial"/>
        </w:rPr>
        <w:fldChar w:fldCharType="end"/>
      </w:r>
      <w:bookmarkEnd w:id="302"/>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303"/>
      <w:bookmarkEnd w:id="304"/>
      <w:bookmarkEnd w:id="305"/>
      <w:r w:rsidR="00547079" w:rsidRPr="006843E1">
        <w:t>.</w:t>
      </w:r>
      <w:bookmarkEnd w:id="306"/>
    </w:p>
    <w:p w14:paraId="338CAB39" w14:textId="0FBAB0F4" w:rsidR="00142572" w:rsidRPr="006843E1" w:rsidRDefault="0050134E" w:rsidP="00215D50">
      <w:pPr>
        <w:pStyle w:val="SectionText0"/>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4">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C47D23">
          <w:headerReference w:type="default" r:id="rId85"/>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0"/>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0E1315CA" w:rsidR="00BD4363" w:rsidRPr="006843E1" w:rsidRDefault="0056164E" w:rsidP="007A5239">
      <w:pPr>
        <w:pStyle w:val="SectionText0"/>
        <w:rPr>
          <w:b/>
          <w:bCs/>
        </w:rPr>
        <w:sectPr w:rsidR="00BD4363" w:rsidRPr="006843E1" w:rsidSect="00C47D23">
          <w:headerReference w:type="default" r:id="rId87"/>
          <w:pgSz w:w="15840" w:h="12240" w:orient="landscape"/>
          <w:pgMar w:top="720" w:right="720" w:bottom="720" w:left="720" w:header="720" w:footer="720" w:gutter="0"/>
          <w:cols w:space="720"/>
          <w:docGrid w:linePitch="299"/>
        </w:sectPr>
      </w:pPr>
      <w:bookmarkStart w:id="307" w:name="_Ref151142482"/>
      <w:bookmarkStart w:id="308" w:name="_Toc151366468"/>
      <w:bookmarkStart w:id="309" w:name="_Toc162207854"/>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0720AE">
        <w:rPr>
          <w:rStyle w:val="CaptionBChar"/>
          <w:rFonts w:eastAsia="Arial"/>
          <w:noProof/>
        </w:rPr>
        <w:t>5</w:t>
      </w:r>
      <w:r w:rsidRPr="007A5239">
        <w:rPr>
          <w:rStyle w:val="CaptionBChar"/>
          <w:rFonts w:eastAsia="Arial"/>
        </w:rPr>
        <w:fldChar w:fldCharType="end"/>
      </w:r>
      <w:bookmarkEnd w:id="307"/>
      <w:r w:rsidRPr="007A5239">
        <w:rPr>
          <w:rStyle w:val="CaptionBChar"/>
          <w:rFonts w:eastAsia="Arial"/>
        </w:rPr>
        <w:t>:</w:t>
      </w:r>
      <w:r w:rsidRPr="006843E1">
        <w:t xml:space="preserve"> Mean bout duration in the presence and absence of bait</w:t>
      </w:r>
      <w:bookmarkEnd w:id="308"/>
      <w:r w:rsidR="009D2D07" w:rsidRPr="006843E1">
        <w:t xml:space="preserve">. </w:t>
      </w:r>
      <w:r w:rsidR="00BD4363" w:rsidRPr="006843E1">
        <w:t>The dots represent the mean value, and the error bars represent the standard error</w:t>
      </w:r>
      <w:r w:rsidR="00547079" w:rsidRPr="006843E1">
        <w:t>.</w:t>
      </w:r>
      <w:bookmarkEnd w:id="309"/>
    </w:p>
    <w:p w14:paraId="751C4341" w14:textId="77777777" w:rsidR="00980EFF" w:rsidRPr="006843E1" w:rsidRDefault="00980EFF" w:rsidP="00215D50">
      <w:pPr>
        <w:pStyle w:val="SectionText0"/>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5B3D5084" w:rsidR="00BD4363" w:rsidRPr="006843E1" w:rsidRDefault="00980EFF" w:rsidP="007A5239">
      <w:pPr>
        <w:pStyle w:val="SectionText0"/>
        <w:rPr>
          <w:b/>
          <w:bCs/>
        </w:rPr>
        <w:sectPr w:rsidR="00BD4363" w:rsidRPr="006843E1" w:rsidSect="00C47D23">
          <w:headerReference w:type="default" r:id="rId89"/>
          <w:pgSz w:w="15840" w:h="12240" w:orient="landscape"/>
          <w:pgMar w:top="720" w:right="720" w:bottom="720" w:left="720" w:header="720" w:footer="720" w:gutter="0"/>
          <w:cols w:space="720"/>
          <w:docGrid w:linePitch="299"/>
        </w:sectPr>
      </w:pPr>
      <w:bookmarkStart w:id="310" w:name="_Ref151145737"/>
      <w:bookmarkStart w:id="311" w:name="_Toc151366469"/>
      <w:bookmarkStart w:id="312" w:name="_Toc162207855"/>
      <w:r w:rsidRPr="007A5239">
        <w:rPr>
          <w:rStyle w:val="CaptionBChar"/>
          <w:rFonts w:eastAsia="Arial"/>
        </w:rPr>
        <w:t>Figure S</w:t>
      </w:r>
      <w:r w:rsidRPr="007A5239">
        <w:rPr>
          <w:rStyle w:val="CaptionBChar"/>
        </w:rPr>
        <w:fldChar w:fldCharType="begin"/>
      </w:r>
      <w:r w:rsidRPr="007A5239">
        <w:rPr>
          <w:rStyle w:val="CaptionBChar"/>
          <w:rFonts w:eastAsia="Arial"/>
        </w:rPr>
        <w:instrText xml:space="preserve"> SEQ Figure_S \* ARABIC </w:instrText>
      </w:r>
      <w:r w:rsidRPr="007A5239">
        <w:rPr>
          <w:rStyle w:val="CaptionBChar"/>
        </w:rPr>
        <w:fldChar w:fldCharType="separate"/>
      </w:r>
      <w:r w:rsidR="000720AE">
        <w:rPr>
          <w:rStyle w:val="CaptionBChar"/>
          <w:rFonts w:eastAsia="Arial"/>
          <w:noProof/>
        </w:rPr>
        <w:t>6</w:t>
      </w:r>
      <w:r w:rsidRPr="007A5239">
        <w:rPr>
          <w:rStyle w:val="CaptionBChar"/>
          <w:rFonts w:eastAsia="Arial"/>
        </w:rPr>
        <w:fldChar w:fldCharType="end"/>
      </w:r>
      <w:bookmarkEnd w:id="310"/>
      <w:r w:rsidRPr="007A5239">
        <w:rPr>
          <w:rStyle w:val="CaptionBChar"/>
          <w:rFonts w:eastAsia="Arial"/>
        </w:rPr>
        <w:t>:</w:t>
      </w:r>
      <w:r w:rsidRPr="006843E1">
        <w:t xml:space="preserve"> Mean forager peck rate in the presence and absence of bait</w:t>
      </w:r>
      <w:bookmarkEnd w:id="311"/>
      <w:r w:rsidR="009D2D07" w:rsidRPr="006843E1">
        <w:t xml:space="preserve">. </w:t>
      </w:r>
      <w:r w:rsidR="00BD4363" w:rsidRPr="006843E1">
        <w:t>The dots represent the mean value, and the error bars represent the standard error.</w:t>
      </w:r>
      <w:bookmarkEnd w:id="312"/>
    </w:p>
    <w:p w14:paraId="16FB712B" w14:textId="77777777" w:rsidR="00170D8E" w:rsidRPr="006843E1" w:rsidRDefault="00170D8E" w:rsidP="00215D50">
      <w:pPr>
        <w:pStyle w:val="SectionText0"/>
      </w:pPr>
      <w:r w:rsidRPr="006843E1">
        <w:rPr>
          <w:noProof/>
        </w:rPr>
        <w:lastRenderedPageBreak/>
        <w:drawing>
          <wp:inline distT="0" distB="0" distL="0" distR="0" wp14:anchorId="0588AD2A" wp14:editId="08A5286F">
            <wp:extent cx="8453673" cy="6044019"/>
            <wp:effectExtent l="0" t="0" r="508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8470087" cy="6055754"/>
                    </a:xfrm>
                    <a:prstGeom prst="rect">
                      <a:avLst/>
                    </a:prstGeom>
                    <a:noFill/>
                    <a:ln>
                      <a:noFill/>
                    </a:ln>
                  </pic:spPr>
                </pic:pic>
              </a:graphicData>
            </a:graphic>
          </wp:inline>
        </w:drawing>
      </w:r>
    </w:p>
    <w:p w14:paraId="6DBCA716" w14:textId="78BA4969" w:rsidR="00BD4363" w:rsidRPr="006843E1" w:rsidRDefault="00170D8E" w:rsidP="007A5239">
      <w:pPr>
        <w:pStyle w:val="SectionText0"/>
        <w:rPr>
          <w:b/>
          <w:bCs/>
        </w:rPr>
        <w:sectPr w:rsidR="00BD4363" w:rsidRPr="006843E1" w:rsidSect="00C47D23">
          <w:headerReference w:type="default" r:id="rId91"/>
          <w:pgSz w:w="15840" w:h="12240" w:orient="landscape"/>
          <w:pgMar w:top="720" w:right="720" w:bottom="720" w:left="720" w:header="720" w:footer="720" w:gutter="0"/>
          <w:cols w:space="720"/>
          <w:docGrid w:linePitch="299"/>
        </w:sectPr>
      </w:pPr>
      <w:bookmarkStart w:id="313" w:name="_Ref151151285"/>
      <w:bookmarkStart w:id="314" w:name="_Toc151366470"/>
      <w:bookmarkStart w:id="315"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7</w:t>
      </w:r>
      <w:r w:rsidRPr="007A5239">
        <w:rPr>
          <w:rStyle w:val="CaptionBChar"/>
          <w:rFonts w:eastAsia="Arial"/>
        </w:rPr>
        <w:fldChar w:fldCharType="end"/>
      </w:r>
      <w:bookmarkEnd w:id="313"/>
      <w:r w:rsidRPr="007A5239">
        <w:rPr>
          <w:rStyle w:val="CaptionBChar"/>
          <w:rFonts w:eastAsia="Arial"/>
        </w:rPr>
        <w:t>:</w:t>
      </w:r>
      <w:r w:rsidRPr="006843E1">
        <w:t xml:space="preserve"> Number of transitions performed by foragers in the presence and absence of bait</w:t>
      </w:r>
      <w:bookmarkEnd w:id="314"/>
      <w:r w:rsidR="00547079" w:rsidRPr="006843E1">
        <w:t xml:space="preserve">. </w:t>
      </w:r>
      <w:r w:rsidR="00BD4363" w:rsidRPr="006843E1">
        <w:t>The dots represent the mean value, and the error bars represent the standard error.</w:t>
      </w:r>
      <w:bookmarkEnd w:id="315"/>
    </w:p>
    <w:p w14:paraId="69590A8F" w14:textId="2D0972DA" w:rsidR="00BD4363" w:rsidRPr="006843E1" w:rsidRDefault="00BD4363" w:rsidP="007A5239">
      <w:pPr>
        <w:pStyle w:val="SectionText0"/>
      </w:pPr>
      <w:bookmarkStart w:id="316" w:name="_Ref151153168"/>
      <w:bookmarkStart w:id="317" w:name="_Toc151366453"/>
      <w:bookmarkStart w:id="318"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4</w:t>
      </w:r>
      <w:r w:rsidRPr="007A5239">
        <w:rPr>
          <w:rStyle w:val="CaptionBChar"/>
          <w:rFonts w:eastAsia="Arial"/>
        </w:rPr>
        <w:fldChar w:fldCharType="end"/>
      </w:r>
      <w:bookmarkEnd w:id="316"/>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317"/>
      <w:r w:rsidR="00547079" w:rsidRPr="006843E1">
        <w:t>.</w:t>
      </w:r>
      <w:bookmarkEnd w:id="318"/>
    </w:p>
    <w:p w14:paraId="3211749D" w14:textId="60A9DC04" w:rsidR="00BD4363" w:rsidRPr="00A20D4C" w:rsidRDefault="00BD4363" w:rsidP="00215D50">
      <w:pPr>
        <w:pStyle w:val="SectionText0"/>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92">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p>
    <w:sectPr w:rsidR="00BD4363" w:rsidRPr="00A20D4C" w:rsidSect="00C47D23">
      <w:headerReference w:type="default" r:id="rId93"/>
      <w:pgSz w:w="15840" w:h="12240" w:orient="landscape"/>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Author" w:initials="A">
    <w:p w14:paraId="40F84AE5" w14:textId="77777777" w:rsidR="00EF0877" w:rsidRDefault="00EF0877" w:rsidP="00EF0877">
      <w:r>
        <w:rPr>
          <w:rStyle w:val="CommentReference"/>
        </w:rPr>
        <w:annotationRef/>
      </w:r>
      <w:r>
        <w:rPr>
          <w:color w:val="000000"/>
          <w:sz w:val="20"/>
          <w:szCs w:val="20"/>
        </w:rPr>
        <w:t>Can you be more specific?  Abundance overall has increased since the 60’s and then has taken a decided downturn over the last decade.  I will send a picture from Breeding Bird Surveys</w:t>
      </w:r>
    </w:p>
  </w:comment>
  <w:comment w:id="12" w:author="Author" w:initials="A">
    <w:p w14:paraId="732CB3AE" w14:textId="77777777" w:rsidR="00EF0877" w:rsidRDefault="00EF0877" w:rsidP="00EF0877">
      <w:r>
        <w:rPr>
          <w:rStyle w:val="CommentReference"/>
        </w:rPr>
        <w:annotationRef/>
      </w:r>
      <w:r>
        <w:rPr>
          <w:color w:val="000000"/>
          <w:sz w:val="20"/>
          <w:szCs w:val="20"/>
        </w:rPr>
        <w:t>REally???  Assessments have shown a very mixed bag.  We get smaller birds, smaller broods, but more fledgling survival.  Marzluff thinks of cities as “sinks”.</w:t>
      </w:r>
    </w:p>
  </w:comment>
  <w:comment w:id="27" w:author="Author" w:initials="A">
    <w:p w14:paraId="28B5D4FC" w14:textId="77777777" w:rsidR="00373186" w:rsidRDefault="00373186" w:rsidP="00373186">
      <w:r>
        <w:rPr>
          <w:rStyle w:val="CommentReference"/>
        </w:rPr>
        <w:annotationRef/>
      </w:r>
      <w:r>
        <w:rPr>
          <w:color w:val="000000"/>
          <w:sz w:val="20"/>
          <w:szCs w:val="20"/>
        </w:rPr>
        <w:t>Not sure I understand what this means.</w:t>
      </w:r>
    </w:p>
  </w:comment>
  <w:comment w:id="32" w:author="Author" w:initials="A">
    <w:p w14:paraId="6910E38A" w14:textId="77777777" w:rsidR="00373186" w:rsidRDefault="00373186" w:rsidP="00373186">
      <w:r>
        <w:rPr>
          <w:rStyle w:val="CommentReference"/>
        </w:rPr>
        <w:annotationRef/>
      </w:r>
      <w:r>
        <w:rPr>
          <w:color w:val="000000"/>
          <w:sz w:val="20"/>
          <w:szCs w:val="20"/>
        </w:rPr>
        <w:t>Toward the end, this gets pretty vague and very broad!  I understand the wish to give the study a forward looking view, but…I feel that as a reader of the  abstract, I don’t have a very good grip on what it has actually showed.</w:t>
      </w:r>
    </w:p>
  </w:comment>
  <w:comment w:id="46" w:author="Author" w:initials="A">
    <w:p w14:paraId="341D139F" w14:textId="77777777" w:rsidR="002238D1" w:rsidRDefault="002238D1" w:rsidP="002238D1">
      <w:r>
        <w:rPr>
          <w:rStyle w:val="CommentReference"/>
        </w:rPr>
        <w:annotationRef/>
      </w:r>
      <w:r>
        <w:rPr>
          <w:color w:val="000000"/>
          <w:sz w:val="20"/>
          <w:szCs w:val="20"/>
        </w:rPr>
        <w:t>Just a wonder—I bet there are much earlier natural history descriptions…don’t you think?</w:t>
      </w:r>
    </w:p>
  </w:comment>
  <w:comment w:id="58" w:author="Author" w:initials="A">
    <w:p w14:paraId="527717BD" w14:textId="63795D76" w:rsidR="002238D1" w:rsidRDefault="002238D1" w:rsidP="002238D1">
      <w:r>
        <w:rPr>
          <w:rStyle w:val="CommentReference"/>
        </w:rPr>
        <w:annotationRef/>
      </w:r>
      <w:r>
        <w:rPr>
          <w:color w:val="000000"/>
          <w:sz w:val="20"/>
          <w:szCs w:val="20"/>
        </w:rPr>
        <w:t>The  Amer crow IS a …  OR  American crows are cooperatively breeding corvids..</w:t>
      </w:r>
    </w:p>
  </w:comment>
  <w:comment w:id="87" w:author="Author" w:initials="A">
    <w:p w14:paraId="1BAAC689" w14:textId="77777777" w:rsidR="005A6D44" w:rsidRDefault="005A6D44" w:rsidP="005A6D44">
      <w:r>
        <w:rPr>
          <w:rStyle w:val="CommentReference"/>
        </w:rPr>
        <w:annotationRef/>
      </w:r>
      <w:r>
        <w:rPr>
          <w:color w:val="000000"/>
          <w:sz w:val="20"/>
          <w:szCs w:val="20"/>
        </w:rPr>
        <w:t>somewhere it is reasonable to think about this statement, given the idea that sentinels are safe and selfish.  To whom is it a cost that a young individual lacks experience????  If that individual is safer up than down, then you have identified a criterion that measures how sentinel activity promotes safety of others, and is not selfish.</w:t>
      </w:r>
    </w:p>
  </w:comment>
  <w:comment w:id="91" w:author="Author" w:initials="A">
    <w:p w14:paraId="7E25058F" w14:textId="641F9D65" w:rsidR="003137BE" w:rsidRDefault="003137BE" w:rsidP="003137BE">
      <w:r>
        <w:rPr>
          <w:rStyle w:val="CommentReference"/>
        </w:rPr>
        <w:annotationRef/>
      </w:r>
      <w:r>
        <w:rPr>
          <w:color w:val="000000"/>
          <w:sz w:val="20"/>
          <w:szCs w:val="20"/>
        </w:rPr>
        <w:t>What?  not clear—is this a comment on the development of ideas about “true sentinel behavior” or about how sentinel behavior should evolve or about the literature?</w:t>
      </w:r>
    </w:p>
  </w:comment>
  <w:comment w:id="96" w:author="Author" w:initials="A">
    <w:p w14:paraId="45EC7331" w14:textId="77777777" w:rsidR="003137BE" w:rsidRDefault="003137BE" w:rsidP="003137BE">
      <w:r>
        <w:rPr>
          <w:rStyle w:val="CommentReference"/>
        </w:rPr>
        <w:annotationRef/>
      </w:r>
      <w:r>
        <w:rPr>
          <w:color w:val="000000"/>
          <w:sz w:val="20"/>
          <w:szCs w:val="20"/>
        </w:rPr>
        <w:t>?????</w:t>
      </w:r>
    </w:p>
  </w:comment>
  <w:comment w:id="105" w:author="Author" w:initials="A">
    <w:p w14:paraId="1013EAE3" w14:textId="2A59B88C" w:rsidR="00751424" w:rsidRDefault="00751424" w:rsidP="00751424">
      <w:r>
        <w:rPr>
          <w:rStyle w:val="CommentReference"/>
        </w:rPr>
        <w:annotationRef/>
      </w:r>
      <w:r>
        <w:rPr>
          <w:color w:val="000000"/>
          <w:sz w:val="20"/>
          <w:szCs w:val="20"/>
        </w:rPr>
        <w:t>Bear in mind that this paper is now 26 years out of date, was pre-WNV and the last 10 years show a downturn in numbers to pre-1970s.  At least qualify the implication that AMCR are continuing to increase.</w:t>
      </w:r>
    </w:p>
  </w:comment>
  <w:comment w:id="106" w:author="Author" w:initials="A">
    <w:p w14:paraId="50924FC3" w14:textId="77777777" w:rsidR="00751424" w:rsidRDefault="00751424" w:rsidP="00751424">
      <w:r>
        <w:rPr>
          <w:rStyle w:val="CommentReference"/>
        </w:rPr>
        <w:annotationRef/>
      </w:r>
      <w:r>
        <w:rPr>
          <w:color w:val="000000"/>
          <w:sz w:val="20"/>
          <w:szCs w:val="20"/>
        </w:rPr>
        <w:t>And even Marzluff and Withey have argued that the urban populations are sinks.  I don’t think the data supports that, but they did not argue that crows were doing better, only that their numbers were increasing as they lived in cities…where no one hunted them.</w:t>
      </w:r>
    </w:p>
  </w:comment>
  <w:comment w:id="107" w:author="Author" w:initials="A">
    <w:p w14:paraId="29FBD8D7" w14:textId="77777777" w:rsidR="00751424" w:rsidRDefault="00751424" w:rsidP="00751424">
      <w:r>
        <w:rPr>
          <w:rStyle w:val="CommentReference"/>
        </w:rPr>
        <w:annotationRef/>
      </w:r>
      <w:r>
        <w:rPr>
          <w:color w:val="000000"/>
          <w:sz w:val="20"/>
          <w:szCs w:val="20"/>
        </w:rPr>
        <w:t xml:space="preserve">What drawbacks?  </w:t>
      </w:r>
    </w:p>
  </w:comment>
  <w:comment w:id="123" w:author="Author" w:initials="A">
    <w:p w14:paraId="7451D524" w14:textId="77777777" w:rsidR="003328D3" w:rsidRDefault="003328D3" w:rsidP="003328D3">
      <w:r>
        <w:rPr>
          <w:rStyle w:val="CommentReference"/>
        </w:rPr>
        <w:annotationRef/>
      </w:r>
      <w:r>
        <w:rPr>
          <w:color w:val="000000"/>
          <w:sz w:val="20"/>
          <w:szCs w:val="20"/>
        </w:rPr>
        <w:t>If this is first mention of BLCH, must give scientific name.</w:t>
      </w:r>
    </w:p>
  </w:comment>
  <w:comment w:id="126" w:author="Author" w:initials="A">
    <w:p w14:paraId="330A6AFD" w14:textId="77777777" w:rsidR="003328D3" w:rsidRDefault="003328D3" w:rsidP="003328D3">
      <w:r>
        <w:rPr>
          <w:rStyle w:val="CommentReference"/>
        </w:rPr>
        <w:annotationRef/>
      </w:r>
      <w:r>
        <w:rPr>
          <w:color w:val="000000"/>
          <w:sz w:val="20"/>
          <w:szCs w:val="20"/>
        </w:rPr>
        <w:t>this needs to appear in your  abstract.</w:t>
      </w:r>
    </w:p>
  </w:comment>
  <w:comment w:id="134" w:author="Author" w:initials="A">
    <w:p w14:paraId="1738ED84" w14:textId="77777777" w:rsidR="00B22996" w:rsidRDefault="00B22996" w:rsidP="00B22996">
      <w:r>
        <w:rPr>
          <w:rStyle w:val="CommentReference"/>
        </w:rPr>
        <w:annotationRef/>
      </w:r>
      <w:r>
        <w:rPr>
          <w:color w:val="000000"/>
          <w:sz w:val="20"/>
          <w:szCs w:val="20"/>
        </w:rPr>
        <w:t>ON the other hand, most will be family groups WITH fledglings, and juveniles have been shown to be a) less efficient foragers and b) non-participants as sentinels.  And families with juveniles are likely to be more vigilant.  Were you worried about that??</w:t>
      </w:r>
    </w:p>
  </w:comment>
  <w:comment w:id="140" w:author="Author" w:initials="A">
    <w:p w14:paraId="1052AEDD" w14:textId="77777777" w:rsidR="0060505E" w:rsidRDefault="0060505E" w:rsidP="0060505E">
      <w:r>
        <w:rPr>
          <w:rStyle w:val="CommentReference"/>
        </w:rPr>
        <w:annotationRef/>
      </w:r>
      <w:r>
        <w:rPr>
          <w:color w:val="000000"/>
          <w:sz w:val="20"/>
          <w:szCs w:val="20"/>
        </w:rPr>
        <w:t>If a trial “continued”, was this counted as a separate trial?</w:t>
      </w:r>
    </w:p>
  </w:comment>
  <w:comment w:id="141" w:author="Author" w:initials="A">
    <w:p w14:paraId="5BA24373" w14:textId="7ED03050" w:rsidR="00B22996" w:rsidRDefault="00B22996" w:rsidP="00B22996">
      <w:r>
        <w:rPr>
          <w:rStyle w:val="CommentReference"/>
        </w:rPr>
        <w:annotationRef/>
      </w:r>
      <w:r>
        <w:rPr>
          <w:color w:val="000000"/>
          <w:sz w:val="20"/>
          <w:szCs w:val="20"/>
        </w:rPr>
        <w:t>based on distribution of group sizes?  Because this does put family groups in both bins.</w:t>
      </w:r>
    </w:p>
  </w:comment>
  <w:comment w:id="151" w:author="Author" w:initials="A">
    <w:p w14:paraId="572DC755" w14:textId="77777777" w:rsidR="0060505E" w:rsidRDefault="0060505E" w:rsidP="0060505E">
      <w:r>
        <w:rPr>
          <w:rStyle w:val="CommentReference"/>
        </w:rPr>
        <w:annotationRef/>
      </w:r>
      <w:r>
        <w:rPr>
          <w:color w:val="000000"/>
          <w:sz w:val="20"/>
          <w:szCs w:val="20"/>
        </w:rPr>
        <w:t>maybe I am misunderstanding, but how can behaviour type be a predictor of time spent in that behaviour?</w:t>
      </w:r>
    </w:p>
  </w:comment>
  <w:comment w:id="162" w:author="Author" w:initials="A">
    <w:p w14:paraId="0C4AE80C" w14:textId="77777777" w:rsidR="000A3D50" w:rsidRDefault="000A3D50" w:rsidP="000A3D50">
      <w:r>
        <w:rPr>
          <w:rStyle w:val="CommentReference"/>
        </w:rPr>
        <w:annotationRef/>
      </w:r>
      <w:r>
        <w:rPr>
          <w:color w:val="000000"/>
          <w:sz w:val="20"/>
          <w:szCs w:val="20"/>
        </w:rPr>
        <w:t>You could not know, if a recurrent observation, if the individuals were the same as previously recorded, correct?  So you recorded 64 bouts of individual behavior but some could have been recorded twice or more?  And same for some groups?</w:t>
      </w:r>
    </w:p>
  </w:comment>
  <w:comment w:id="172" w:author="Author" w:initials="A">
    <w:p w14:paraId="28831D46" w14:textId="77777777" w:rsidR="000A3D50" w:rsidRDefault="000A3D50" w:rsidP="000A3D50">
      <w:r>
        <w:rPr>
          <w:rStyle w:val="CommentReference"/>
        </w:rPr>
        <w:annotationRef/>
      </w:r>
      <w:r>
        <w:rPr>
          <w:color w:val="000000"/>
          <w:sz w:val="20"/>
          <w:szCs w:val="20"/>
        </w:rPr>
        <w:t>ok—you did allow for interactions before finalizing the models.</w:t>
      </w:r>
    </w:p>
  </w:comment>
  <w:comment w:id="175" w:author="Author" w:initials="A">
    <w:p w14:paraId="4A93BD0F" w14:textId="77777777" w:rsidR="000A3D50" w:rsidRDefault="000A3D50" w:rsidP="000A3D50">
      <w:r>
        <w:rPr>
          <w:rStyle w:val="CommentReference"/>
        </w:rPr>
        <w:annotationRef/>
      </w:r>
      <w:r>
        <w:rPr>
          <w:color w:val="000000"/>
          <w:sz w:val="20"/>
          <w:szCs w:val="20"/>
        </w:rPr>
        <w:t>Bait vs no bait is not in this model, right?</w:t>
      </w:r>
    </w:p>
  </w:comment>
  <w:comment w:id="181" w:author="Author" w:initials="A">
    <w:p w14:paraId="0E764780" w14:textId="77777777" w:rsidR="00A62CC7" w:rsidRDefault="0039322A" w:rsidP="00A62CC7">
      <w:r>
        <w:rPr>
          <w:rStyle w:val="CommentReference"/>
        </w:rPr>
        <w:annotationRef/>
      </w:r>
      <w:r w:rsidR="00A62CC7">
        <w:rPr>
          <w:sz w:val="20"/>
          <w:szCs w:val="20"/>
        </w:rPr>
        <w:t>Did you measure flights away and returns?  As in caching, which would be lots more frequent, at least with a peanut bait.</w:t>
      </w:r>
    </w:p>
  </w:comment>
  <w:comment w:id="209" w:author="Author" w:initials="A">
    <w:p w14:paraId="439DCF79" w14:textId="2FE14F11" w:rsidR="00BE04F1" w:rsidRDefault="00BE04F1" w:rsidP="00BE04F1">
      <w:r>
        <w:rPr>
          <w:rStyle w:val="CommentReference"/>
        </w:rPr>
        <w:annotationRef/>
      </w:r>
      <w:r>
        <w:rPr>
          <w:color w:val="000000"/>
          <w:sz w:val="20"/>
          <w:szCs w:val="20"/>
        </w:rPr>
        <w:t xml:space="preserve">above 0.74 was marginally non-significant.  This is marginally significant??  There will be those with strong opinions about this, either way.  and ditto for the foraging to alert behaviour at end of the paragraph.  </w:t>
      </w:r>
    </w:p>
  </w:comment>
  <w:comment w:id="224" w:author="Author" w:initials="A">
    <w:p w14:paraId="137690FA" w14:textId="77777777" w:rsidR="005C6F11" w:rsidRDefault="005C6F11" w:rsidP="005C6F11">
      <w:r>
        <w:rPr>
          <w:rStyle w:val="CommentReference"/>
        </w:rPr>
        <w:annotationRef/>
      </w:r>
      <w:r>
        <w:rPr>
          <w:color w:val="000000"/>
          <w:sz w:val="20"/>
          <w:szCs w:val="20"/>
        </w:rPr>
        <w:t>Something about this pattern doesn’t make sense to me.  How can there be more transitions but longer bouts, unless transitions are not computed as a rate, but as some absolute number irrespective of length of observation.  Am I missing something?</w:t>
      </w:r>
    </w:p>
  </w:comment>
  <w:comment w:id="234" w:author="Author" w:initials="A">
    <w:p w14:paraId="69D8122F" w14:textId="77777777" w:rsidR="00125292" w:rsidRDefault="00125292" w:rsidP="00125292">
      <w:r>
        <w:rPr>
          <w:rStyle w:val="CommentReference"/>
        </w:rPr>
        <w:annotationRef/>
      </w:r>
      <w:r>
        <w:rPr>
          <w:color w:val="000000"/>
          <w:sz w:val="20"/>
          <w:szCs w:val="20"/>
        </w:rPr>
        <w:t>I would love to see a bit more description of “green” areas above in Methods.  Were these areas with trees?  where crows could have nested and be “on territory”?</w:t>
      </w:r>
    </w:p>
  </w:comment>
  <w:comment w:id="235" w:author="Author" w:initials="A">
    <w:p w14:paraId="0F872630" w14:textId="77777777" w:rsidR="00125292" w:rsidRDefault="00125292" w:rsidP="00125292">
      <w:r>
        <w:rPr>
          <w:rStyle w:val="CommentReference"/>
        </w:rPr>
        <w:annotationRef/>
      </w:r>
      <w:r>
        <w:rPr>
          <w:color w:val="000000"/>
          <w:sz w:val="20"/>
          <w:szCs w:val="20"/>
        </w:rPr>
        <w:t xml:space="preserve">Or were searching for a different kind of food.  </w:t>
      </w:r>
    </w:p>
  </w:comment>
  <w:comment w:id="237" w:author="Author" w:initials="A">
    <w:p w14:paraId="10C2F5C1" w14:textId="665A5371" w:rsidR="003328D3" w:rsidRDefault="003328D3" w:rsidP="003328D3">
      <w:r>
        <w:rPr>
          <w:rStyle w:val="CommentReference"/>
        </w:rPr>
        <w:annotationRef/>
      </w:r>
      <w:r>
        <w:rPr>
          <w:color w:val="000000"/>
          <w:sz w:val="20"/>
          <w:szCs w:val="20"/>
        </w:rPr>
        <w:t>Must give scientific name when first mentioned.</w:t>
      </w:r>
    </w:p>
  </w:comment>
  <w:comment w:id="238" w:author="Author" w:initials="A">
    <w:p w14:paraId="06188D1F" w14:textId="77777777" w:rsidR="003328D3" w:rsidRDefault="003328D3" w:rsidP="003328D3">
      <w:r>
        <w:rPr>
          <w:rStyle w:val="CommentReference"/>
        </w:rPr>
        <w:annotationRef/>
      </w:r>
      <w:r>
        <w:rPr>
          <w:color w:val="000000"/>
          <w:sz w:val="20"/>
          <w:szCs w:val="20"/>
        </w:rPr>
        <w:t>Not sure I caught where it first appears, but check</w:t>
      </w:r>
    </w:p>
  </w:comment>
  <w:comment w:id="250" w:author="Author" w:initials="A">
    <w:p w14:paraId="1B268173" w14:textId="77777777" w:rsidR="00414BF8" w:rsidRDefault="00414BF8" w:rsidP="00414BF8">
      <w:r>
        <w:rPr>
          <w:rStyle w:val="CommentReference"/>
        </w:rPr>
        <w:annotationRef/>
      </w:r>
      <w:r>
        <w:rPr>
          <w:color w:val="000000"/>
          <w:sz w:val="20"/>
          <w:szCs w:val="20"/>
        </w:rPr>
        <w:t>For reasons of food type and quality (and packaging), I would be very careful with this suggestion.  What does more effective mean?  And for the same amount of pecking but more disturbance-related short foraging bouts, peck rate will go up.  If a crow is nervous, will lift off soon but wants to quickly grab something, pecking may continue until it leaves with the item…as opposed to having time to get more desireable or valuable food.  Anyway…peck rate as a way to compare foraging effectiveness is fraught, in my opinion.</w:t>
      </w:r>
    </w:p>
  </w:comment>
  <w:comment w:id="254" w:author="Author" w:initials="A">
    <w:p w14:paraId="474BE147" w14:textId="51B65248" w:rsidR="009959C3" w:rsidRDefault="009959C3" w:rsidP="009959C3">
      <w:r>
        <w:rPr>
          <w:rStyle w:val="CommentReference"/>
        </w:rPr>
        <w:annotationRef/>
      </w:r>
      <w:r>
        <w:rPr>
          <w:color w:val="000000"/>
          <w:sz w:val="20"/>
          <w:szCs w:val="20"/>
        </w:rPr>
        <w:t>for this and other summary statements about patterns, we need some references at least.  Also some results are taxonomically sensitive.  I don’t think dominant male meerkats are doing more sentinel behavior, for instance. AND is dominance an extrinsic feature?  I suppose, but being a dominant male has some intrinsic features.</w:t>
      </w:r>
    </w:p>
  </w:comment>
  <w:comment w:id="255" w:author="Author" w:initials="A">
    <w:p w14:paraId="3EB74CED" w14:textId="02C12907" w:rsidR="009959C3" w:rsidRDefault="009959C3" w:rsidP="009959C3">
      <w:r>
        <w:rPr>
          <w:rStyle w:val="CommentReference"/>
        </w:rPr>
        <w:annotationRef/>
      </w:r>
      <w:r>
        <w:rPr>
          <w:color w:val="000000"/>
          <w:sz w:val="20"/>
          <w:szCs w:val="20"/>
        </w:rPr>
        <w:t xml:space="preserve">A mention of good crow natural foods might be appropriate.  BOW will help.  Their natural foods are often found in or on the ground, inverts, beetles, grubs or caterpillars, etc.  THis might take more time to find but is also higher quality than bits of bread.  </w:t>
      </w:r>
    </w:p>
  </w:comment>
  <w:comment w:id="257" w:author="Author" w:initials="A">
    <w:p w14:paraId="4C3D9C2A" w14:textId="125632B1" w:rsidR="009959C3" w:rsidRDefault="009959C3" w:rsidP="009959C3">
      <w:r>
        <w:rPr>
          <w:rStyle w:val="CommentReference"/>
        </w:rPr>
        <w:annotationRef/>
      </w:r>
      <w:r>
        <w:rPr>
          <w:color w:val="000000"/>
          <w:sz w:val="20"/>
          <w:szCs w:val="20"/>
        </w:rPr>
        <w:t xml:space="preserve">I think you could usefully make a final point.  If crows forage within a given range of safety, the sentinel could have INDICATED that safety and allowed the foragers to behave as other foragers, in safer places, behaved.  In other words, having a sentinel or not is a way to risk across environments.  The crows are deciding when to be or have (however this works!) a sentinel…and what  you can say is that the result is similar.  (Am I being somewhat clear??? )  </w:t>
      </w:r>
    </w:p>
  </w:comment>
  <w:comment w:id="292" w:author="Author" w:initials="A">
    <w:p w14:paraId="1B8B8352" w14:textId="12405088" w:rsidR="00090D23" w:rsidRDefault="00125292" w:rsidP="00090D23">
      <w:r>
        <w:rPr>
          <w:rStyle w:val="CommentReference"/>
        </w:rPr>
        <w:annotationRef/>
      </w:r>
      <w:r w:rsidR="00090D23">
        <w:rPr>
          <w:sz w:val="20"/>
          <w:szCs w:val="20"/>
        </w:rPr>
        <w:t>Whoa!    Is Foraging a catch-all for not being alert but not moving?  this is pretty confusing.  Preening is usually a pretty non-alert behavior but it certainly isn’t foraging.—and usually speaks to quite a relaxed bird.  But it affects the calculated peck rate.  Hmm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F84AE5" w15:done="0"/>
  <w15:commentEx w15:paraId="732CB3AE" w15:done="0"/>
  <w15:commentEx w15:paraId="28B5D4FC" w15:done="0"/>
  <w15:commentEx w15:paraId="6910E38A" w15:done="0"/>
  <w15:commentEx w15:paraId="341D139F" w15:done="0"/>
  <w15:commentEx w15:paraId="527717BD" w15:done="0"/>
  <w15:commentEx w15:paraId="1BAAC689" w15:done="0"/>
  <w15:commentEx w15:paraId="7E25058F" w15:done="0"/>
  <w15:commentEx w15:paraId="45EC7331" w15:done="0"/>
  <w15:commentEx w15:paraId="1013EAE3" w15:done="0"/>
  <w15:commentEx w15:paraId="50924FC3" w15:paraIdParent="1013EAE3" w15:done="0"/>
  <w15:commentEx w15:paraId="29FBD8D7" w15:done="0"/>
  <w15:commentEx w15:paraId="7451D524" w15:done="0"/>
  <w15:commentEx w15:paraId="330A6AFD" w15:done="0"/>
  <w15:commentEx w15:paraId="1738ED84" w15:done="0"/>
  <w15:commentEx w15:paraId="1052AEDD" w15:done="0"/>
  <w15:commentEx w15:paraId="5BA24373" w15:done="0"/>
  <w15:commentEx w15:paraId="572DC755" w15:done="0"/>
  <w15:commentEx w15:paraId="0C4AE80C" w15:done="0"/>
  <w15:commentEx w15:paraId="28831D46" w15:done="0"/>
  <w15:commentEx w15:paraId="4A93BD0F" w15:done="0"/>
  <w15:commentEx w15:paraId="0E764780" w15:done="0"/>
  <w15:commentEx w15:paraId="439DCF79" w15:done="0"/>
  <w15:commentEx w15:paraId="137690FA" w15:done="0"/>
  <w15:commentEx w15:paraId="69D8122F" w15:done="0"/>
  <w15:commentEx w15:paraId="0F872630" w15:done="0"/>
  <w15:commentEx w15:paraId="10C2F5C1" w15:done="0"/>
  <w15:commentEx w15:paraId="06188D1F" w15:paraIdParent="10C2F5C1" w15:done="0"/>
  <w15:commentEx w15:paraId="1B268173" w15:done="0"/>
  <w15:commentEx w15:paraId="474BE147" w15:done="0"/>
  <w15:commentEx w15:paraId="3EB74CED" w15:done="0"/>
  <w15:commentEx w15:paraId="4C3D9C2A" w15:done="0"/>
  <w15:commentEx w15:paraId="1B8B83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F84AE5" w16cid:durableId="7214B810"/>
  <w16cid:commentId w16cid:paraId="732CB3AE" w16cid:durableId="1173B9F3"/>
  <w16cid:commentId w16cid:paraId="28B5D4FC" w16cid:durableId="08A5EBF0"/>
  <w16cid:commentId w16cid:paraId="6910E38A" w16cid:durableId="076EA235"/>
  <w16cid:commentId w16cid:paraId="341D139F" w16cid:durableId="63301DDA"/>
  <w16cid:commentId w16cid:paraId="527717BD" w16cid:durableId="0A2E9BF3"/>
  <w16cid:commentId w16cid:paraId="1BAAC689" w16cid:durableId="6EE28B75"/>
  <w16cid:commentId w16cid:paraId="7E25058F" w16cid:durableId="00348213"/>
  <w16cid:commentId w16cid:paraId="45EC7331" w16cid:durableId="50EEED99"/>
  <w16cid:commentId w16cid:paraId="1013EAE3" w16cid:durableId="78C86595"/>
  <w16cid:commentId w16cid:paraId="50924FC3" w16cid:durableId="00CEB814"/>
  <w16cid:commentId w16cid:paraId="29FBD8D7" w16cid:durableId="6088B009"/>
  <w16cid:commentId w16cid:paraId="7451D524" w16cid:durableId="6F41DA12"/>
  <w16cid:commentId w16cid:paraId="330A6AFD" w16cid:durableId="7498A72E"/>
  <w16cid:commentId w16cid:paraId="1738ED84" w16cid:durableId="2B1FCA80"/>
  <w16cid:commentId w16cid:paraId="1052AEDD" w16cid:durableId="2D138465"/>
  <w16cid:commentId w16cid:paraId="5BA24373" w16cid:durableId="4ADC6A41"/>
  <w16cid:commentId w16cid:paraId="572DC755" w16cid:durableId="47EB74DB"/>
  <w16cid:commentId w16cid:paraId="0C4AE80C" w16cid:durableId="678193E2"/>
  <w16cid:commentId w16cid:paraId="28831D46" w16cid:durableId="11F7F695"/>
  <w16cid:commentId w16cid:paraId="4A93BD0F" w16cid:durableId="744E2C00"/>
  <w16cid:commentId w16cid:paraId="0E764780" w16cid:durableId="4EE2D097"/>
  <w16cid:commentId w16cid:paraId="439DCF79" w16cid:durableId="06E813B6"/>
  <w16cid:commentId w16cid:paraId="137690FA" w16cid:durableId="5BE2CE7E"/>
  <w16cid:commentId w16cid:paraId="69D8122F" w16cid:durableId="6081BA79"/>
  <w16cid:commentId w16cid:paraId="0F872630" w16cid:durableId="21487E96"/>
  <w16cid:commentId w16cid:paraId="10C2F5C1" w16cid:durableId="0FED293C"/>
  <w16cid:commentId w16cid:paraId="06188D1F" w16cid:durableId="7C5F4EBA"/>
  <w16cid:commentId w16cid:paraId="1B268173" w16cid:durableId="1E32D254"/>
  <w16cid:commentId w16cid:paraId="474BE147" w16cid:durableId="5FA76D9F"/>
  <w16cid:commentId w16cid:paraId="3EB74CED" w16cid:durableId="41407413"/>
  <w16cid:commentId w16cid:paraId="4C3D9C2A" w16cid:durableId="19086E22"/>
  <w16cid:commentId w16cid:paraId="1B8B8352" w16cid:durableId="142DD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AADFCE" w14:textId="77777777" w:rsidR="00C47D23" w:rsidRPr="006843E1" w:rsidRDefault="00C47D23" w:rsidP="00981E30">
      <w:pPr>
        <w:spacing w:line="240" w:lineRule="auto"/>
      </w:pPr>
      <w:r w:rsidRPr="006843E1">
        <w:separator/>
      </w:r>
    </w:p>
  </w:endnote>
  <w:endnote w:type="continuationSeparator" w:id="0">
    <w:p w14:paraId="6CFD1D5E" w14:textId="77777777" w:rsidR="00C47D23" w:rsidRPr="006843E1" w:rsidRDefault="00C47D23"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42BBC" w14:textId="77777777" w:rsidR="00C47D23" w:rsidRPr="006843E1" w:rsidRDefault="00C47D23" w:rsidP="00981E30">
      <w:pPr>
        <w:spacing w:line="240" w:lineRule="auto"/>
      </w:pPr>
      <w:r w:rsidRPr="006843E1">
        <w:separator/>
      </w:r>
    </w:p>
  </w:footnote>
  <w:footnote w:type="continuationSeparator" w:id="0">
    <w:p w14:paraId="59ED3EBA" w14:textId="77777777" w:rsidR="00C47D23" w:rsidRPr="006843E1" w:rsidRDefault="00C47D23"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3A67A9" w14:textId="5FE543D8"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0109F" w14:textId="7553B384"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5BC092" w14:textId="3B97CA6F" w:rsidR="006B3590" w:rsidRPr="0060735D" w:rsidRDefault="006B3590"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7CC46" w14:textId="77777777" w:rsidR="00F72689" w:rsidRPr="0060735D" w:rsidRDefault="00F72689"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7A476" w14:textId="2F11A2C5"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5DD78F" w14:textId="4AE04642"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w:t>
    </w:r>
    <w:r w:rsidR="00F72689">
      <w:rPr>
        <w:rFonts w:ascii="Times New Roman" w:hAnsi="Times New Roman" w:cs="Times New Roman"/>
        <w:sz w:val="24"/>
        <w:szCs w:val="24"/>
      </w:rPr>
      <w:t>1</w:t>
    </w:r>
    <w:r w:rsidRPr="006843E1">
      <w:rPr>
        <w:rFonts w:ascii="Times New Roman" w:hAnsi="Times New Roman" w:cs="Times New Roman"/>
        <w:sz w:val="24"/>
        <w:szCs w:val="24"/>
      </w:rPr>
      <w:t xml:space="preserve"> – </w:t>
    </w:r>
    <w:r w:rsidR="007C3CC1">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554309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E050C4" w14:textId="7AD64C32"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54F03" w14:textId="2CDEE293"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44252494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A8E64" w14:textId="03C1C3C7" w:rsidR="007C3CC1" w:rsidRPr="0060735D" w:rsidRDefault="007C3CC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B782F0" w14:textId="324BEC7C"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139" w:name="_Hlk155329408"/>
    <w:r w:rsidR="00714B56" w:rsidRPr="006843E1">
      <w:rPr>
        <w:rFonts w:ascii="Times New Roman" w:hAnsi="Times New Roman" w:cs="Times New Roman"/>
        <w:sz w:val="24"/>
        <w:szCs w:val="24"/>
      </w:rPr>
      <w:t>–</w:t>
    </w:r>
    <w:bookmarkEnd w:id="139"/>
    <w:r w:rsidR="00714B56" w:rsidRPr="006843E1">
      <w:rPr>
        <w:rFonts w:ascii="Times New Roman" w:hAnsi="Times New Roman" w:cs="Times New Roman"/>
        <w:sz w:val="24"/>
        <w:szCs w:val="24"/>
      </w:rPr>
      <w:t xml:space="preserve"> Figure </w:t>
    </w:r>
    <w:r w:rsidR="007C3CC1">
      <w:rPr>
        <w:rFonts w:ascii="Times New Roman" w:hAnsi="Times New Roman" w:cs="Times New Roman"/>
        <w:sz w:val="24"/>
        <w:szCs w:val="24"/>
      </w:rPr>
      <w:t>2</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9853E" w14:textId="0452730A" w:rsidR="00981E30" w:rsidRPr="006843E1" w:rsidRDefault="00981E30" w:rsidP="00C55384">
    <w:pPr>
      <w:pStyle w:val="Header"/>
      <w:jc w:val="right"/>
      <w:rPr>
        <w:rFonts w:ascii="Times New Roman" w:hAnsi="Times New Roman" w:cs="Times New Roman"/>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0714B" w14:textId="7BD9FB7F"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C3CC1">
      <w:rPr>
        <w:rFonts w:ascii="Times New Roman" w:hAnsi="Times New Roman" w:cs="Times New Roman"/>
        <w:sz w:val="24"/>
        <w:szCs w:val="24"/>
      </w:rPr>
      <w:t>Method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0C29A" w14:textId="157E3715" w:rsidR="007C3CC1" w:rsidRPr="006843E1" w:rsidRDefault="007C3CC1"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DCB26" w14:textId="515CFA2D"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7C3CC1">
      <w:rPr>
        <w:rFonts w:ascii="Times New Roman" w:hAnsi="Times New Roman" w:cs="Times New Roman"/>
        <w:sz w:val="24"/>
        <w:szCs w:val="24"/>
      </w:rPr>
      <w:t>3</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0EDDBF" w14:textId="72C84E8A"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w:t>
    </w:r>
    <w:r w:rsidR="007C3CC1">
      <w:rPr>
        <w:rFonts w:ascii="Times New Roman" w:hAnsi="Times New Roman" w:cs="Times New Roman"/>
        <w:sz w:val="24"/>
        <w:szCs w:val="24"/>
      </w:rPr>
      <w:t>4</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59F97F" w14:textId="35001C5C"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 xml:space="preserve">Figure </w:t>
    </w:r>
    <w:r w:rsidR="007C3CC1">
      <w:rPr>
        <w:rFonts w:ascii="Times New Roman" w:hAnsi="Times New Roman" w:cs="Times New Roman"/>
        <w:sz w:val="24"/>
        <w:szCs w:val="24"/>
      </w:rPr>
      <w:t>4</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DF03DC" w14:textId="511549F3"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5</w:t>
    </w:r>
    <w:r w:rsidR="00AB545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5849E3" w14:textId="3F5294FB"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5</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78995" w14:textId="74CB567C"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6</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8F185E" w14:textId="131F9F11"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7</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EABDED" w14:textId="4E28E4A2"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6</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B5E3B5" w14:textId="168F03C9"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8</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7C67" w14:textId="2FA237B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9</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471376" w14:textId="178B6A1A"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7</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683A79" w14:textId="57DCC581"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10</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EC2C41" w14:textId="28FFE919" w:rsidR="00D5379C" w:rsidRPr="006843E1" w:rsidRDefault="00D5379C"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6833909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BBDA6" w14:textId="1873E934" w:rsidR="007A5239" w:rsidRPr="0060735D" w:rsidRDefault="007A5239" w:rsidP="0060735D">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D39F2" w14:textId="4B865D76" w:rsidR="00D5379C" w:rsidRPr="006843E1" w:rsidRDefault="00D5379C">
    <w:pPr>
      <w:pStyle w:val="Header"/>
      <w:jc w:val="right"/>
      <w:rPr>
        <w:rFonts w:ascii="Times New Roman" w:hAnsi="Times New Roman" w:cs="Times New Roman"/>
        <w:sz w:val="24"/>
        <w:szCs w:val="24"/>
      </w:rPr>
    </w:pP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99619" w14:textId="616FEC4F" w:rsidR="00A24D3D"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4CB1DB" w14:textId="3ED2DF48" w:rsidR="00563147" w:rsidRPr="0060735D" w:rsidRDefault="00563147"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4D04"/>
    <w:rsid w:val="0002591E"/>
    <w:rsid w:val="00044ADC"/>
    <w:rsid w:val="00045C40"/>
    <w:rsid w:val="00046DB9"/>
    <w:rsid w:val="000576AC"/>
    <w:rsid w:val="00071F8A"/>
    <w:rsid w:val="000720AE"/>
    <w:rsid w:val="00081D99"/>
    <w:rsid w:val="00083109"/>
    <w:rsid w:val="00083606"/>
    <w:rsid w:val="00090D23"/>
    <w:rsid w:val="00092C24"/>
    <w:rsid w:val="00096E20"/>
    <w:rsid w:val="000A230C"/>
    <w:rsid w:val="000A3D50"/>
    <w:rsid w:val="000C3A28"/>
    <w:rsid w:val="000E6838"/>
    <w:rsid w:val="000F2B9F"/>
    <w:rsid w:val="000F42DC"/>
    <w:rsid w:val="0010194D"/>
    <w:rsid w:val="00110623"/>
    <w:rsid w:val="00115793"/>
    <w:rsid w:val="0011611F"/>
    <w:rsid w:val="001241DF"/>
    <w:rsid w:val="00124A72"/>
    <w:rsid w:val="00125292"/>
    <w:rsid w:val="00136B00"/>
    <w:rsid w:val="001418CA"/>
    <w:rsid w:val="00142572"/>
    <w:rsid w:val="00145233"/>
    <w:rsid w:val="00152D83"/>
    <w:rsid w:val="001668EA"/>
    <w:rsid w:val="00170D8E"/>
    <w:rsid w:val="00174174"/>
    <w:rsid w:val="001938A7"/>
    <w:rsid w:val="0019549D"/>
    <w:rsid w:val="001B0B9A"/>
    <w:rsid w:val="001B4752"/>
    <w:rsid w:val="001B5A7F"/>
    <w:rsid w:val="001C51A0"/>
    <w:rsid w:val="001D73C0"/>
    <w:rsid w:val="001F2974"/>
    <w:rsid w:val="001F6E05"/>
    <w:rsid w:val="00215354"/>
    <w:rsid w:val="00215D50"/>
    <w:rsid w:val="00220616"/>
    <w:rsid w:val="002238D1"/>
    <w:rsid w:val="00236CCF"/>
    <w:rsid w:val="0023763D"/>
    <w:rsid w:val="002432DC"/>
    <w:rsid w:val="00261274"/>
    <w:rsid w:val="002702D2"/>
    <w:rsid w:val="00270D73"/>
    <w:rsid w:val="00270D95"/>
    <w:rsid w:val="00292889"/>
    <w:rsid w:val="0029582B"/>
    <w:rsid w:val="002A68FB"/>
    <w:rsid w:val="002B0540"/>
    <w:rsid w:val="002D238E"/>
    <w:rsid w:val="002D696B"/>
    <w:rsid w:val="002E2E7E"/>
    <w:rsid w:val="002E55A1"/>
    <w:rsid w:val="002E5F6A"/>
    <w:rsid w:val="003137BE"/>
    <w:rsid w:val="00314A2A"/>
    <w:rsid w:val="00314C8E"/>
    <w:rsid w:val="00314F66"/>
    <w:rsid w:val="00325226"/>
    <w:rsid w:val="0032762F"/>
    <w:rsid w:val="003300DB"/>
    <w:rsid w:val="003328D3"/>
    <w:rsid w:val="00334BDE"/>
    <w:rsid w:val="0033662F"/>
    <w:rsid w:val="00355804"/>
    <w:rsid w:val="00364724"/>
    <w:rsid w:val="00365844"/>
    <w:rsid w:val="00367962"/>
    <w:rsid w:val="00370FC6"/>
    <w:rsid w:val="00373186"/>
    <w:rsid w:val="00377D53"/>
    <w:rsid w:val="00382F78"/>
    <w:rsid w:val="003908E3"/>
    <w:rsid w:val="0039322A"/>
    <w:rsid w:val="00395A0B"/>
    <w:rsid w:val="003967E6"/>
    <w:rsid w:val="003B628D"/>
    <w:rsid w:val="003C11DA"/>
    <w:rsid w:val="003C6881"/>
    <w:rsid w:val="003C73D2"/>
    <w:rsid w:val="003D5590"/>
    <w:rsid w:val="003E0496"/>
    <w:rsid w:val="003F0018"/>
    <w:rsid w:val="003F2323"/>
    <w:rsid w:val="003F3319"/>
    <w:rsid w:val="00400AB0"/>
    <w:rsid w:val="00414BF8"/>
    <w:rsid w:val="004162C6"/>
    <w:rsid w:val="00440552"/>
    <w:rsid w:val="0044216B"/>
    <w:rsid w:val="00451743"/>
    <w:rsid w:val="004604DB"/>
    <w:rsid w:val="0046061D"/>
    <w:rsid w:val="00462DFD"/>
    <w:rsid w:val="004671EE"/>
    <w:rsid w:val="00474E26"/>
    <w:rsid w:val="0047579E"/>
    <w:rsid w:val="00490B2D"/>
    <w:rsid w:val="00492CDC"/>
    <w:rsid w:val="00493019"/>
    <w:rsid w:val="004A4D28"/>
    <w:rsid w:val="004B3EB6"/>
    <w:rsid w:val="004C0944"/>
    <w:rsid w:val="004C2189"/>
    <w:rsid w:val="004C71A7"/>
    <w:rsid w:val="004D7A21"/>
    <w:rsid w:val="004E66EE"/>
    <w:rsid w:val="004E6AC5"/>
    <w:rsid w:val="004F74BA"/>
    <w:rsid w:val="004F7F19"/>
    <w:rsid w:val="0050134E"/>
    <w:rsid w:val="00502A28"/>
    <w:rsid w:val="005065CC"/>
    <w:rsid w:val="00506746"/>
    <w:rsid w:val="00514A4D"/>
    <w:rsid w:val="00514AFC"/>
    <w:rsid w:val="0052181F"/>
    <w:rsid w:val="00526D1F"/>
    <w:rsid w:val="00527A47"/>
    <w:rsid w:val="005351C6"/>
    <w:rsid w:val="00541CE2"/>
    <w:rsid w:val="005468E4"/>
    <w:rsid w:val="00547079"/>
    <w:rsid w:val="00553BC6"/>
    <w:rsid w:val="00561151"/>
    <w:rsid w:val="0056164E"/>
    <w:rsid w:val="00561EF6"/>
    <w:rsid w:val="005630C9"/>
    <w:rsid w:val="00563147"/>
    <w:rsid w:val="005829A6"/>
    <w:rsid w:val="00586057"/>
    <w:rsid w:val="00590CB6"/>
    <w:rsid w:val="00595DB1"/>
    <w:rsid w:val="005964BB"/>
    <w:rsid w:val="005A226D"/>
    <w:rsid w:val="005A2EE4"/>
    <w:rsid w:val="005A6D44"/>
    <w:rsid w:val="005B4B42"/>
    <w:rsid w:val="005B5588"/>
    <w:rsid w:val="005C6F11"/>
    <w:rsid w:val="005D0445"/>
    <w:rsid w:val="005D4087"/>
    <w:rsid w:val="005D6B1B"/>
    <w:rsid w:val="005F77E4"/>
    <w:rsid w:val="0060505E"/>
    <w:rsid w:val="006117C5"/>
    <w:rsid w:val="00614FF0"/>
    <w:rsid w:val="00616775"/>
    <w:rsid w:val="006265EF"/>
    <w:rsid w:val="0062699E"/>
    <w:rsid w:val="00626A87"/>
    <w:rsid w:val="006304EE"/>
    <w:rsid w:val="00635BA0"/>
    <w:rsid w:val="00644327"/>
    <w:rsid w:val="006541E9"/>
    <w:rsid w:val="00664297"/>
    <w:rsid w:val="0066492F"/>
    <w:rsid w:val="00666DA9"/>
    <w:rsid w:val="006716F1"/>
    <w:rsid w:val="00672B94"/>
    <w:rsid w:val="00672C4A"/>
    <w:rsid w:val="006754AB"/>
    <w:rsid w:val="006820DE"/>
    <w:rsid w:val="00682600"/>
    <w:rsid w:val="006843E1"/>
    <w:rsid w:val="00694E01"/>
    <w:rsid w:val="006A07D6"/>
    <w:rsid w:val="006A4437"/>
    <w:rsid w:val="006A53F7"/>
    <w:rsid w:val="006A60BD"/>
    <w:rsid w:val="006A73E3"/>
    <w:rsid w:val="006B3590"/>
    <w:rsid w:val="006B38EF"/>
    <w:rsid w:val="006B6414"/>
    <w:rsid w:val="006C0061"/>
    <w:rsid w:val="006C1CE7"/>
    <w:rsid w:val="006C345D"/>
    <w:rsid w:val="006E3052"/>
    <w:rsid w:val="006E5508"/>
    <w:rsid w:val="00706268"/>
    <w:rsid w:val="007146D6"/>
    <w:rsid w:val="00714B56"/>
    <w:rsid w:val="00716C28"/>
    <w:rsid w:val="00722128"/>
    <w:rsid w:val="00724F53"/>
    <w:rsid w:val="0072580B"/>
    <w:rsid w:val="0073310A"/>
    <w:rsid w:val="007347A5"/>
    <w:rsid w:val="00751424"/>
    <w:rsid w:val="0075696A"/>
    <w:rsid w:val="00764AF4"/>
    <w:rsid w:val="0077305A"/>
    <w:rsid w:val="00773B39"/>
    <w:rsid w:val="00775ED0"/>
    <w:rsid w:val="00777071"/>
    <w:rsid w:val="0079402E"/>
    <w:rsid w:val="007A5239"/>
    <w:rsid w:val="007A6436"/>
    <w:rsid w:val="007A775A"/>
    <w:rsid w:val="007C3CC1"/>
    <w:rsid w:val="007D03AB"/>
    <w:rsid w:val="007D2F3F"/>
    <w:rsid w:val="007D30B8"/>
    <w:rsid w:val="007F6E9F"/>
    <w:rsid w:val="00800235"/>
    <w:rsid w:val="008024E5"/>
    <w:rsid w:val="008077F8"/>
    <w:rsid w:val="008242B8"/>
    <w:rsid w:val="00827E4B"/>
    <w:rsid w:val="0083379E"/>
    <w:rsid w:val="00833A1F"/>
    <w:rsid w:val="008434EB"/>
    <w:rsid w:val="00850741"/>
    <w:rsid w:val="00857621"/>
    <w:rsid w:val="00864C67"/>
    <w:rsid w:val="00866E8D"/>
    <w:rsid w:val="00870DCF"/>
    <w:rsid w:val="00877177"/>
    <w:rsid w:val="00883605"/>
    <w:rsid w:val="0088419E"/>
    <w:rsid w:val="00885447"/>
    <w:rsid w:val="00891BD8"/>
    <w:rsid w:val="008A4C6F"/>
    <w:rsid w:val="008B7A48"/>
    <w:rsid w:val="008D4D75"/>
    <w:rsid w:val="008D58DC"/>
    <w:rsid w:val="008D7BE5"/>
    <w:rsid w:val="008E1015"/>
    <w:rsid w:val="00902979"/>
    <w:rsid w:val="00903571"/>
    <w:rsid w:val="00905902"/>
    <w:rsid w:val="0091332F"/>
    <w:rsid w:val="00914006"/>
    <w:rsid w:val="0091432B"/>
    <w:rsid w:val="00916E16"/>
    <w:rsid w:val="00937F64"/>
    <w:rsid w:val="00940F6D"/>
    <w:rsid w:val="0094780A"/>
    <w:rsid w:val="00947DF0"/>
    <w:rsid w:val="009547D0"/>
    <w:rsid w:val="00963394"/>
    <w:rsid w:val="00964C1D"/>
    <w:rsid w:val="00965D29"/>
    <w:rsid w:val="00967FF7"/>
    <w:rsid w:val="00971FAB"/>
    <w:rsid w:val="00972DBB"/>
    <w:rsid w:val="00974F9D"/>
    <w:rsid w:val="00976BE6"/>
    <w:rsid w:val="00980EFF"/>
    <w:rsid w:val="009812E5"/>
    <w:rsid w:val="00981E30"/>
    <w:rsid w:val="00984573"/>
    <w:rsid w:val="00985957"/>
    <w:rsid w:val="00985A59"/>
    <w:rsid w:val="009959C3"/>
    <w:rsid w:val="009A254A"/>
    <w:rsid w:val="009B1137"/>
    <w:rsid w:val="009B70AE"/>
    <w:rsid w:val="009B72DB"/>
    <w:rsid w:val="009C5366"/>
    <w:rsid w:val="009D0874"/>
    <w:rsid w:val="009D170B"/>
    <w:rsid w:val="009D2D07"/>
    <w:rsid w:val="009D44B1"/>
    <w:rsid w:val="009F5011"/>
    <w:rsid w:val="009F5FF7"/>
    <w:rsid w:val="009F635C"/>
    <w:rsid w:val="00A01978"/>
    <w:rsid w:val="00A0537A"/>
    <w:rsid w:val="00A11ABE"/>
    <w:rsid w:val="00A12FDD"/>
    <w:rsid w:val="00A20BE7"/>
    <w:rsid w:val="00A20D4C"/>
    <w:rsid w:val="00A21710"/>
    <w:rsid w:val="00A24D3D"/>
    <w:rsid w:val="00A26548"/>
    <w:rsid w:val="00A31659"/>
    <w:rsid w:val="00A31764"/>
    <w:rsid w:val="00A32303"/>
    <w:rsid w:val="00A419AF"/>
    <w:rsid w:val="00A447E4"/>
    <w:rsid w:val="00A50C79"/>
    <w:rsid w:val="00A53D69"/>
    <w:rsid w:val="00A549C0"/>
    <w:rsid w:val="00A624C3"/>
    <w:rsid w:val="00A62CC7"/>
    <w:rsid w:val="00A64649"/>
    <w:rsid w:val="00A658CD"/>
    <w:rsid w:val="00A664AC"/>
    <w:rsid w:val="00A71721"/>
    <w:rsid w:val="00A91CFC"/>
    <w:rsid w:val="00A9672D"/>
    <w:rsid w:val="00AA24E0"/>
    <w:rsid w:val="00AA414E"/>
    <w:rsid w:val="00AB2961"/>
    <w:rsid w:val="00AB545F"/>
    <w:rsid w:val="00AC6AD3"/>
    <w:rsid w:val="00AD0652"/>
    <w:rsid w:val="00AF5346"/>
    <w:rsid w:val="00B06502"/>
    <w:rsid w:val="00B218DB"/>
    <w:rsid w:val="00B22722"/>
    <w:rsid w:val="00B22996"/>
    <w:rsid w:val="00B256D6"/>
    <w:rsid w:val="00B27ADB"/>
    <w:rsid w:val="00B400B5"/>
    <w:rsid w:val="00B4142A"/>
    <w:rsid w:val="00B52135"/>
    <w:rsid w:val="00B615AA"/>
    <w:rsid w:val="00B72CE4"/>
    <w:rsid w:val="00B75B9B"/>
    <w:rsid w:val="00B8527A"/>
    <w:rsid w:val="00B8712B"/>
    <w:rsid w:val="00B90D30"/>
    <w:rsid w:val="00B96E1F"/>
    <w:rsid w:val="00B976DD"/>
    <w:rsid w:val="00BC0090"/>
    <w:rsid w:val="00BD4363"/>
    <w:rsid w:val="00BD4449"/>
    <w:rsid w:val="00BD6F06"/>
    <w:rsid w:val="00BD79F9"/>
    <w:rsid w:val="00BE04F1"/>
    <w:rsid w:val="00BE5D5F"/>
    <w:rsid w:val="00BF6DBC"/>
    <w:rsid w:val="00BF7D4D"/>
    <w:rsid w:val="00C00298"/>
    <w:rsid w:val="00C1715F"/>
    <w:rsid w:val="00C241A1"/>
    <w:rsid w:val="00C26BD7"/>
    <w:rsid w:val="00C35A86"/>
    <w:rsid w:val="00C404DF"/>
    <w:rsid w:val="00C41810"/>
    <w:rsid w:val="00C432BC"/>
    <w:rsid w:val="00C45AD1"/>
    <w:rsid w:val="00C47D23"/>
    <w:rsid w:val="00C513A1"/>
    <w:rsid w:val="00C55384"/>
    <w:rsid w:val="00C56F3F"/>
    <w:rsid w:val="00C6038A"/>
    <w:rsid w:val="00C6190C"/>
    <w:rsid w:val="00C74B7F"/>
    <w:rsid w:val="00C90A61"/>
    <w:rsid w:val="00C97D7A"/>
    <w:rsid w:val="00CA4254"/>
    <w:rsid w:val="00CC2401"/>
    <w:rsid w:val="00CD35D5"/>
    <w:rsid w:val="00CD4E74"/>
    <w:rsid w:val="00CD6455"/>
    <w:rsid w:val="00CF1FCB"/>
    <w:rsid w:val="00CF78FE"/>
    <w:rsid w:val="00CF7EAA"/>
    <w:rsid w:val="00D05011"/>
    <w:rsid w:val="00D0529A"/>
    <w:rsid w:val="00D134B7"/>
    <w:rsid w:val="00D1533F"/>
    <w:rsid w:val="00D175A4"/>
    <w:rsid w:val="00D212DA"/>
    <w:rsid w:val="00D23BAE"/>
    <w:rsid w:val="00D26316"/>
    <w:rsid w:val="00D32DE2"/>
    <w:rsid w:val="00D3641F"/>
    <w:rsid w:val="00D402E7"/>
    <w:rsid w:val="00D433F5"/>
    <w:rsid w:val="00D4354F"/>
    <w:rsid w:val="00D5379C"/>
    <w:rsid w:val="00D609A0"/>
    <w:rsid w:val="00D807A1"/>
    <w:rsid w:val="00D91BA6"/>
    <w:rsid w:val="00D92C53"/>
    <w:rsid w:val="00DA098F"/>
    <w:rsid w:val="00DB0423"/>
    <w:rsid w:val="00DB5832"/>
    <w:rsid w:val="00DB679E"/>
    <w:rsid w:val="00DB716F"/>
    <w:rsid w:val="00DC2BB9"/>
    <w:rsid w:val="00DC5470"/>
    <w:rsid w:val="00DE18C5"/>
    <w:rsid w:val="00DF2723"/>
    <w:rsid w:val="00E00DF0"/>
    <w:rsid w:val="00E05426"/>
    <w:rsid w:val="00E12033"/>
    <w:rsid w:val="00E12428"/>
    <w:rsid w:val="00E13BF9"/>
    <w:rsid w:val="00E15BFB"/>
    <w:rsid w:val="00E229F1"/>
    <w:rsid w:val="00E300D4"/>
    <w:rsid w:val="00E31E9F"/>
    <w:rsid w:val="00E33B5A"/>
    <w:rsid w:val="00E36202"/>
    <w:rsid w:val="00E36B05"/>
    <w:rsid w:val="00E371B5"/>
    <w:rsid w:val="00E50596"/>
    <w:rsid w:val="00E55E98"/>
    <w:rsid w:val="00E674E5"/>
    <w:rsid w:val="00E73038"/>
    <w:rsid w:val="00E772EE"/>
    <w:rsid w:val="00E77B42"/>
    <w:rsid w:val="00E805D4"/>
    <w:rsid w:val="00E80F65"/>
    <w:rsid w:val="00E8348C"/>
    <w:rsid w:val="00E94C23"/>
    <w:rsid w:val="00E97CE7"/>
    <w:rsid w:val="00EA0B42"/>
    <w:rsid w:val="00EA1426"/>
    <w:rsid w:val="00EA5778"/>
    <w:rsid w:val="00EA6CF0"/>
    <w:rsid w:val="00EB30AC"/>
    <w:rsid w:val="00EB46BA"/>
    <w:rsid w:val="00EC7BB6"/>
    <w:rsid w:val="00ED18C2"/>
    <w:rsid w:val="00ED7E70"/>
    <w:rsid w:val="00EE023D"/>
    <w:rsid w:val="00EE561E"/>
    <w:rsid w:val="00EE7ED3"/>
    <w:rsid w:val="00EF0877"/>
    <w:rsid w:val="00EF0B50"/>
    <w:rsid w:val="00EF2BB4"/>
    <w:rsid w:val="00EF30A9"/>
    <w:rsid w:val="00F11E62"/>
    <w:rsid w:val="00F20EEC"/>
    <w:rsid w:val="00F2291F"/>
    <w:rsid w:val="00F25972"/>
    <w:rsid w:val="00F32ADB"/>
    <w:rsid w:val="00F35BBA"/>
    <w:rsid w:val="00F433DE"/>
    <w:rsid w:val="00F60C2A"/>
    <w:rsid w:val="00F61F8A"/>
    <w:rsid w:val="00F632DD"/>
    <w:rsid w:val="00F71CFB"/>
    <w:rsid w:val="00F7205B"/>
    <w:rsid w:val="00F72689"/>
    <w:rsid w:val="00F736B2"/>
    <w:rsid w:val="00F752BC"/>
    <w:rsid w:val="00F752EA"/>
    <w:rsid w:val="00F770C9"/>
    <w:rsid w:val="00F824A4"/>
    <w:rsid w:val="00F879FF"/>
    <w:rsid w:val="00FA429C"/>
    <w:rsid w:val="00FB30D7"/>
    <w:rsid w:val="00FB4324"/>
    <w:rsid w:val="00FB5FC9"/>
    <w:rsid w:val="00FC2582"/>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242B8"/>
    <w:rPr>
      <w:rFonts w:ascii="Times New Roman" w:hAnsi="Times New Roman" w:cs="Times New Roman"/>
      <w:b/>
      <w:noProof/>
      <w:u w:val="single"/>
    </w:rPr>
  </w:style>
  <w:style w:type="paragraph" w:customStyle="1" w:styleId="SectionSubtitle">
    <w:name w:val="Section Subtitle"/>
    <w:basedOn w:val="Heading3"/>
    <w:qFormat/>
    <w:rsid w:val="00A419AF"/>
    <w:pPr>
      <w:spacing w:before="120" w:after="120"/>
    </w:pPr>
    <w:rPr>
      <w:rFonts w:ascii="Times New Roman" w:hAnsi="Times New Roman"/>
      <w:b/>
      <w:u w:val="single"/>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qFormat/>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242B8"/>
    <w:rPr>
      <w:rFonts w:ascii="Times New Roman" w:hAnsi="Times New Roman" w:cs="Times New Roman"/>
      <w:b/>
      <w:noProof/>
      <w:sz w:val="32"/>
      <w:szCs w:val="32"/>
      <w:u w:val="single"/>
      <w:lang w:val="en-CA"/>
    </w:rPr>
  </w:style>
  <w:style w:type="character" w:customStyle="1" w:styleId="ChapterTitleChar">
    <w:name w:val="Chapter Title Char"/>
    <w:basedOn w:val="SectionTitleChar"/>
    <w:link w:val="SectionText0"/>
    <w:rsid w:val="00083109"/>
    <w:rPr>
      <w:rFonts w:ascii="Times New Roman" w:hAnsi="Times New Roman" w:cs="Times New Roman"/>
      <w:b/>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basedOn w:val="SectionTitle"/>
    <w:uiPriority w:val="4"/>
    <w:qFormat/>
    <w:rsid w:val="00D5379C"/>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png"/><Relationship Id="rId21" Type="http://schemas.openxmlformats.org/officeDocument/2006/relationships/header" Target="header8.xml"/><Relationship Id="rId42" Type="http://schemas.openxmlformats.org/officeDocument/2006/relationships/header" Target="header25.xml"/><Relationship Id="rId47" Type="http://schemas.openxmlformats.org/officeDocument/2006/relationships/header" Target="header28.xml"/><Relationship Id="rId63" Type="http://schemas.openxmlformats.org/officeDocument/2006/relationships/image" Target="media/image14.png"/><Relationship Id="rId68" Type="http://schemas.openxmlformats.org/officeDocument/2006/relationships/header" Target="header41.xml"/><Relationship Id="rId84" Type="http://schemas.openxmlformats.org/officeDocument/2006/relationships/image" Target="media/image21.png"/><Relationship Id="rId89" Type="http://schemas.openxmlformats.org/officeDocument/2006/relationships/header" Target="header51.xml"/><Relationship Id="rId16" Type="http://schemas.openxmlformats.org/officeDocument/2006/relationships/header" Target="header3.xml"/><Relationship Id="rId11" Type="http://schemas.openxmlformats.org/officeDocument/2006/relationships/header" Target="header1.xml"/><Relationship Id="rId32" Type="http://schemas.openxmlformats.org/officeDocument/2006/relationships/header" Target="header18.xml"/><Relationship Id="rId37" Type="http://schemas.openxmlformats.org/officeDocument/2006/relationships/header" Target="header22.xml"/><Relationship Id="rId53" Type="http://schemas.openxmlformats.org/officeDocument/2006/relationships/image" Target="media/image9.png"/><Relationship Id="rId58" Type="http://schemas.openxmlformats.org/officeDocument/2006/relationships/header" Target="header34.xml"/><Relationship Id="rId74" Type="http://schemas.openxmlformats.org/officeDocument/2006/relationships/image" Target="media/image16.png"/><Relationship Id="rId79" Type="http://schemas.openxmlformats.org/officeDocument/2006/relationships/header" Target="header46.xml"/><Relationship Id="rId5" Type="http://schemas.openxmlformats.org/officeDocument/2006/relationships/numbering" Target="numbering.xml"/><Relationship Id="rId90" Type="http://schemas.openxmlformats.org/officeDocument/2006/relationships/image" Target="media/image24.png"/><Relationship Id="rId95" Type="http://schemas.openxmlformats.org/officeDocument/2006/relationships/theme" Target="theme/theme1.xml"/><Relationship Id="rId22" Type="http://schemas.openxmlformats.org/officeDocument/2006/relationships/header" Target="header9.xml"/><Relationship Id="rId27" Type="http://schemas.openxmlformats.org/officeDocument/2006/relationships/header" Target="header13.xml"/><Relationship Id="rId43" Type="http://schemas.openxmlformats.org/officeDocument/2006/relationships/image" Target="media/image5.png"/><Relationship Id="rId48" Type="http://schemas.openxmlformats.org/officeDocument/2006/relationships/image" Target="media/image7.png"/><Relationship Id="rId64" Type="http://schemas.openxmlformats.org/officeDocument/2006/relationships/header" Target="header37.xml"/><Relationship Id="rId69" Type="http://schemas.openxmlformats.org/officeDocument/2006/relationships/header" Target="header42.xml"/><Relationship Id="rId8" Type="http://schemas.openxmlformats.org/officeDocument/2006/relationships/webSettings" Target="webSettings.xml"/><Relationship Id="rId51" Type="http://schemas.openxmlformats.org/officeDocument/2006/relationships/header" Target="header30.xml"/><Relationship Id="rId72" Type="http://schemas.openxmlformats.org/officeDocument/2006/relationships/header" Target="header44.xml"/><Relationship Id="rId80" Type="http://schemas.openxmlformats.org/officeDocument/2006/relationships/image" Target="media/image19.png"/><Relationship Id="rId85" Type="http://schemas.openxmlformats.org/officeDocument/2006/relationships/header" Target="header49.xml"/><Relationship Id="rId93" Type="http://schemas.openxmlformats.org/officeDocument/2006/relationships/header" Target="header53.xml"/><Relationship Id="rId3" Type="http://schemas.openxmlformats.org/officeDocument/2006/relationships/customXml" Target="../customXml/item3.xml"/><Relationship Id="rId12" Type="http://schemas.openxmlformats.org/officeDocument/2006/relationships/comments" Target="comments.xml"/><Relationship Id="rId17" Type="http://schemas.openxmlformats.org/officeDocument/2006/relationships/header" Target="header4.xml"/><Relationship Id="rId25" Type="http://schemas.openxmlformats.org/officeDocument/2006/relationships/header" Target="header12.xml"/><Relationship Id="rId33" Type="http://schemas.openxmlformats.org/officeDocument/2006/relationships/image" Target="media/image2.png"/><Relationship Id="rId38" Type="http://schemas.openxmlformats.org/officeDocument/2006/relationships/image" Target="media/image3.png"/><Relationship Id="rId46" Type="http://schemas.openxmlformats.org/officeDocument/2006/relationships/image" Target="media/image6.png"/><Relationship Id="rId59" Type="http://schemas.openxmlformats.org/officeDocument/2006/relationships/image" Target="media/image12.png"/><Relationship Id="rId67" Type="http://schemas.openxmlformats.org/officeDocument/2006/relationships/header" Target="header40.xml"/><Relationship Id="rId20" Type="http://schemas.openxmlformats.org/officeDocument/2006/relationships/header" Target="header7.xml"/><Relationship Id="rId41" Type="http://schemas.openxmlformats.org/officeDocument/2006/relationships/image" Target="media/image4.png"/><Relationship Id="rId54" Type="http://schemas.openxmlformats.org/officeDocument/2006/relationships/header" Target="header32.xml"/><Relationship Id="rId62" Type="http://schemas.openxmlformats.org/officeDocument/2006/relationships/header" Target="header36.xml"/><Relationship Id="rId70" Type="http://schemas.openxmlformats.org/officeDocument/2006/relationships/chart" Target="charts/chart1.xml"/><Relationship Id="rId75" Type="http://schemas.microsoft.com/office/2007/relationships/hdphoto" Target="media/hdphoto1.wdp"/><Relationship Id="rId83" Type="http://schemas.openxmlformats.org/officeDocument/2006/relationships/header" Target="header48.xml"/><Relationship Id="rId88" Type="http://schemas.openxmlformats.org/officeDocument/2006/relationships/image" Target="media/image23.png"/><Relationship Id="rId91" Type="http://schemas.openxmlformats.org/officeDocument/2006/relationships/header" Target="header52.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2.xml"/><Relationship Id="rId23" Type="http://schemas.openxmlformats.org/officeDocument/2006/relationships/header" Target="header10.xml"/><Relationship Id="rId28" Type="http://schemas.openxmlformats.org/officeDocument/2006/relationships/header" Target="header14.xml"/><Relationship Id="rId36" Type="http://schemas.openxmlformats.org/officeDocument/2006/relationships/header" Target="header21.xml"/><Relationship Id="rId49" Type="http://schemas.openxmlformats.org/officeDocument/2006/relationships/header" Target="header29.xml"/><Relationship Id="rId57" Type="http://schemas.openxmlformats.org/officeDocument/2006/relationships/image" Target="media/image11.png"/><Relationship Id="rId10" Type="http://schemas.openxmlformats.org/officeDocument/2006/relationships/endnotes" Target="endnotes.xml"/><Relationship Id="rId31" Type="http://schemas.openxmlformats.org/officeDocument/2006/relationships/header" Target="header17.xml"/><Relationship Id="rId44" Type="http://schemas.openxmlformats.org/officeDocument/2006/relationships/header" Target="header26.xml"/><Relationship Id="rId52" Type="http://schemas.openxmlformats.org/officeDocument/2006/relationships/header" Target="header31.xml"/><Relationship Id="rId60" Type="http://schemas.openxmlformats.org/officeDocument/2006/relationships/header" Target="header35.xml"/><Relationship Id="rId65" Type="http://schemas.openxmlformats.org/officeDocument/2006/relationships/header" Target="header38.xml"/><Relationship Id="rId73" Type="http://schemas.openxmlformats.org/officeDocument/2006/relationships/image" Target="media/image15.png"/><Relationship Id="rId78" Type="http://schemas.openxmlformats.org/officeDocument/2006/relationships/image" Target="media/image18.png"/><Relationship Id="rId81" Type="http://schemas.openxmlformats.org/officeDocument/2006/relationships/header" Target="header47.xml"/><Relationship Id="rId86" Type="http://schemas.openxmlformats.org/officeDocument/2006/relationships/image" Target="media/image22.png"/><Relationship Id="rId9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header" Target="header5.xml"/><Relationship Id="rId39" Type="http://schemas.openxmlformats.org/officeDocument/2006/relationships/header" Target="header23.xml"/><Relationship Id="rId34" Type="http://schemas.openxmlformats.org/officeDocument/2006/relationships/header" Target="header19.xml"/><Relationship Id="rId50" Type="http://schemas.openxmlformats.org/officeDocument/2006/relationships/image" Target="media/image8.png"/><Relationship Id="rId55" Type="http://schemas.openxmlformats.org/officeDocument/2006/relationships/image" Target="media/image10.png"/><Relationship Id="rId76" Type="http://schemas.openxmlformats.org/officeDocument/2006/relationships/image" Target="media/image17.png"/><Relationship Id="rId7" Type="http://schemas.openxmlformats.org/officeDocument/2006/relationships/settings" Target="settings.xml"/><Relationship Id="rId71" Type="http://schemas.openxmlformats.org/officeDocument/2006/relationships/header" Target="header43.xml"/><Relationship Id="rId92" Type="http://schemas.openxmlformats.org/officeDocument/2006/relationships/image" Target="media/image25.png"/><Relationship Id="rId2" Type="http://schemas.openxmlformats.org/officeDocument/2006/relationships/customXml" Target="../customXml/item2.xml"/><Relationship Id="rId29" Type="http://schemas.openxmlformats.org/officeDocument/2006/relationships/header" Target="header15.xml"/><Relationship Id="rId24" Type="http://schemas.openxmlformats.org/officeDocument/2006/relationships/header" Target="header11.xml"/><Relationship Id="rId40" Type="http://schemas.openxmlformats.org/officeDocument/2006/relationships/header" Target="header24.xml"/><Relationship Id="rId45" Type="http://schemas.openxmlformats.org/officeDocument/2006/relationships/header" Target="header27.xml"/><Relationship Id="rId66" Type="http://schemas.openxmlformats.org/officeDocument/2006/relationships/header" Target="header39.xml"/><Relationship Id="rId87" Type="http://schemas.openxmlformats.org/officeDocument/2006/relationships/header" Target="header50.xml"/><Relationship Id="rId61" Type="http://schemas.openxmlformats.org/officeDocument/2006/relationships/image" Target="media/image13.png"/><Relationship Id="rId82" Type="http://schemas.openxmlformats.org/officeDocument/2006/relationships/image" Target="media/image20.png"/><Relationship Id="rId19" Type="http://schemas.openxmlformats.org/officeDocument/2006/relationships/header" Target="header6.xml"/><Relationship Id="rId14" Type="http://schemas.microsoft.com/office/2016/09/relationships/commentsIds" Target="commentsIds.xml"/><Relationship Id="rId30" Type="http://schemas.openxmlformats.org/officeDocument/2006/relationships/header" Target="header16.xml"/><Relationship Id="rId35" Type="http://schemas.openxmlformats.org/officeDocument/2006/relationships/header" Target="header20.xml"/><Relationship Id="rId56" Type="http://schemas.openxmlformats.org/officeDocument/2006/relationships/header" Target="header33.xml"/><Relationship Id="rId77" Type="http://schemas.openxmlformats.org/officeDocument/2006/relationships/header" Target="header45.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3</Pages>
  <Words>79777</Words>
  <Characters>454729</Characters>
  <Application>Microsoft Office Word</Application>
  <DocSecurity>0</DocSecurity>
  <Lines>3789</Lines>
  <Paragraphs>10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3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4-03-25T01:39:00Z</dcterms:created>
  <dcterms:modified xsi:type="dcterms:W3CDTF">2024-04-16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ZPNWnefM"/&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